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7777777" w:rsidR="00C669C2" w:rsidRPr="00BA156B" w:rsidRDefault="00C669C2" w:rsidP="00C669C2">
      <w:pPr>
        <w:tabs>
          <w:tab w:val="left" w:pos="1134"/>
        </w:tabs>
        <w:ind w:left="1134" w:hanging="1134"/>
        <w:jc w:val="center"/>
        <w:rPr>
          <w:rFonts w:cs="Times New Roman"/>
          <w:b/>
          <w:sz w:val="40"/>
          <w:lang w:val="es-PE" w:eastAsia="es-ES"/>
        </w:rPr>
      </w:pPr>
    </w:p>
    <w:p w14:paraId="59A34F4A" w14:textId="77777777" w:rsidR="00C669C2" w:rsidRPr="00BA156B" w:rsidRDefault="00C669C2" w:rsidP="00C669C2">
      <w:pPr>
        <w:tabs>
          <w:tab w:val="left" w:pos="1134"/>
        </w:tabs>
        <w:ind w:left="1134" w:hanging="1134"/>
        <w:jc w:val="center"/>
        <w:rPr>
          <w:rFonts w:cs="Times New Roman"/>
          <w:b/>
          <w:sz w:val="40"/>
          <w:lang w:val="es-PE" w:eastAsia="es-ES"/>
        </w:rPr>
      </w:pPr>
    </w:p>
    <w:p w14:paraId="6925BBB2" w14:textId="77777777" w:rsidR="00C669C2" w:rsidRPr="00BA156B" w:rsidRDefault="00C669C2" w:rsidP="00C669C2">
      <w:pPr>
        <w:tabs>
          <w:tab w:val="left" w:pos="1134"/>
        </w:tabs>
        <w:ind w:left="1134" w:hanging="1134"/>
        <w:jc w:val="center"/>
        <w:rPr>
          <w:rFonts w:cs="Times New Roman"/>
          <w:b/>
          <w:sz w:val="40"/>
          <w:lang w:val="es-PE" w:eastAsia="es-ES"/>
        </w:rPr>
      </w:pPr>
      <w:r w:rsidRPr="00BA156B">
        <w:rPr>
          <w:rFonts w:cs="Times New Roman"/>
          <w:b/>
          <w:noProof/>
          <w:sz w:val="40"/>
          <w:lang w:val="es-PE" w:eastAsia="es-PE"/>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rFonts w:cs="Times New Roman"/>
          <w:b/>
          <w:lang w:val="es-PE" w:eastAsia="es-ES"/>
        </w:rPr>
      </w:pPr>
    </w:p>
    <w:p w14:paraId="4A4D0B24" w14:textId="77777777" w:rsidR="00C669C2" w:rsidRPr="00BA156B" w:rsidRDefault="00C669C2" w:rsidP="00C669C2">
      <w:pPr>
        <w:tabs>
          <w:tab w:val="left" w:pos="1134"/>
        </w:tabs>
        <w:ind w:left="1134" w:hanging="1134"/>
        <w:jc w:val="both"/>
        <w:rPr>
          <w:rFonts w:cs="Times New Roman"/>
          <w:b/>
          <w:lang w:val="es-PE" w:eastAsia="es-ES"/>
        </w:rPr>
      </w:pPr>
    </w:p>
    <w:p w14:paraId="08B1371A" w14:textId="77777777" w:rsidR="00C669C2" w:rsidRPr="00BA156B" w:rsidRDefault="00C669C2" w:rsidP="00C669C2">
      <w:pPr>
        <w:widowControl w:val="0"/>
        <w:autoSpaceDE w:val="0"/>
        <w:autoSpaceDN w:val="0"/>
        <w:adjustRightInd w:val="0"/>
        <w:spacing w:after="240" w:line="380" w:lineRule="atLeast"/>
        <w:jc w:val="center"/>
        <w:rPr>
          <w:rFonts w:cs="Times New Roman"/>
          <w:bCs/>
          <w:color w:val="000000"/>
          <w:sz w:val="44"/>
          <w:szCs w:val="44"/>
          <w:lang w:val="es-PE"/>
        </w:rPr>
      </w:pPr>
      <w:r w:rsidRPr="00BA156B">
        <w:rPr>
          <w:rFonts w:cs="Times New Roman"/>
          <w:bCs/>
          <w:color w:val="000000"/>
          <w:sz w:val="44"/>
          <w:szCs w:val="44"/>
          <w:lang w:val="es-PE"/>
        </w:rPr>
        <w:t>DISEÑO CENTRADO EN EL USUARIO EN UN SISTEMA DE GESTIÓN DE RECLAMOS PARA EL SISTEMA DE SALUD DEL PERÚ</w:t>
      </w:r>
    </w:p>
    <w:p w14:paraId="119B9DD1" w14:textId="77777777" w:rsidR="00C669C2" w:rsidRPr="00BA156B" w:rsidRDefault="00C669C2" w:rsidP="00C669C2">
      <w:pPr>
        <w:tabs>
          <w:tab w:val="left" w:pos="1134"/>
        </w:tabs>
        <w:ind w:left="1134" w:hanging="1134"/>
        <w:jc w:val="both"/>
        <w:rPr>
          <w:rFonts w:cs="Times New Roman"/>
          <w:b/>
          <w:lang w:val="es-PE" w:eastAsia="es-ES"/>
        </w:rPr>
      </w:pPr>
    </w:p>
    <w:p w14:paraId="1A020556" w14:textId="77777777" w:rsidR="00C669C2" w:rsidRPr="00BA156B" w:rsidRDefault="00C669C2" w:rsidP="00C669C2">
      <w:pPr>
        <w:tabs>
          <w:tab w:val="left" w:pos="1134"/>
        </w:tabs>
        <w:ind w:left="1134" w:hanging="1134"/>
        <w:jc w:val="both"/>
        <w:rPr>
          <w:rFonts w:cs="Times New Roman"/>
          <w:b/>
          <w:lang w:val="es-PE" w:eastAsia="es-ES"/>
        </w:rPr>
      </w:pPr>
    </w:p>
    <w:p w14:paraId="5A9386BD"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TESIS PARA OPTAR EL GRADO DE MAESTRO</w:t>
      </w:r>
    </w:p>
    <w:p w14:paraId="68A4D9F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EN INFORMÁTICA BIOMÉDICA EN SALUD GLOBAL</w:t>
      </w:r>
    </w:p>
    <w:p w14:paraId="174B131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3627B62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C834EAF"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REGINA ANDREA CASANOVA PÉREZ</w:t>
      </w:r>
    </w:p>
    <w:p w14:paraId="446E4D9D"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56A46929"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C631DA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LIMA - PERÚ</w:t>
      </w:r>
    </w:p>
    <w:p w14:paraId="0175DF73"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209E66B"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0D94DB8"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lang w:val="es-PE"/>
        </w:rPr>
      </w:pPr>
    </w:p>
    <w:p w14:paraId="75D47B17" w14:textId="3E8929A5" w:rsidR="00CB6202" w:rsidRDefault="00CB6202" w:rsidP="00814BFC">
      <w:pPr>
        <w:widowControl w:val="0"/>
        <w:autoSpaceDE w:val="0"/>
        <w:autoSpaceDN w:val="0"/>
        <w:adjustRightInd w:val="0"/>
        <w:spacing w:after="240" w:line="380" w:lineRule="atLeast"/>
        <w:jc w:val="right"/>
        <w:rPr>
          <w:rFonts w:ascii="Calibri" w:hAnsi="Calibri" w:cs="Calibri"/>
          <w:b/>
          <w:bCs/>
          <w:color w:val="000000"/>
          <w:sz w:val="40"/>
          <w:szCs w:val="40"/>
          <w:lang w:val="es-PE"/>
        </w:rPr>
      </w:pPr>
    </w:p>
    <w:p w14:paraId="2F0F6B85" w14:textId="77777777" w:rsidR="00CB6202" w:rsidRDefault="00CB6202">
      <w:pPr>
        <w:rPr>
          <w:rFonts w:ascii="Calibri" w:hAnsi="Calibri" w:cs="Calibri"/>
          <w:b/>
          <w:bCs/>
          <w:color w:val="000000"/>
          <w:sz w:val="40"/>
          <w:szCs w:val="40"/>
          <w:lang w:val="es-PE"/>
        </w:rPr>
      </w:pPr>
      <w:r>
        <w:rPr>
          <w:rFonts w:ascii="Calibri" w:hAnsi="Calibri" w:cs="Calibri"/>
          <w:b/>
          <w:bCs/>
          <w:color w:val="000000"/>
          <w:sz w:val="40"/>
          <w:szCs w:val="40"/>
          <w:lang w:val="es-PE"/>
        </w:rPr>
        <w:lastRenderedPageBreak/>
        <w:br w:type="page"/>
      </w:r>
    </w:p>
    <w:p w14:paraId="1D94195F" w14:textId="69AB3F32" w:rsidR="00C271AB" w:rsidRDefault="00C271AB" w:rsidP="00625BCC">
      <w:pPr>
        <w:pStyle w:val="Ttulo1"/>
      </w:pPr>
      <w:bookmarkStart w:id="0" w:name="_Toc511166264"/>
      <w:r>
        <w:lastRenderedPageBreak/>
        <w:t>Asesor de Tesis</w:t>
      </w:r>
      <w:bookmarkEnd w:id="0"/>
    </w:p>
    <w:p w14:paraId="39616D4F" w14:textId="2EDB4CCF" w:rsidR="00C271AB" w:rsidRPr="00C271AB" w:rsidRDefault="00966AEC" w:rsidP="00160297">
      <w:pPr>
        <w:pStyle w:val="Texto"/>
      </w:pPr>
      <w:r>
        <w:t xml:space="preserve">Dr. </w:t>
      </w:r>
      <w:r w:rsidR="00C271AB">
        <w:t>César Paul Eugenio Cárcamo Cavagnaro</w:t>
      </w:r>
      <w:r>
        <w:t>, Ph.D.</w:t>
      </w:r>
    </w:p>
    <w:p w14:paraId="2C286C3A" w14:textId="1C6B5549" w:rsidR="00901D34" w:rsidRDefault="00975AFC" w:rsidP="00625BCC">
      <w:pPr>
        <w:pStyle w:val="Ttulo1"/>
      </w:pPr>
      <w:bookmarkStart w:id="1" w:name="_Toc511166265"/>
      <w:r>
        <w:lastRenderedPageBreak/>
        <w:t>Dedicatoria</w:t>
      </w:r>
      <w:bookmarkEnd w:id="1"/>
    </w:p>
    <w:p w14:paraId="2AC93E9F" w14:textId="586D028D" w:rsidR="00975AFC" w:rsidRDefault="00966AEC" w:rsidP="00975AFC">
      <w:pPr>
        <w:pStyle w:val="Texto"/>
      </w:pPr>
      <w:r>
        <w:t xml:space="preserve">Para Britney Spears, </w:t>
      </w:r>
      <w:r w:rsidR="00C53DBB">
        <w:t xml:space="preserve">porque </w:t>
      </w:r>
      <w:r w:rsidR="00975AFC">
        <w:t>luego de terminar esta</w:t>
      </w:r>
      <w:r w:rsidR="00CB6202">
        <w:t xml:space="preserve"> investigación</w:t>
      </w:r>
      <w:r w:rsidR="00975AFC">
        <w:t>,</w:t>
      </w:r>
      <w:r w:rsidR="00C53DBB">
        <w:t xml:space="preserve"> </w:t>
      </w:r>
      <w:r w:rsidR="00C53DBB" w:rsidRPr="009E6BE6">
        <w:rPr>
          <w:lang w:val="es-PE"/>
        </w:rPr>
        <w:t>I’m stronger than yesterday</w:t>
      </w:r>
      <w:r w:rsidR="00A6647E">
        <w:t>.</w:t>
      </w:r>
    </w:p>
    <w:p w14:paraId="0574146F" w14:textId="37A3B046" w:rsidR="00975AFC" w:rsidRDefault="00975AFC" w:rsidP="00975AFC">
      <w:pPr>
        <w:pStyle w:val="Ttulo1"/>
      </w:pPr>
      <w:bookmarkStart w:id="2" w:name="_Toc511166266"/>
      <w:r>
        <w:lastRenderedPageBreak/>
        <w:t>Agradecimientos</w:t>
      </w:r>
      <w:bookmarkEnd w:id="2"/>
    </w:p>
    <w:p w14:paraId="32F31C6C" w14:textId="236E7424"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r w:rsidR="007F661B">
        <w:rPr>
          <w:rFonts w:eastAsia="Times New Roman"/>
          <w:lang w:val="es-PE" w:eastAsia="es-PE"/>
        </w:rPr>
        <w:t>termino</w:t>
      </w:r>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77777777" w:rsidR="00975AFC" w:rsidRDefault="00975AFC" w:rsidP="00975AFC">
      <w:pPr>
        <w:pStyle w:val="Texto"/>
      </w:pPr>
      <w:r>
        <w:t>Al Dr. Cesar Cárcamo, por su invaluable apoyo y consejos para sacar esta investigación adelante.</w:t>
      </w:r>
    </w:p>
    <w:p w14:paraId="222E9EDC" w14:textId="1F5B695B" w:rsidR="009B7D50" w:rsidRDefault="009B7D50" w:rsidP="00975AFC">
      <w:pPr>
        <w:pStyle w:val="Texto"/>
      </w:pPr>
      <w:r>
        <w:t>A la Dra. Andrea Har</w:t>
      </w:r>
      <w:r w:rsidR="00C56E29">
        <w:t>tz</w:t>
      </w:r>
      <w:r>
        <w:t>ler,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A Miguel Egoá</w:t>
      </w:r>
      <w:r w:rsidR="00CB6202">
        <w:t xml:space="preserve">vil y Paola Pflucker,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3" w:name="_Toc511166267"/>
      <w:r>
        <w:lastRenderedPageBreak/>
        <w:t>Fuente de Financiamiento</w:t>
      </w:r>
      <w:bookmarkEnd w:id="3"/>
    </w:p>
    <w:p w14:paraId="4E82F6B1" w14:textId="4918FA7F" w:rsidR="009B7D50" w:rsidRPr="009B7D50" w:rsidRDefault="009B7D50" w:rsidP="009B7D50">
      <w:pPr>
        <w:pStyle w:val="Texto"/>
      </w:pPr>
      <w:r>
        <w:t xml:space="preserve">Esta investigación fue </w:t>
      </w:r>
      <w:r w:rsidR="00CB6202">
        <w:t>autofinanciada.</w:t>
      </w:r>
    </w:p>
    <w:p w14:paraId="1E3283BD" w14:textId="77777777" w:rsidR="00901D34" w:rsidRDefault="00901D34" w:rsidP="00625BCC">
      <w:pPr>
        <w:pStyle w:val="Ttulo1"/>
      </w:pPr>
      <w:bookmarkStart w:id="4" w:name="_Toc511166268"/>
      <w:r>
        <w:lastRenderedPageBreak/>
        <w:t>Declaración del autor</w:t>
      </w:r>
      <w:bookmarkEnd w:id="4"/>
    </w:p>
    <w:sdt>
      <w:sdtPr>
        <w:rPr>
          <w:rFonts w:ascii="Times New Roman" w:eastAsiaTheme="minorHAnsi" w:hAnsi="Times New Roman" w:cs="Times New Roman"/>
          <w:sz w:val="24"/>
          <w:szCs w:val="24"/>
        </w:rPr>
        <w:id w:val="839342251"/>
        <w:docPartObj>
          <w:docPartGallery w:val="Table of Contents"/>
          <w:docPartUnique/>
        </w:docPartObj>
      </w:sdtPr>
      <w:sdtEndPr>
        <w:rPr>
          <w:b w:val="0"/>
          <w:bCs w:val="0"/>
          <w:color w:val="auto"/>
          <w:lang w:val="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3BE8563C" w14:textId="7C71C83C" w:rsidR="009E6BE6" w:rsidRPr="009E6BE6" w:rsidRDefault="00EC2BAF" w:rsidP="009E6BE6">
          <w:pPr>
            <w:pStyle w:val="TDC1"/>
            <w:rPr>
              <w:rFonts w:ascii="Times New Roman" w:eastAsiaTheme="minorEastAsia" w:hAnsi="Times New Roman" w:cs="Times New Roman"/>
              <w:b w:val="0"/>
              <w:bCs w:val="0"/>
              <w:caps w:val="0"/>
              <w:noProof/>
              <w:sz w:val="24"/>
              <w:szCs w:val="24"/>
              <w:lang w:val="es-PE" w:eastAsia="es-PE"/>
            </w:rPr>
          </w:pPr>
          <w:r w:rsidRPr="009E6BE6">
            <w:rPr>
              <w:rFonts w:ascii="Times New Roman" w:hAnsi="Times New Roman" w:cs="Times New Roman"/>
              <w:sz w:val="24"/>
              <w:szCs w:val="24"/>
              <w:lang w:val="es-PE"/>
            </w:rPr>
            <w:fldChar w:fldCharType="begin"/>
          </w:r>
          <w:r w:rsidR="00CB60F0" w:rsidRPr="009E6BE6">
            <w:rPr>
              <w:rFonts w:ascii="Times New Roman" w:hAnsi="Times New Roman" w:cs="Times New Roman"/>
              <w:sz w:val="24"/>
              <w:szCs w:val="24"/>
              <w:lang w:val="es-PE"/>
            </w:rPr>
            <w:instrText xml:space="preserve"> TOC \o "1-3" \h \z </w:instrText>
          </w:r>
          <w:r w:rsidRPr="009E6BE6">
            <w:rPr>
              <w:rFonts w:ascii="Times New Roman" w:hAnsi="Times New Roman" w:cs="Times New Roman"/>
              <w:sz w:val="24"/>
              <w:szCs w:val="24"/>
              <w:lang w:val="es-PE"/>
            </w:rPr>
            <w:fldChar w:fldCharType="separate"/>
          </w:r>
          <w:hyperlink w:anchor="_Toc511166264" w:history="1">
            <w:r w:rsidR="009E6BE6" w:rsidRPr="009E6BE6">
              <w:rPr>
                <w:rStyle w:val="Hipervnculo"/>
                <w:rFonts w:ascii="Times New Roman" w:hAnsi="Times New Roman" w:cs="Times New Roman"/>
                <w:noProof/>
                <w:sz w:val="24"/>
                <w:szCs w:val="24"/>
              </w:rPr>
              <w:t>Asesor de Te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w:t>
            </w:r>
            <w:r w:rsidR="009E6BE6" w:rsidRPr="009E6BE6">
              <w:rPr>
                <w:rFonts w:ascii="Times New Roman" w:hAnsi="Times New Roman" w:cs="Times New Roman"/>
                <w:noProof/>
                <w:webHidden/>
                <w:sz w:val="24"/>
                <w:szCs w:val="24"/>
              </w:rPr>
              <w:fldChar w:fldCharType="end"/>
            </w:r>
          </w:hyperlink>
        </w:p>
        <w:p w14:paraId="5B411616" w14:textId="75D6A1DE"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65" w:history="1">
            <w:r w:rsidRPr="009E6BE6">
              <w:rPr>
                <w:rStyle w:val="Hipervnculo"/>
                <w:rFonts w:ascii="Times New Roman" w:hAnsi="Times New Roman" w:cs="Times New Roman"/>
                <w:noProof/>
                <w:sz w:val="24"/>
                <w:szCs w:val="24"/>
              </w:rPr>
              <w:t>Dedicatori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65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w:t>
            </w:r>
            <w:r w:rsidRPr="009E6BE6">
              <w:rPr>
                <w:rFonts w:ascii="Times New Roman" w:hAnsi="Times New Roman" w:cs="Times New Roman"/>
                <w:noProof/>
                <w:webHidden/>
                <w:sz w:val="24"/>
                <w:szCs w:val="24"/>
              </w:rPr>
              <w:fldChar w:fldCharType="end"/>
            </w:r>
          </w:hyperlink>
        </w:p>
        <w:p w14:paraId="6AF91F1C" w14:textId="324F1144"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66" w:history="1">
            <w:r w:rsidRPr="009E6BE6">
              <w:rPr>
                <w:rStyle w:val="Hipervnculo"/>
                <w:rFonts w:ascii="Times New Roman" w:hAnsi="Times New Roman" w:cs="Times New Roman"/>
                <w:noProof/>
                <w:sz w:val="24"/>
                <w:szCs w:val="24"/>
              </w:rPr>
              <w:t>Agradecimient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66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5</w:t>
            </w:r>
            <w:r w:rsidRPr="009E6BE6">
              <w:rPr>
                <w:rFonts w:ascii="Times New Roman" w:hAnsi="Times New Roman" w:cs="Times New Roman"/>
                <w:noProof/>
                <w:webHidden/>
                <w:sz w:val="24"/>
                <w:szCs w:val="24"/>
              </w:rPr>
              <w:fldChar w:fldCharType="end"/>
            </w:r>
          </w:hyperlink>
        </w:p>
        <w:p w14:paraId="722B5C32" w14:textId="71B542B2"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67" w:history="1">
            <w:r w:rsidRPr="009E6BE6">
              <w:rPr>
                <w:rStyle w:val="Hipervnculo"/>
                <w:rFonts w:ascii="Times New Roman" w:hAnsi="Times New Roman" w:cs="Times New Roman"/>
                <w:noProof/>
                <w:sz w:val="24"/>
                <w:szCs w:val="24"/>
              </w:rPr>
              <w:t>Fuente de Financiamient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67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6</w:t>
            </w:r>
            <w:r w:rsidRPr="009E6BE6">
              <w:rPr>
                <w:rFonts w:ascii="Times New Roman" w:hAnsi="Times New Roman" w:cs="Times New Roman"/>
                <w:noProof/>
                <w:webHidden/>
                <w:sz w:val="24"/>
                <w:szCs w:val="24"/>
              </w:rPr>
              <w:fldChar w:fldCharType="end"/>
            </w:r>
          </w:hyperlink>
        </w:p>
        <w:p w14:paraId="047CE114" w14:textId="29023C98"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68" w:history="1">
            <w:r w:rsidRPr="009E6BE6">
              <w:rPr>
                <w:rStyle w:val="Hipervnculo"/>
                <w:rFonts w:ascii="Times New Roman" w:hAnsi="Times New Roman" w:cs="Times New Roman"/>
                <w:noProof/>
                <w:sz w:val="24"/>
                <w:szCs w:val="24"/>
              </w:rPr>
              <w:t>Declaración del autor</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68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7</w:t>
            </w:r>
            <w:r w:rsidRPr="009E6BE6">
              <w:rPr>
                <w:rFonts w:ascii="Times New Roman" w:hAnsi="Times New Roman" w:cs="Times New Roman"/>
                <w:noProof/>
                <w:webHidden/>
                <w:sz w:val="24"/>
                <w:szCs w:val="24"/>
              </w:rPr>
              <w:fldChar w:fldCharType="end"/>
            </w:r>
          </w:hyperlink>
        </w:p>
        <w:p w14:paraId="45D379EE" w14:textId="7B7474A4"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69" w:history="1">
            <w:r w:rsidRPr="009E6BE6">
              <w:rPr>
                <w:rStyle w:val="Hipervnculo"/>
                <w:rFonts w:ascii="Times New Roman" w:hAnsi="Times New Roman" w:cs="Times New Roman"/>
                <w:noProof/>
                <w:sz w:val="24"/>
                <w:szCs w:val="24"/>
              </w:rPr>
              <w:t>Listado de Acrónim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69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1</w:t>
            </w:r>
            <w:r w:rsidRPr="009E6BE6">
              <w:rPr>
                <w:rFonts w:ascii="Times New Roman" w:hAnsi="Times New Roman" w:cs="Times New Roman"/>
                <w:noProof/>
                <w:webHidden/>
                <w:sz w:val="24"/>
                <w:szCs w:val="24"/>
              </w:rPr>
              <w:fldChar w:fldCharType="end"/>
            </w:r>
          </w:hyperlink>
        </w:p>
        <w:p w14:paraId="5CF98C1B" w14:textId="1D2D7176"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70" w:history="1">
            <w:r w:rsidRPr="009E6BE6">
              <w:rPr>
                <w:rStyle w:val="Hipervnculo"/>
                <w:rFonts w:ascii="Times New Roman" w:hAnsi="Times New Roman" w:cs="Times New Roman"/>
                <w:noProof/>
                <w:sz w:val="24"/>
                <w:szCs w:val="24"/>
              </w:rPr>
              <w:t>Resumen</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0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2</w:t>
            </w:r>
            <w:r w:rsidRPr="009E6BE6">
              <w:rPr>
                <w:rFonts w:ascii="Times New Roman" w:hAnsi="Times New Roman" w:cs="Times New Roman"/>
                <w:noProof/>
                <w:webHidden/>
                <w:sz w:val="24"/>
                <w:szCs w:val="24"/>
              </w:rPr>
              <w:fldChar w:fldCharType="end"/>
            </w:r>
          </w:hyperlink>
        </w:p>
        <w:p w14:paraId="6C80D02E" w14:textId="07F5D661"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71" w:history="1">
            <w:r w:rsidRPr="009E6BE6">
              <w:rPr>
                <w:rStyle w:val="Hipervnculo"/>
                <w:rFonts w:ascii="Times New Roman" w:hAnsi="Times New Roman" w:cs="Times New Roman"/>
                <w:noProof/>
                <w:sz w:val="24"/>
                <w:szCs w:val="24"/>
              </w:rPr>
              <w:t>Palabras Clave</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1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4</w:t>
            </w:r>
            <w:r w:rsidRPr="009E6BE6">
              <w:rPr>
                <w:rFonts w:ascii="Times New Roman" w:hAnsi="Times New Roman" w:cs="Times New Roman"/>
                <w:noProof/>
                <w:webHidden/>
                <w:sz w:val="24"/>
                <w:szCs w:val="24"/>
              </w:rPr>
              <w:fldChar w:fldCharType="end"/>
            </w:r>
          </w:hyperlink>
        </w:p>
        <w:p w14:paraId="24BF75E4" w14:textId="34482DE1"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72" w:history="1">
            <w:r w:rsidRPr="009E6BE6">
              <w:rPr>
                <w:rStyle w:val="Hipervnculo"/>
                <w:rFonts w:ascii="Times New Roman" w:hAnsi="Times New Roman" w:cs="Times New Roman"/>
                <w:noProof/>
                <w:sz w:val="24"/>
                <w:szCs w:val="24"/>
              </w:rPr>
              <w:t>Introducción</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2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5</w:t>
            </w:r>
            <w:r w:rsidRPr="009E6BE6">
              <w:rPr>
                <w:rFonts w:ascii="Times New Roman" w:hAnsi="Times New Roman" w:cs="Times New Roman"/>
                <w:noProof/>
                <w:webHidden/>
                <w:sz w:val="24"/>
                <w:szCs w:val="24"/>
              </w:rPr>
              <w:fldChar w:fldCharType="end"/>
            </w:r>
          </w:hyperlink>
        </w:p>
        <w:p w14:paraId="601A64FF" w14:textId="52C79EFB"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73" w:history="1">
            <w:r w:rsidRPr="009E6BE6">
              <w:rPr>
                <w:rStyle w:val="Hipervnculo"/>
                <w:rFonts w:ascii="Times New Roman" w:hAnsi="Times New Roman" w:cs="Times New Roman"/>
                <w:noProof/>
                <w:sz w:val="24"/>
                <w:szCs w:val="24"/>
              </w:rPr>
              <w:t>Planteamiento del Problem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3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7</w:t>
            </w:r>
            <w:r w:rsidRPr="009E6BE6">
              <w:rPr>
                <w:rFonts w:ascii="Times New Roman" w:hAnsi="Times New Roman" w:cs="Times New Roman"/>
                <w:noProof/>
                <w:webHidden/>
                <w:sz w:val="24"/>
                <w:szCs w:val="24"/>
              </w:rPr>
              <w:fldChar w:fldCharType="end"/>
            </w:r>
          </w:hyperlink>
        </w:p>
        <w:p w14:paraId="6FA17B2D" w14:textId="1FEF374E"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74" w:history="1">
            <w:r w:rsidRPr="009E6BE6">
              <w:rPr>
                <w:rStyle w:val="Hipervnculo"/>
                <w:rFonts w:ascii="Times New Roman" w:hAnsi="Times New Roman" w:cs="Times New Roman"/>
                <w:noProof/>
                <w:sz w:val="24"/>
                <w:szCs w:val="24"/>
              </w:rPr>
              <w:t>Marco Teóric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4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9</w:t>
            </w:r>
            <w:r w:rsidRPr="009E6BE6">
              <w:rPr>
                <w:rFonts w:ascii="Times New Roman" w:hAnsi="Times New Roman" w:cs="Times New Roman"/>
                <w:noProof/>
                <w:webHidden/>
                <w:sz w:val="24"/>
                <w:szCs w:val="24"/>
              </w:rPr>
              <w:fldChar w:fldCharType="end"/>
            </w:r>
          </w:hyperlink>
        </w:p>
        <w:p w14:paraId="20FF66CF" w14:textId="605F3F5C"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75" w:history="1">
            <w:r w:rsidRPr="009E6BE6">
              <w:rPr>
                <w:rStyle w:val="Hipervnculo"/>
                <w:rFonts w:ascii="Times New Roman" w:hAnsi="Times New Roman" w:cs="Times New Roman"/>
                <w:noProof/>
                <w:sz w:val="24"/>
                <w:szCs w:val="24"/>
                <w:lang w:val="es-PE"/>
              </w:rPr>
              <w:t>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Calidad de Atención al usuario y sistemas de gestión para reclamos en el sector salud</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5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9</w:t>
            </w:r>
            <w:r w:rsidRPr="009E6BE6">
              <w:rPr>
                <w:rFonts w:ascii="Times New Roman" w:hAnsi="Times New Roman" w:cs="Times New Roman"/>
                <w:noProof/>
                <w:webHidden/>
                <w:sz w:val="24"/>
                <w:szCs w:val="24"/>
              </w:rPr>
              <w:fldChar w:fldCharType="end"/>
            </w:r>
          </w:hyperlink>
        </w:p>
        <w:p w14:paraId="0117D79D" w14:textId="42F4D892"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6" w:history="1">
            <w:r w:rsidRPr="009E6BE6">
              <w:rPr>
                <w:rStyle w:val="Hipervnculo"/>
                <w:rFonts w:ascii="Times New Roman" w:hAnsi="Times New Roman" w:cs="Times New Roman"/>
                <w:noProof/>
                <w:sz w:val="24"/>
                <w:szCs w:val="24"/>
                <w:lang w:val="es-PE"/>
              </w:rPr>
              <w:t>1.</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Calidad de Atención en Salud al Usuari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6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9</w:t>
            </w:r>
            <w:r w:rsidRPr="009E6BE6">
              <w:rPr>
                <w:rFonts w:ascii="Times New Roman" w:hAnsi="Times New Roman" w:cs="Times New Roman"/>
                <w:noProof/>
                <w:webHidden/>
                <w:sz w:val="24"/>
                <w:szCs w:val="24"/>
              </w:rPr>
              <w:fldChar w:fldCharType="end"/>
            </w:r>
          </w:hyperlink>
        </w:p>
        <w:p w14:paraId="0AB74F4C" w14:textId="577B8B45"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7" w:history="1">
            <w:r w:rsidRPr="009E6BE6">
              <w:rPr>
                <w:rStyle w:val="Hipervnculo"/>
                <w:rFonts w:ascii="Times New Roman" w:hAnsi="Times New Roman" w:cs="Times New Roman"/>
                <w:noProof/>
                <w:sz w:val="24"/>
                <w:szCs w:val="24"/>
                <w:lang w:val="es-PE"/>
              </w:rPr>
              <w:t>2.</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Satisfacción del paciente e importancia de su monitore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7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20</w:t>
            </w:r>
            <w:r w:rsidRPr="009E6BE6">
              <w:rPr>
                <w:rFonts w:ascii="Times New Roman" w:hAnsi="Times New Roman" w:cs="Times New Roman"/>
                <w:noProof/>
                <w:webHidden/>
                <w:sz w:val="24"/>
                <w:szCs w:val="24"/>
              </w:rPr>
              <w:fldChar w:fldCharType="end"/>
            </w:r>
          </w:hyperlink>
        </w:p>
        <w:p w14:paraId="3569BEFF" w14:textId="2F79B50D"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8" w:history="1">
            <w:r w:rsidRPr="009E6BE6">
              <w:rPr>
                <w:rStyle w:val="Hipervnculo"/>
                <w:rFonts w:ascii="Times New Roman" w:hAnsi="Times New Roman" w:cs="Times New Roman"/>
                <w:noProof/>
                <w:sz w:val="24"/>
                <w:szCs w:val="24"/>
                <w:lang w:val="es-PE"/>
              </w:rPr>
              <w:t>3.</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Formas de monitoreo en Perú y el Mund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8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20</w:t>
            </w:r>
            <w:r w:rsidRPr="009E6BE6">
              <w:rPr>
                <w:rFonts w:ascii="Times New Roman" w:hAnsi="Times New Roman" w:cs="Times New Roman"/>
                <w:noProof/>
                <w:webHidden/>
                <w:sz w:val="24"/>
                <w:szCs w:val="24"/>
              </w:rPr>
              <w:fldChar w:fldCharType="end"/>
            </w:r>
          </w:hyperlink>
        </w:p>
        <w:p w14:paraId="34D11E4F" w14:textId="20961A1C"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9" w:history="1">
            <w:r w:rsidRPr="009E6BE6">
              <w:rPr>
                <w:rStyle w:val="Hipervnculo"/>
                <w:rFonts w:ascii="Times New Roman" w:hAnsi="Times New Roman" w:cs="Times New Roman"/>
                <w:noProof/>
                <w:sz w:val="24"/>
                <w:szCs w:val="24"/>
                <w:lang w:val="es-PE"/>
              </w:rPr>
              <w:t>4.</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Sistema de gestión de reclamos en el sector salud</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79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22</w:t>
            </w:r>
            <w:r w:rsidRPr="009E6BE6">
              <w:rPr>
                <w:rFonts w:ascii="Times New Roman" w:hAnsi="Times New Roman" w:cs="Times New Roman"/>
                <w:noProof/>
                <w:webHidden/>
                <w:sz w:val="24"/>
                <w:szCs w:val="24"/>
              </w:rPr>
              <w:fldChar w:fldCharType="end"/>
            </w:r>
          </w:hyperlink>
        </w:p>
        <w:p w14:paraId="55847A70" w14:textId="04035374"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80" w:history="1">
            <w:r w:rsidRPr="009E6BE6">
              <w:rPr>
                <w:rStyle w:val="Hipervnculo"/>
                <w:rFonts w:ascii="Times New Roman" w:hAnsi="Times New Roman" w:cs="Times New Roman"/>
                <w:noProof/>
                <w:sz w:val="24"/>
                <w:szCs w:val="24"/>
                <w:lang w:val="es-PE"/>
              </w:rPr>
              <w:t>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Diseño Centrado en el Usuario y su importancia en el sector salud</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0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27</w:t>
            </w:r>
            <w:r w:rsidRPr="009E6BE6">
              <w:rPr>
                <w:rFonts w:ascii="Times New Roman" w:hAnsi="Times New Roman" w:cs="Times New Roman"/>
                <w:noProof/>
                <w:webHidden/>
                <w:sz w:val="24"/>
                <w:szCs w:val="24"/>
              </w:rPr>
              <w:fldChar w:fldCharType="end"/>
            </w:r>
          </w:hyperlink>
        </w:p>
        <w:p w14:paraId="565A0E4D" w14:textId="2A30424B"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1" w:history="1">
            <w:r w:rsidRPr="009E6BE6">
              <w:rPr>
                <w:rStyle w:val="Hipervnculo"/>
                <w:rFonts w:ascii="Times New Roman" w:hAnsi="Times New Roman" w:cs="Times New Roman"/>
                <w:noProof/>
                <w:sz w:val="24"/>
                <w:szCs w:val="24"/>
                <w:lang w:val="es-PE"/>
              </w:rPr>
              <w:t>1.</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Descripción e Importanci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1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27</w:t>
            </w:r>
            <w:r w:rsidRPr="009E6BE6">
              <w:rPr>
                <w:rFonts w:ascii="Times New Roman" w:hAnsi="Times New Roman" w:cs="Times New Roman"/>
                <w:noProof/>
                <w:webHidden/>
                <w:sz w:val="24"/>
                <w:szCs w:val="24"/>
              </w:rPr>
              <w:fldChar w:fldCharType="end"/>
            </w:r>
          </w:hyperlink>
        </w:p>
        <w:p w14:paraId="57E3843A" w14:textId="7B1F552C"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2" w:history="1">
            <w:r w:rsidRPr="009E6BE6">
              <w:rPr>
                <w:rStyle w:val="Hipervnculo"/>
                <w:rFonts w:ascii="Times New Roman" w:hAnsi="Times New Roman" w:cs="Times New Roman"/>
                <w:noProof/>
                <w:sz w:val="24"/>
                <w:szCs w:val="24"/>
                <w:lang w:val="es-PE"/>
              </w:rPr>
              <w:t>2.</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Metodología del diseño centrado en el usuari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2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28</w:t>
            </w:r>
            <w:r w:rsidRPr="009E6BE6">
              <w:rPr>
                <w:rFonts w:ascii="Times New Roman" w:hAnsi="Times New Roman" w:cs="Times New Roman"/>
                <w:noProof/>
                <w:webHidden/>
                <w:sz w:val="24"/>
                <w:szCs w:val="24"/>
              </w:rPr>
              <w:fldChar w:fldCharType="end"/>
            </w:r>
          </w:hyperlink>
        </w:p>
        <w:p w14:paraId="4E548042" w14:textId="67315601"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3" w:history="1">
            <w:r w:rsidRPr="009E6BE6">
              <w:rPr>
                <w:rStyle w:val="Hipervnculo"/>
                <w:rFonts w:ascii="Times New Roman" w:hAnsi="Times New Roman" w:cs="Times New Roman"/>
                <w:noProof/>
                <w:sz w:val="24"/>
                <w:szCs w:val="24"/>
                <w:lang w:val="es-PE"/>
              </w:rPr>
              <w:t>3.</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Diseño centrado en el usuario en el sector salud: Importanci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3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31</w:t>
            </w:r>
            <w:r w:rsidRPr="009E6BE6">
              <w:rPr>
                <w:rFonts w:ascii="Times New Roman" w:hAnsi="Times New Roman" w:cs="Times New Roman"/>
                <w:noProof/>
                <w:webHidden/>
                <w:sz w:val="24"/>
                <w:szCs w:val="24"/>
              </w:rPr>
              <w:fldChar w:fldCharType="end"/>
            </w:r>
          </w:hyperlink>
        </w:p>
        <w:p w14:paraId="1AC93FFE" w14:textId="24124DBB"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84" w:history="1">
            <w:r w:rsidRPr="009E6BE6">
              <w:rPr>
                <w:rStyle w:val="Hipervnculo"/>
                <w:rFonts w:ascii="Times New Roman" w:hAnsi="Times New Roman" w:cs="Times New Roman"/>
                <w:noProof/>
                <w:sz w:val="24"/>
                <w:szCs w:val="24"/>
                <w:lang w:val="es-PE"/>
              </w:rPr>
              <w:t>I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Caso: Superintendencia Nacional de Salud (SUSALUD) – Perú</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4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32</w:t>
            </w:r>
            <w:r w:rsidRPr="009E6BE6">
              <w:rPr>
                <w:rFonts w:ascii="Times New Roman" w:hAnsi="Times New Roman" w:cs="Times New Roman"/>
                <w:noProof/>
                <w:webHidden/>
                <w:sz w:val="24"/>
                <w:szCs w:val="24"/>
              </w:rPr>
              <w:fldChar w:fldCharType="end"/>
            </w:r>
          </w:hyperlink>
        </w:p>
        <w:p w14:paraId="35A8A8D9" w14:textId="4263429F"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5" w:history="1">
            <w:r w:rsidRPr="009E6BE6">
              <w:rPr>
                <w:rStyle w:val="Hipervnculo"/>
                <w:rFonts w:ascii="Times New Roman" w:hAnsi="Times New Roman" w:cs="Times New Roman"/>
                <w:noProof/>
                <w:sz w:val="24"/>
                <w:szCs w:val="24"/>
                <w:lang w:val="es-PE"/>
              </w:rPr>
              <w:t>1.</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Descripción</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5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32</w:t>
            </w:r>
            <w:r w:rsidRPr="009E6BE6">
              <w:rPr>
                <w:rFonts w:ascii="Times New Roman" w:hAnsi="Times New Roman" w:cs="Times New Roman"/>
                <w:noProof/>
                <w:webHidden/>
                <w:sz w:val="24"/>
                <w:szCs w:val="24"/>
              </w:rPr>
              <w:fldChar w:fldCharType="end"/>
            </w:r>
          </w:hyperlink>
        </w:p>
        <w:p w14:paraId="226261CE" w14:textId="7ABD467D"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6" w:history="1">
            <w:r w:rsidRPr="009E6BE6">
              <w:rPr>
                <w:rStyle w:val="Hipervnculo"/>
                <w:rFonts w:ascii="Times New Roman" w:hAnsi="Times New Roman" w:cs="Times New Roman"/>
                <w:noProof/>
                <w:sz w:val="24"/>
                <w:szCs w:val="24"/>
                <w:lang w:val="es-PE"/>
              </w:rPr>
              <w:t>2.</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Sistema de Solicitudes en Atención al Ciudadan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6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33</w:t>
            </w:r>
            <w:r w:rsidRPr="009E6BE6">
              <w:rPr>
                <w:rFonts w:ascii="Times New Roman" w:hAnsi="Times New Roman" w:cs="Times New Roman"/>
                <w:noProof/>
                <w:webHidden/>
                <w:sz w:val="24"/>
                <w:szCs w:val="24"/>
              </w:rPr>
              <w:fldChar w:fldCharType="end"/>
            </w:r>
          </w:hyperlink>
        </w:p>
        <w:p w14:paraId="334ECE90" w14:textId="35F9B1DF"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7" w:history="1">
            <w:r w:rsidRPr="009E6BE6">
              <w:rPr>
                <w:rStyle w:val="Hipervnculo"/>
                <w:rFonts w:ascii="Times New Roman" w:hAnsi="Times New Roman" w:cs="Times New Roman"/>
                <w:noProof/>
                <w:sz w:val="24"/>
                <w:szCs w:val="24"/>
                <w:lang w:val="es-PE"/>
              </w:rPr>
              <w:t>3.</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Normativa vigente para el recojo y manejo de reclamos en el sector salud</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7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35</w:t>
            </w:r>
            <w:r w:rsidRPr="009E6BE6">
              <w:rPr>
                <w:rFonts w:ascii="Times New Roman" w:hAnsi="Times New Roman" w:cs="Times New Roman"/>
                <w:noProof/>
                <w:webHidden/>
                <w:sz w:val="24"/>
                <w:szCs w:val="24"/>
              </w:rPr>
              <w:fldChar w:fldCharType="end"/>
            </w:r>
          </w:hyperlink>
        </w:p>
        <w:p w14:paraId="71574306" w14:textId="65CAE5D4"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8" w:history="1">
            <w:r w:rsidRPr="009E6BE6">
              <w:rPr>
                <w:rStyle w:val="Hipervnculo"/>
                <w:rFonts w:ascii="Times New Roman" w:hAnsi="Times New Roman" w:cs="Times New Roman"/>
                <w:noProof/>
                <w:sz w:val="24"/>
                <w:szCs w:val="24"/>
                <w:lang w:val="es-PE"/>
              </w:rPr>
              <w:t>4.</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Limitaciones del Sistema de Solicitudes en Atención al Ciudadan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8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37</w:t>
            </w:r>
            <w:r w:rsidRPr="009E6BE6">
              <w:rPr>
                <w:rFonts w:ascii="Times New Roman" w:hAnsi="Times New Roman" w:cs="Times New Roman"/>
                <w:noProof/>
                <w:webHidden/>
                <w:sz w:val="24"/>
                <w:szCs w:val="24"/>
              </w:rPr>
              <w:fldChar w:fldCharType="end"/>
            </w:r>
          </w:hyperlink>
        </w:p>
        <w:p w14:paraId="3BB33FC8" w14:textId="24E988FC"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9" w:history="1">
            <w:r w:rsidRPr="009E6BE6">
              <w:rPr>
                <w:rStyle w:val="Hipervnculo"/>
                <w:rFonts w:ascii="Times New Roman" w:hAnsi="Times New Roman" w:cs="Times New Roman"/>
                <w:noProof/>
                <w:sz w:val="24"/>
                <w:szCs w:val="24"/>
                <w:lang w:val="es-PE"/>
              </w:rPr>
              <w:t>5.</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Oportunidades de Mejor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89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38</w:t>
            </w:r>
            <w:r w:rsidRPr="009E6BE6">
              <w:rPr>
                <w:rFonts w:ascii="Times New Roman" w:hAnsi="Times New Roman" w:cs="Times New Roman"/>
                <w:noProof/>
                <w:webHidden/>
                <w:sz w:val="24"/>
                <w:szCs w:val="24"/>
              </w:rPr>
              <w:fldChar w:fldCharType="end"/>
            </w:r>
          </w:hyperlink>
        </w:p>
        <w:p w14:paraId="66A2A635" w14:textId="70195800"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90" w:history="1">
            <w:r w:rsidRPr="009E6BE6">
              <w:rPr>
                <w:rStyle w:val="Hipervnculo"/>
                <w:rFonts w:ascii="Times New Roman" w:hAnsi="Times New Roman" w:cs="Times New Roman"/>
                <w:noProof/>
                <w:sz w:val="24"/>
                <w:szCs w:val="24"/>
                <w:lang w:val="es-PE"/>
              </w:rPr>
              <w:t>6.</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Diseño centrado en el usuario en el sector Salud en Perú</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0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39</w:t>
            </w:r>
            <w:r w:rsidRPr="009E6BE6">
              <w:rPr>
                <w:rFonts w:ascii="Times New Roman" w:hAnsi="Times New Roman" w:cs="Times New Roman"/>
                <w:noProof/>
                <w:webHidden/>
                <w:sz w:val="24"/>
                <w:szCs w:val="24"/>
              </w:rPr>
              <w:fldChar w:fldCharType="end"/>
            </w:r>
          </w:hyperlink>
        </w:p>
        <w:p w14:paraId="08CF3532" w14:textId="64C78010"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91" w:history="1">
            <w:r w:rsidRPr="009E6BE6">
              <w:rPr>
                <w:rStyle w:val="Hipervnculo"/>
                <w:rFonts w:ascii="Times New Roman" w:hAnsi="Times New Roman" w:cs="Times New Roman"/>
                <w:noProof/>
                <w:sz w:val="24"/>
                <w:szCs w:val="24"/>
              </w:rPr>
              <w:t>Justificación del estudi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1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0</w:t>
            </w:r>
            <w:r w:rsidRPr="009E6BE6">
              <w:rPr>
                <w:rFonts w:ascii="Times New Roman" w:hAnsi="Times New Roman" w:cs="Times New Roman"/>
                <w:noProof/>
                <w:webHidden/>
                <w:sz w:val="24"/>
                <w:szCs w:val="24"/>
              </w:rPr>
              <w:fldChar w:fldCharType="end"/>
            </w:r>
          </w:hyperlink>
        </w:p>
        <w:p w14:paraId="10386EE6" w14:textId="369D18ED"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92" w:history="1">
            <w:r w:rsidRPr="009E6BE6">
              <w:rPr>
                <w:rStyle w:val="Hipervnculo"/>
                <w:rFonts w:ascii="Times New Roman" w:hAnsi="Times New Roman" w:cs="Times New Roman"/>
                <w:noProof/>
                <w:sz w:val="24"/>
                <w:szCs w:val="24"/>
              </w:rPr>
              <w:t>Objetiv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2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2</w:t>
            </w:r>
            <w:r w:rsidRPr="009E6BE6">
              <w:rPr>
                <w:rFonts w:ascii="Times New Roman" w:hAnsi="Times New Roman" w:cs="Times New Roman"/>
                <w:noProof/>
                <w:webHidden/>
                <w:sz w:val="24"/>
                <w:szCs w:val="24"/>
              </w:rPr>
              <w:fldChar w:fldCharType="end"/>
            </w:r>
          </w:hyperlink>
        </w:p>
        <w:p w14:paraId="600315B7" w14:textId="1D553891"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93" w:history="1">
            <w:r w:rsidRPr="009E6BE6">
              <w:rPr>
                <w:rStyle w:val="Hipervnculo"/>
                <w:rFonts w:ascii="Times New Roman" w:hAnsi="Times New Roman" w:cs="Times New Roman"/>
                <w:noProof/>
                <w:sz w:val="24"/>
                <w:szCs w:val="24"/>
                <w:lang w:val="es-PE"/>
              </w:rPr>
              <w:t>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Objetivo General</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3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2</w:t>
            </w:r>
            <w:r w:rsidRPr="009E6BE6">
              <w:rPr>
                <w:rFonts w:ascii="Times New Roman" w:hAnsi="Times New Roman" w:cs="Times New Roman"/>
                <w:noProof/>
                <w:webHidden/>
                <w:sz w:val="24"/>
                <w:szCs w:val="24"/>
              </w:rPr>
              <w:fldChar w:fldCharType="end"/>
            </w:r>
          </w:hyperlink>
        </w:p>
        <w:p w14:paraId="7164F51B" w14:textId="78B937B2"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94" w:history="1">
            <w:r w:rsidRPr="009E6BE6">
              <w:rPr>
                <w:rStyle w:val="Hipervnculo"/>
                <w:rFonts w:ascii="Times New Roman" w:hAnsi="Times New Roman" w:cs="Times New Roman"/>
                <w:noProof/>
                <w:sz w:val="24"/>
                <w:szCs w:val="24"/>
                <w:lang w:val="es-PE"/>
              </w:rPr>
              <w:t>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Objetivos Específic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4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2</w:t>
            </w:r>
            <w:r w:rsidRPr="009E6BE6">
              <w:rPr>
                <w:rFonts w:ascii="Times New Roman" w:hAnsi="Times New Roman" w:cs="Times New Roman"/>
                <w:noProof/>
                <w:webHidden/>
                <w:sz w:val="24"/>
                <w:szCs w:val="24"/>
              </w:rPr>
              <w:fldChar w:fldCharType="end"/>
            </w:r>
          </w:hyperlink>
        </w:p>
        <w:p w14:paraId="491BEEAA" w14:textId="3BCBCE12"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295" w:history="1">
            <w:r w:rsidRPr="009E6BE6">
              <w:rPr>
                <w:rStyle w:val="Hipervnculo"/>
                <w:rFonts w:ascii="Times New Roman" w:hAnsi="Times New Roman" w:cs="Times New Roman"/>
                <w:noProof/>
                <w:sz w:val="24"/>
                <w:szCs w:val="24"/>
              </w:rPr>
              <w:t>Metodologí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5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3</w:t>
            </w:r>
            <w:r w:rsidRPr="009E6BE6">
              <w:rPr>
                <w:rFonts w:ascii="Times New Roman" w:hAnsi="Times New Roman" w:cs="Times New Roman"/>
                <w:noProof/>
                <w:webHidden/>
                <w:sz w:val="24"/>
                <w:szCs w:val="24"/>
              </w:rPr>
              <w:fldChar w:fldCharType="end"/>
            </w:r>
          </w:hyperlink>
        </w:p>
        <w:p w14:paraId="4F9FD24A" w14:textId="665855A0"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96" w:history="1">
            <w:r w:rsidRPr="009E6BE6">
              <w:rPr>
                <w:rStyle w:val="Hipervnculo"/>
                <w:rFonts w:ascii="Times New Roman" w:hAnsi="Times New Roman" w:cs="Times New Roman"/>
                <w:noProof/>
                <w:sz w:val="24"/>
                <w:szCs w:val="24"/>
                <w:lang w:val="es-PE"/>
              </w:rPr>
              <w:t>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Diseño del estudi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6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3</w:t>
            </w:r>
            <w:r w:rsidRPr="009E6BE6">
              <w:rPr>
                <w:rFonts w:ascii="Times New Roman" w:hAnsi="Times New Roman" w:cs="Times New Roman"/>
                <w:noProof/>
                <w:webHidden/>
                <w:sz w:val="24"/>
                <w:szCs w:val="24"/>
              </w:rPr>
              <w:fldChar w:fldCharType="end"/>
            </w:r>
          </w:hyperlink>
        </w:p>
        <w:p w14:paraId="41533541" w14:textId="1CD94EBC"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97" w:history="1">
            <w:r w:rsidRPr="009E6BE6">
              <w:rPr>
                <w:rStyle w:val="Hipervnculo"/>
                <w:rFonts w:ascii="Times New Roman" w:hAnsi="Times New Roman" w:cs="Times New Roman"/>
                <w:noProof/>
                <w:sz w:val="24"/>
                <w:szCs w:val="24"/>
                <w:lang w:val="es-PE"/>
              </w:rPr>
              <w:t>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Población</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7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3</w:t>
            </w:r>
            <w:r w:rsidRPr="009E6BE6">
              <w:rPr>
                <w:rFonts w:ascii="Times New Roman" w:hAnsi="Times New Roman" w:cs="Times New Roman"/>
                <w:noProof/>
                <w:webHidden/>
                <w:sz w:val="24"/>
                <w:szCs w:val="24"/>
              </w:rPr>
              <w:fldChar w:fldCharType="end"/>
            </w:r>
          </w:hyperlink>
        </w:p>
        <w:p w14:paraId="302EC652" w14:textId="1D06AEFC"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98" w:history="1">
            <w:r w:rsidRPr="009E6BE6">
              <w:rPr>
                <w:rStyle w:val="Hipervnculo"/>
                <w:rFonts w:ascii="Times New Roman" w:hAnsi="Times New Roman" w:cs="Times New Roman"/>
                <w:noProof/>
                <w:sz w:val="24"/>
                <w:szCs w:val="24"/>
                <w:lang w:val="es-PE"/>
              </w:rPr>
              <w:t>I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Muestr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8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3</w:t>
            </w:r>
            <w:r w:rsidRPr="009E6BE6">
              <w:rPr>
                <w:rFonts w:ascii="Times New Roman" w:hAnsi="Times New Roman" w:cs="Times New Roman"/>
                <w:noProof/>
                <w:webHidden/>
                <w:sz w:val="24"/>
                <w:szCs w:val="24"/>
              </w:rPr>
              <w:fldChar w:fldCharType="end"/>
            </w:r>
          </w:hyperlink>
        </w:p>
        <w:p w14:paraId="0D7B0B1D" w14:textId="71B19ED8"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299" w:history="1">
            <w:r w:rsidRPr="009E6BE6">
              <w:rPr>
                <w:rStyle w:val="Hipervnculo"/>
                <w:rFonts w:ascii="Times New Roman" w:hAnsi="Times New Roman" w:cs="Times New Roman"/>
                <w:noProof/>
                <w:sz w:val="24"/>
                <w:szCs w:val="24"/>
                <w:lang w:val="es-PE"/>
              </w:rPr>
              <w:t>IV.</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Operacionalización de variable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299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4</w:t>
            </w:r>
            <w:r w:rsidRPr="009E6BE6">
              <w:rPr>
                <w:rFonts w:ascii="Times New Roman" w:hAnsi="Times New Roman" w:cs="Times New Roman"/>
                <w:noProof/>
                <w:webHidden/>
                <w:sz w:val="24"/>
                <w:szCs w:val="24"/>
              </w:rPr>
              <w:fldChar w:fldCharType="end"/>
            </w:r>
          </w:hyperlink>
        </w:p>
        <w:p w14:paraId="44660A69" w14:textId="6C9D7C4D"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00" w:history="1">
            <w:r w:rsidRPr="009E6BE6">
              <w:rPr>
                <w:rStyle w:val="Hipervnculo"/>
                <w:rFonts w:ascii="Times New Roman" w:hAnsi="Times New Roman" w:cs="Times New Roman"/>
                <w:noProof/>
                <w:sz w:val="24"/>
                <w:szCs w:val="24"/>
                <w:lang w:val="es-PE"/>
              </w:rPr>
              <w:t>V.</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Procedimientos y técnica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0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5</w:t>
            </w:r>
            <w:r w:rsidRPr="009E6BE6">
              <w:rPr>
                <w:rFonts w:ascii="Times New Roman" w:hAnsi="Times New Roman" w:cs="Times New Roman"/>
                <w:noProof/>
                <w:webHidden/>
                <w:sz w:val="24"/>
                <w:szCs w:val="24"/>
              </w:rPr>
              <w:fldChar w:fldCharType="end"/>
            </w:r>
          </w:hyperlink>
        </w:p>
        <w:p w14:paraId="19AA44CD" w14:textId="3274A9D8"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1" w:history="1">
            <w:r w:rsidRPr="009E6BE6">
              <w:rPr>
                <w:rStyle w:val="Hipervnculo"/>
                <w:rFonts w:ascii="Times New Roman" w:hAnsi="Times New Roman" w:cs="Times New Roman"/>
                <w:noProof/>
                <w:sz w:val="24"/>
                <w:szCs w:val="24"/>
                <w:lang w:val="es-PE"/>
              </w:rPr>
              <w:t>1.</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Investigación de usuari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1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5</w:t>
            </w:r>
            <w:r w:rsidRPr="009E6BE6">
              <w:rPr>
                <w:rFonts w:ascii="Times New Roman" w:hAnsi="Times New Roman" w:cs="Times New Roman"/>
                <w:noProof/>
                <w:webHidden/>
                <w:sz w:val="24"/>
                <w:szCs w:val="24"/>
              </w:rPr>
              <w:fldChar w:fldCharType="end"/>
            </w:r>
          </w:hyperlink>
        </w:p>
        <w:p w14:paraId="341E1A1B" w14:textId="73D6DEC1"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2" w:history="1">
            <w:r w:rsidRPr="009E6BE6">
              <w:rPr>
                <w:rStyle w:val="Hipervnculo"/>
                <w:rFonts w:ascii="Times New Roman" w:hAnsi="Times New Roman" w:cs="Times New Roman"/>
                <w:noProof/>
                <w:sz w:val="24"/>
                <w:szCs w:val="24"/>
                <w:lang w:val="es-PE"/>
              </w:rPr>
              <w:t>2.</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Diseño y Prototipad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2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6</w:t>
            </w:r>
            <w:r w:rsidRPr="009E6BE6">
              <w:rPr>
                <w:rFonts w:ascii="Times New Roman" w:hAnsi="Times New Roman" w:cs="Times New Roman"/>
                <w:noProof/>
                <w:webHidden/>
                <w:sz w:val="24"/>
                <w:szCs w:val="24"/>
              </w:rPr>
              <w:fldChar w:fldCharType="end"/>
            </w:r>
          </w:hyperlink>
        </w:p>
        <w:p w14:paraId="01DC490A" w14:textId="58494E7F"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3" w:history="1">
            <w:r w:rsidRPr="009E6BE6">
              <w:rPr>
                <w:rStyle w:val="Hipervnculo"/>
                <w:rFonts w:ascii="Times New Roman" w:hAnsi="Times New Roman" w:cs="Times New Roman"/>
                <w:noProof/>
                <w:sz w:val="24"/>
                <w:szCs w:val="24"/>
                <w:lang w:val="es-PE"/>
              </w:rPr>
              <w:t>3.</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lang w:val="es-PE"/>
              </w:rPr>
              <w:t>Pruebas de Usuari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3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7</w:t>
            </w:r>
            <w:r w:rsidRPr="009E6BE6">
              <w:rPr>
                <w:rFonts w:ascii="Times New Roman" w:hAnsi="Times New Roman" w:cs="Times New Roman"/>
                <w:noProof/>
                <w:webHidden/>
                <w:sz w:val="24"/>
                <w:szCs w:val="24"/>
              </w:rPr>
              <w:fldChar w:fldCharType="end"/>
            </w:r>
          </w:hyperlink>
        </w:p>
        <w:p w14:paraId="7AEAC631" w14:textId="7E519C08"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04" w:history="1">
            <w:r w:rsidRPr="009E6BE6">
              <w:rPr>
                <w:rStyle w:val="Hipervnculo"/>
                <w:rFonts w:ascii="Times New Roman" w:hAnsi="Times New Roman" w:cs="Times New Roman"/>
                <w:noProof/>
                <w:sz w:val="24"/>
                <w:szCs w:val="24"/>
                <w:lang w:val="es-PE"/>
              </w:rPr>
              <w:t>V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Consideraciones ética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4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8</w:t>
            </w:r>
            <w:r w:rsidRPr="009E6BE6">
              <w:rPr>
                <w:rFonts w:ascii="Times New Roman" w:hAnsi="Times New Roman" w:cs="Times New Roman"/>
                <w:noProof/>
                <w:webHidden/>
                <w:sz w:val="24"/>
                <w:szCs w:val="24"/>
              </w:rPr>
              <w:fldChar w:fldCharType="end"/>
            </w:r>
          </w:hyperlink>
        </w:p>
        <w:p w14:paraId="1BC24389" w14:textId="0194DF13"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05" w:history="1">
            <w:r w:rsidRPr="009E6BE6">
              <w:rPr>
                <w:rStyle w:val="Hipervnculo"/>
                <w:rFonts w:ascii="Times New Roman" w:hAnsi="Times New Roman" w:cs="Times New Roman"/>
                <w:noProof/>
                <w:sz w:val="24"/>
                <w:szCs w:val="24"/>
                <w:lang w:val="es-PE"/>
              </w:rPr>
              <w:t>V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Análisi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5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49</w:t>
            </w:r>
            <w:r w:rsidRPr="009E6BE6">
              <w:rPr>
                <w:rFonts w:ascii="Times New Roman" w:hAnsi="Times New Roman" w:cs="Times New Roman"/>
                <w:noProof/>
                <w:webHidden/>
                <w:sz w:val="24"/>
                <w:szCs w:val="24"/>
              </w:rPr>
              <w:fldChar w:fldCharType="end"/>
            </w:r>
          </w:hyperlink>
        </w:p>
        <w:p w14:paraId="06A5A162" w14:textId="00895FA5"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306" w:history="1">
            <w:r w:rsidRPr="009E6BE6">
              <w:rPr>
                <w:rStyle w:val="Hipervnculo"/>
                <w:rFonts w:ascii="Times New Roman" w:hAnsi="Times New Roman" w:cs="Times New Roman"/>
                <w:noProof/>
                <w:sz w:val="24"/>
                <w:szCs w:val="24"/>
              </w:rPr>
              <w:t>Resultad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6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50</w:t>
            </w:r>
            <w:r w:rsidRPr="009E6BE6">
              <w:rPr>
                <w:rFonts w:ascii="Times New Roman" w:hAnsi="Times New Roman" w:cs="Times New Roman"/>
                <w:noProof/>
                <w:webHidden/>
                <w:sz w:val="24"/>
                <w:szCs w:val="24"/>
              </w:rPr>
              <w:fldChar w:fldCharType="end"/>
            </w:r>
          </w:hyperlink>
        </w:p>
        <w:p w14:paraId="1B2CF270" w14:textId="2E9F5065"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07" w:history="1">
            <w:r w:rsidRPr="009E6BE6">
              <w:rPr>
                <w:rStyle w:val="Hipervnculo"/>
                <w:rFonts w:ascii="Times New Roman" w:hAnsi="Times New Roman" w:cs="Times New Roman"/>
                <w:noProof/>
                <w:sz w:val="24"/>
                <w:szCs w:val="24"/>
                <w:lang w:val="es-PE"/>
              </w:rPr>
              <w:t>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Fase Exploratori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7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50</w:t>
            </w:r>
            <w:r w:rsidRPr="009E6BE6">
              <w:rPr>
                <w:rFonts w:ascii="Times New Roman" w:hAnsi="Times New Roman" w:cs="Times New Roman"/>
                <w:noProof/>
                <w:webHidden/>
                <w:sz w:val="24"/>
                <w:szCs w:val="24"/>
              </w:rPr>
              <w:fldChar w:fldCharType="end"/>
            </w:r>
          </w:hyperlink>
        </w:p>
        <w:p w14:paraId="265D7141" w14:textId="0CD0706C"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8" w:history="1">
            <w:r w:rsidRPr="009E6BE6">
              <w:rPr>
                <w:rStyle w:val="Hipervnculo"/>
                <w:rFonts w:ascii="Times New Roman" w:hAnsi="Times New Roman" w:cs="Times New Roman"/>
                <w:noProof/>
                <w:sz w:val="24"/>
                <w:szCs w:val="24"/>
              </w:rPr>
              <w:t>1.</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Personal de SUSALUD</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8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51</w:t>
            </w:r>
            <w:r w:rsidRPr="009E6BE6">
              <w:rPr>
                <w:rFonts w:ascii="Times New Roman" w:hAnsi="Times New Roman" w:cs="Times New Roman"/>
                <w:noProof/>
                <w:webHidden/>
                <w:sz w:val="24"/>
                <w:szCs w:val="24"/>
              </w:rPr>
              <w:fldChar w:fldCharType="end"/>
            </w:r>
          </w:hyperlink>
        </w:p>
        <w:p w14:paraId="69CE97CA" w14:textId="70830F36"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9" w:history="1">
            <w:r w:rsidRPr="009E6BE6">
              <w:rPr>
                <w:rStyle w:val="Hipervnculo"/>
                <w:rFonts w:ascii="Times New Roman" w:hAnsi="Times New Roman" w:cs="Times New Roman"/>
                <w:noProof/>
                <w:sz w:val="24"/>
                <w:szCs w:val="24"/>
              </w:rPr>
              <w:t>2.</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Gestores de IPRES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09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56</w:t>
            </w:r>
            <w:r w:rsidRPr="009E6BE6">
              <w:rPr>
                <w:rFonts w:ascii="Times New Roman" w:hAnsi="Times New Roman" w:cs="Times New Roman"/>
                <w:noProof/>
                <w:webHidden/>
                <w:sz w:val="24"/>
                <w:szCs w:val="24"/>
              </w:rPr>
              <w:fldChar w:fldCharType="end"/>
            </w:r>
          </w:hyperlink>
        </w:p>
        <w:p w14:paraId="35A1FDAB" w14:textId="2D734036"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0" w:history="1">
            <w:r w:rsidRPr="009E6BE6">
              <w:rPr>
                <w:rStyle w:val="Hipervnculo"/>
                <w:rFonts w:ascii="Times New Roman" w:hAnsi="Times New Roman" w:cs="Times New Roman"/>
                <w:noProof/>
                <w:sz w:val="24"/>
                <w:szCs w:val="24"/>
              </w:rPr>
              <w:t>3.</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Ciudadan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0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62</w:t>
            </w:r>
            <w:r w:rsidRPr="009E6BE6">
              <w:rPr>
                <w:rFonts w:ascii="Times New Roman" w:hAnsi="Times New Roman" w:cs="Times New Roman"/>
                <w:noProof/>
                <w:webHidden/>
                <w:sz w:val="24"/>
                <w:szCs w:val="24"/>
              </w:rPr>
              <w:fldChar w:fldCharType="end"/>
            </w:r>
          </w:hyperlink>
        </w:p>
        <w:p w14:paraId="228D686F" w14:textId="35C34C11"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1" w:history="1">
            <w:r w:rsidRPr="009E6BE6">
              <w:rPr>
                <w:rStyle w:val="Hipervnculo"/>
                <w:rFonts w:ascii="Times New Roman" w:hAnsi="Times New Roman" w:cs="Times New Roman"/>
                <w:noProof/>
                <w:sz w:val="24"/>
                <w:szCs w:val="24"/>
              </w:rPr>
              <w:t>4.</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Tabla de hallazgos resaltante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1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67</w:t>
            </w:r>
            <w:r w:rsidRPr="009E6BE6">
              <w:rPr>
                <w:rFonts w:ascii="Times New Roman" w:hAnsi="Times New Roman" w:cs="Times New Roman"/>
                <w:noProof/>
                <w:webHidden/>
                <w:sz w:val="24"/>
                <w:szCs w:val="24"/>
              </w:rPr>
              <w:fldChar w:fldCharType="end"/>
            </w:r>
          </w:hyperlink>
        </w:p>
        <w:p w14:paraId="25EC1F9A" w14:textId="54ADD93F"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2" w:history="1">
            <w:r w:rsidRPr="009E6BE6">
              <w:rPr>
                <w:rStyle w:val="Hipervnculo"/>
                <w:rFonts w:ascii="Times New Roman" w:hAnsi="Times New Roman" w:cs="Times New Roman"/>
                <w:noProof/>
                <w:sz w:val="24"/>
                <w:szCs w:val="24"/>
              </w:rPr>
              <w:t>5.</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Tabla de requerimient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2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69</w:t>
            </w:r>
            <w:r w:rsidRPr="009E6BE6">
              <w:rPr>
                <w:rFonts w:ascii="Times New Roman" w:hAnsi="Times New Roman" w:cs="Times New Roman"/>
                <w:noProof/>
                <w:webHidden/>
                <w:sz w:val="24"/>
                <w:szCs w:val="24"/>
              </w:rPr>
              <w:fldChar w:fldCharType="end"/>
            </w:r>
          </w:hyperlink>
        </w:p>
        <w:p w14:paraId="6E85100A" w14:textId="6B8871BE"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3" w:history="1">
            <w:r w:rsidRPr="009E6BE6">
              <w:rPr>
                <w:rStyle w:val="Hipervnculo"/>
                <w:rFonts w:ascii="Times New Roman" w:hAnsi="Times New Roman" w:cs="Times New Roman"/>
                <w:noProof/>
                <w:sz w:val="24"/>
                <w:szCs w:val="24"/>
              </w:rPr>
              <w:t>6.</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Reclasificación de la Tabla de Clasificación de Reclam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3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77</w:t>
            </w:r>
            <w:r w:rsidRPr="009E6BE6">
              <w:rPr>
                <w:rFonts w:ascii="Times New Roman" w:hAnsi="Times New Roman" w:cs="Times New Roman"/>
                <w:noProof/>
                <w:webHidden/>
                <w:sz w:val="24"/>
                <w:szCs w:val="24"/>
              </w:rPr>
              <w:fldChar w:fldCharType="end"/>
            </w:r>
          </w:hyperlink>
        </w:p>
        <w:p w14:paraId="01C53936" w14:textId="0FCDCA48"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14" w:history="1">
            <w:r w:rsidRPr="009E6BE6">
              <w:rPr>
                <w:rStyle w:val="Hipervnculo"/>
                <w:rFonts w:ascii="Times New Roman" w:hAnsi="Times New Roman" w:cs="Times New Roman"/>
                <w:noProof/>
                <w:sz w:val="24"/>
                <w:szCs w:val="24"/>
              </w:rPr>
              <w:t>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rPr>
              <w:t>Fase de Diseñ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4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81</w:t>
            </w:r>
            <w:r w:rsidRPr="009E6BE6">
              <w:rPr>
                <w:rFonts w:ascii="Times New Roman" w:hAnsi="Times New Roman" w:cs="Times New Roman"/>
                <w:noProof/>
                <w:webHidden/>
                <w:sz w:val="24"/>
                <w:szCs w:val="24"/>
              </w:rPr>
              <w:fldChar w:fldCharType="end"/>
            </w:r>
          </w:hyperlink>
        </w:p>
        <w:p w14:paraId="06307D8D" w14:textId="3A641471"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15" w:history="1">
            <w:r w:rsidRPr="009E6BE6">
              <w:rPr>
                <w:rStyle w:val="Hipervnculo"/>
                <w:rFonts w:ascii="Times New Roman" w:hAnsi="Times New Roman" w:cs="Times New Roman"/>
                <w:noProof/>
                <w:sz w:val="24"/>
                <w:szCs w:val="24"/>
                <w:lang w:val="es-PE"/>
              </w:rPr>
              <w:t>I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Fase de Prueba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5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83</w:t>
            </w:r>
            <w:r w:rsidRPr="009E6BE6">
              <w:rPr>
                <w:rFonts w:ascii="Times New Roman" w:hAnsi="Times New Roman" w:cs="Times New Roman"/>
                <w:noProof/>
                <w:webHidden/>
                <w:sz w:val="24"/>
                <w:szCs w:val="24"/>
              </w:rPr>
              <w:fldChar w:fldCharType="end"/>
            </w:r>
          </w:hyperlink>
        </w:p>
        <w:p w14:paraId="0D4D2ECB" w14:textId="3E8B73EE"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6" w:history="1">
            <w:r w:rsidRPr="009E6BE6">
              <w:rPr>
                <w:rStyle w:val="Hipervnculo"/>
                <w:rFonts w:ascii="Times New Roman" w:hAnsi="Times New Roman" w:cs="Times New Roman"/>
                <w:noProof/>
                <w:sz w:val="24"/>
                <w:szCs w:val="24"/>
              </w:rPr>
              <w:t>1.</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Personal de SUSALUD:</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6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85</w:t>
            </w:r>
            <w:r w:rsidRPr="009E6BE6">
              <w:rPr>
                <w:rFonts w:ascii="Times New Roman" w:hAnsi="Times New Roman" w:cs="Times New Roman"/>
                <w:noProof/>
                <w:webHidden/>
                <w:sz w:val="24"/>
                <w:szCs w:val="24"/>
              </w:rPr>
              <w:fldChar w:fldCharType="end"/>
            </w:r>
          </w:hyperlink>
        </w:p>
        <w:p w14:paraId="6508DE6D" w14:textId="48B9AAE3"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7" w:history="1">
            <w:r w:rsidRPr="009E6BE6">
              <w:rPr>
                <w:rStyle w:val="Hipervnculo"/>
                <w:rFonts w:ascii="Times New Roman" w:hAnsi="Times New Roman" w:cs="Times New Roman"/>
                <w:noProof/>
                <w:sz w:val="24"/>
                <w:szCs w:val="24"/>
              </w:rPr>
              <w:t>2.</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Gestores de IPRES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7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85</w:t>
            </w:r>
            <w:r w:rsidRPr="009E6BE6">
              <w:rPr>
                <w:rFonts w:ascii="Times New Roman" w:hAnsi="Times New Roman" w:cs="Times New Roman"/>
                <w:noProof/>
                <w:webHidden/>
                <w:sz w:val="24"/>
                <w:szCs w:val="24"/>
              </w:rPr>
              <w:fldChar w:fldCharType="end"/>
            </w:r>
          </w:hyperlink>
        </w:p>
        <w:p w14:paraId="2049F17D" w14:textId="16039863" w:rsidR="009E6BE6" w:rsidRPr="009E6BE6" w:rsidRDefault="009E6BE6"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8" w:history="1">
            <w:r w:rsidRPr="009E6BE6">
              <w:rPr>
                <w:rStyle w:val="Hipervnculo"/>
                <w:rFonts w:ascii="Times New Roman" w:hAnsi="Times New Roman" w:cs="Times New Roman"/>
                <w:noProof/>
                <w:sz w:val="24"/>
                <w:szCs w:val="24"/>
              </w:rPr>
              <w:t>3.</w:t>
            </w:r>
            <w:r w:rsidRPr="009E6BE6">
              <w:rPr>
                <w:rFonts w:ascii="Times New Roman" w:eastAsiaTheme="minorEastAsia" w:hAnsi="Times New Roman" w:cs="Times New Roman"/>
                <w:i w:val="0"/>
                <w:iCs w:val="0"/>
                <w:noProof/>
                <w:sz w:val="24"/>
                <w:szCs w:val="24"/>
                <w:lang w:val="es-PE" w:eastAsia="es-PE"/>
              </w:rPr>
              <w:tab/>
            </w:r>
            <w:r w:rsidRPr="009E6BE6">
              <w:rPr>
                <w:rStyle w:val="Hipervnculo"/>
                <w:rFonts w:ascii="Times New Roman" w:hAnsi="Times New Roman" w:cs="Times New Roman"/>
                <w:noProof/>
                <w:sz w:val="24"/>
                <w:szCs w:val="24"/>
              </w:rPr>
              <w:t>Ciudadan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8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86</w:t>
            </w:r>
            <w:r w:rsidRPr="009E6BE6">
              <w:rPr>
                <w:rFonts w:ascii="Times New Roman" w:hAnsi="Times New Roman" w:cs="Times New Roman"/>
                <w:noProof/>
                <w:webHidden/>
                <w:sz w:val="24"/>
                <w:szCs w:val="24"/>
              </w:rPr>
              <w:fldChar w:fldCharType="end"/>
            </w:r>
          </w:hyperlink>
        </w:p>
        <w:p w14:paraId="4FC21EF4" w14:textId="59B4CF1F"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319" w:history="1">
            <w:r w:rsidRPr="009E6BE6">
              <w:rPr>
                <w:rStyle w:val="Hipervnculo"/>
                <w:rFonts w:ascii="Times New Roman" w:hAnsi="Times New Roman" w:cs="Times New Roman"/>
                <w:noProof/>
                <w:sz w:val="24"/>
                <w:szCs w:val="24"/>
              </w:rPr>
              <w:t>Discusión</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19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88</w:t>
            </w:r>
            <w:r w:rsidRPr="009E6BE6">
              <w:rPr>
                <w:rFonts w:ascii="Times New Roman" w:hAnsi="Times New Roman" w:cs="Times New Roman"/>
                <w:noProof/>
                <w:webHidden/>
                <w:sz w:val="24"/>
                <w:szCs w:val="24"/>
              </w:rPr>
              <w:fldChar w:fldCharType="end"/>
            </w:r>
          </w:hyperlink>
        </w:p>
        <w:p w14:paraId="652A489C" w14:textId="530ECEF1"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20" w:history="1">
            <w:r w:rsidRPr="009E6BE6">
              <w:rPr>
                <w:rStyle w:val="Hipervnculo"/>
                <w:rFonts w:ascii="Times New Roman" w:hAnsi="Times New Roman" w:cs="Times New Roman"/>
                <w:noProof/>
                <w:sz w:val="24"/>
                <w:szCs w:val="24"/>
                <w:lang w:val="es-PE"/>
              </w:rPr>
              <w:t>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De los hallazgos en la fase exploratori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0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90</w:t>
            </w:r>
            <w:r w:rsidRPr="009E6BE6">
              <w:rPr>
                <w:rFonts w:ascii="Times New Roman" w:hAnsi="Times New Roman" w:cs="Times New Roman"/>
                <w:noProof/>
                <w:webHidden/>
                <w:sz w:val="24"/>
                <w:szCs w:val="24"/>
              </w:rPr>
              <w:fldChar w:fldCharType="end"/>
            </w:r>
          </w:hyperlink>
        </w:p>
        <w:p w14:paraId="22307DF0" w14:textId="4DC504BD"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21" w:history="1">
            <w:r w:rsidRPr="009E6BE6">
              <w:rPr>
                <w:rStyle w:val="Hipervnculo"/>
                <w:rFonts w:ascii="Times New Roman" w:hAnsi="Times New Roman" w:cs="Times New Roman"/>
                <w:noProof/>
                <w:sz w:val="24"/>
                <w:szCs w:val="24"/>
                <w:lang w:val="es-PE"/>
              </w:rPr>
              <w:t>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De los hallazgos de la fase de prueba</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1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94</w:t>
            </w:r>
            <w:r w:rsidRPr="009E6BE6">
              <w:rPr>
                <w:rFonts w:ascii="Times New Roman" w:hAnsi="Times New Roman" w:cs="Times New Roman"/>
                <w:noProof/>
                <w:webHidden/>
                <w:sz w:val="24"/>
                <w:szCs w:val="24"/>
              </w:rPr>
              <w:fldChar w:fldCharType="end"/>
            </w:r>
          </w:hyperlink>
        </w:p>
        <w:p w14:paraId="395C1DEE" w14:textId="0D402973"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322" w:history="1">
            <w:r w:rsidRPr="009E6BE6">
              <w:rPr>
                <w:rStyle w:val="Hipervnculo"/>
                <w:rFonts w:ascii="Times New Roman" w:hAnsi="Times New Roman" w:cs="Times New Roman"/>
                <w:noProof/>
                <w:sz w:val="24"/>
                <w:szCs w:val="24"/>
              </w:rPr>
              <w:t>Conclusione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2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96</w:t>
            </w:r>
            <w:r w:rsidRPr="009E6BE6">
              <w:rPr>
                <w:rFonts w:ascii="Times New Roman" w:hAnsi="Times New Roman" w:cs="Times New Roman"/>
                <w:noProof/>
                <w:webHidden/>
                <w:sz w:val="24"/>
                <w:szCs w:val="24"/>
              </w:rPr>
              <w:fldChar w:fldCharType="end"/>
            </w:r>
          </w:hyperlink>
        </w:p>
        <w:p w14:paraId="1DF500B7" w14:textId="68ABCBEB"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323" w:history="1">
            <w:r w:rsidRPr="009E6BE6">
              <w:rPr>
                <w:rStyle w:val="Hipervnculo"/>
                <w:rFonts w:ascii="Times New Roman" w:hAnsi="Times New Roman" w:cs="Times New Roman"/>
                <w:noProof/>
                <w:sz w:val="24"/>
                <w:szCs w:val="24"/>
              </w:rPr>
              <w:t>Recomendacione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3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97</w:t>
            </w:r>
            <w:r w:rsidRPr="009E6BE6">
              <w:rPr>
                <w:rFonts w:ascii="Times New Roman" w:hAnsi="Times New Roman" w:cs="Times New Roman"/>
                <w:noProof/>
                <w:webHidden/>
                <w:sz w:val="24"/>
                <w:szCs w:val="24"/>
              </w:rPr>
              <w:fldChar w:fldCharType="end"/>
            </w:r>
          </w:hyperlink>
        </w:p>
        <w:p w14:paraId="5B292A5F" w14:textId="4678014A"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324" w:history="1">
            <w:r w:rsidRPr="009E6BE6">
              <w:rPr>
                <w:rStyle w:val="Hipervnculo"/>
                <w:rFonts w:ascii="Times New Roman" w:hAnsi="Times New Roman" w:cs="Times New Roman"/>
                <w:noProof/>
                <w:sz w:val="24"/>
                <w:szCs w:val="24"/>
              </w:rPr>
              <w:t>Referencias bibliográfica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4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98</w:t>
            </w:r>
            <w:r w:rsidRPr="009E6BE6">
              <w:rPr>
                <w:rFonts w:ascii="Times New Roman" w:hAnsi="Times New Roman" w:cs="Times New Roman"/>
                <w:noProof/>
                <w:webHidden/>
                <w:sz w:val="24"/>
                <w:szCs w:val="24"/>
              </w:rPr>
              <w:fldChar w:fldCharType="end"/>
            </w:r>
          </w:hyperlink>
        </w:p>
        <w:p w14:paraId="554B59B3" w14:textId="0246DFFB" w:rsidR="009E6BE6" w:rsidRPr="009E6BE6" w:rsidRDefault="009E6BE6" w:rsidP="009E6BE6">
          <w:pPr>
            <w:pStyle w:val="TDC1"/>
            <w:rPr>
              <w:rFonts w:ascii="Times New Roman" w:eastAsiaTheme="minorEastAsia" w:hAnsi="Times New Roman" w:cs="Times New Roman"/>
              <w:b w:val="0"/>
              <w:bCs w:val="0"/>
              <w:caps w:val="0"/>
              <w:noProof/>
              <w:sz w:val="24"/>
              <w:szCs w:val="24"/>
              <w:lang w:val="es-PE" w:eastAsia="es-PE"/>
            </w:rPr>
          </w:pPr>
          <w:hyperlink w:anchor="_Toc511166325" w:history="1">
            <w:r w:rsidRPr="009E6BE6">
              <w:rPr>
                <w:rStyle w:val="Hipervnculo"/>
                <w:rFonts w:ascii="Times New Roman" w:hAnsi="Times New Roman" w:cs="Times New Roman"/>
                <w:noProof/>
                <w:sz w:val="24"/>
                <w:szCs w:val="24"/>
              </w:rPr>
              <w:t>Anexos</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5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03</w:t>
            </w:r>
            <w:r w:rsidRPr="009E6BE6">
              <w:rPr>
                <w:rFonts w:ascii="Times New Roman" w:hAnsi="Times New Roman" w:cs="Times New Roman"/>
                <w:noProof/>
                <w:webHidden/>
                <w:sz w:val="24"/>
                <w:szCs w:val="24"/>
              </w:rPr>
              <w:fldChar w:fldCharType="end"/>
            </w:r>
          </w:hyperlink>
        </w:p>
        <w:p w14:paraId="46BD040A" w14:textId="707F32B1"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26" w:history="1">
            <w:r w:rsidRPr="009E6BE6">
              <w:rPr>
                <w:rStyle w:val="Hipervnculo"/>
                <w:rFonts w:ascii="Times New Roman" w:hAnsi="Times New Roman" w:cs="Times New Roman"/>
                <w:noProof/>
                <w:sz w:val="24"/>
                <w:szCs w:val="24"/>
                <w:lang w:val="es-PE"/>
              </w:rPr>
              <w:t>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Anexo 1: Consentimiento Informado del usuario final para realizar entrevistas a profundidad.</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6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03</w:t>
            </w:r>
            <w:r w:rsidRPr="009E6BE6">
              <w:rPr>
                <w:rFonts w:ascii="Times New Roman" w:hAnsi="Times New Roman" w:cs="Times New Roman"/>
                <w:noProof/>
                <w:webHidden/>
                <w:sz w:val="24"/>
                <w:szCs w:val="24"/>
              </w:rPr>
              <w:fldChar w:fldCharType="end"/>
            </w:r>
          </w:hyperlink>
        </w:p>
        <w:p w14:paraId="5C50CF92" w14:textId="0410C819"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27" w:history="1">
            <w:r w:rsidRPr="009E6BE6">
              <w:rPr>
                <w:rStyle w:val="Hipervnculo"/>
                <w:rFonts w:ascii="Times New Roman" w:hAnsi="Times New Roman" w:cs="Times New Roman"/>
                <w:noProof/>
                <w:sz w:val="24"/>
                <w:szCs w:val="24"/>
                <w:lang w:val="es-PE"/>
              </w:rPr>
              <w:t>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Anexo 2: Guía Semi-Estructurada de Entrevista a Profundidad para usuarios finales Nº1</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7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06</w:t>
            </w:r>
            <w:r w:rsidRPr="009E6BE6">
              <w:rPr>
                <w:rFonts w:ascii="Times New Roman" w:hAnsi="Times New Roman" w:cs="Times New Roman"/>
                <w:noProof/>
                <w:webHidden/>
                <w:sz w:val="24"/>
                <w:szCs w:val="24"/>
              </w:rPr>
              <w:fldChar w:fldCharType="end"/>
            </w:r>
          </w:hyperlink>
        </w:p>
        <w:p w14:paraId="2337E903" w14:textId="21CC86F1"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28" w:history="1">
            <w:r w:rsidRPr="009E6BE6">
              <w:rPr>
                <w:rStyle w:val="Hipervnculo"/>
                <w:rFonts w:ascii="Times New Roman" w:hAnsi="Times New Roman" w:cs="Times New Roman"/>
                <w:noProof/>
                <w:sz w:val="24"/>
                <w:szCs w:val="24"/>
                <w:lang w:val="es-PE"/>
              </w:rPr>
              <w:t>III.</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Anexo 3: Guía Estructurada de Entrevista a Profundidad para usuarios finales Nº2</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8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08</w:t>
            </w:r>
            <w:r w:rsidRPr="009E6BE6">
              <w:rPr>
                <w:rFonts w:ascii="Times New Roman" w:hAnsi="Times New Roman" w:cs="Times New Roman"/>
                <w:noProof/>
                <w:webHidden/>
                <w:sz w:val="24"/>
                <w:szCs w:val="24"/>
              </w:rPr>
              <w:fldChar w:fldCharType="end"/>
            </w:r>
          </w:hyperlink>
        </w:p>
        <w:p w14:paraId="32F2CAD1" w14:textId="5678D867"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29" w:history="1">
            <w:r w:rsidRPr="009E6BE6">
              <w:rPr>
                <w:rStyle w:val="Hipervnculo"/>
                <w:rFonts w:ascii="Times New Roman" w:hAnsi="Times New Roman" w:cs="Times New Roman"/>
                <w:noProof/>
                <w:sz w:val="24"/>
                <w:szCs w:val="24"/>
                <w:lang w:val="es-PE"/>
              </w:rPr>
              <w:t>IV.</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lang w:val="es-PE"/>
              </w:rPr>
              <w:t>Anexo 4. Encuesta de Aspectos Demográficos de Entrevistados del Sistema de Gestión de Reclamos para el Sistema de Salud del Perú</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29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10</w:t>
            </w:r>
            <w:r w:rsidRPr="009E6BE6">
              <w:rPr>
                <w:rFonts w:ascii="Times New Roman" w:hAnsi="Times New Roman" w:cs="Times New Roman"/>
                <w:noProof/>
                <w:webHidden/>
                <w:sz w:val="24"/>
                <w:szCs w:val="24"/>
              </w:rPr>
              <w:fldChar w:fldCharType="end"/>
            </w:r>
          </w:hyperlink>
        </w:p>
        <w:p w14:paraId="275B8CA5" w14:textId="0E44AEFA" w:rsidR="009E6BE6" w:rsidRPr="009E6BE6" w:rsidRDefault="009E6BE6" w:rsidP="009E6BE6">
          <w:pPr>
            <w:pStyle w:val="TDC2"/>
            <w:rPr>
              <w:rFonts w:ascii="Times New Roman" w:eastAsiaTheme="minorEastAsia" w:hAnsi="Times New Roman" w:cs="Times New Roman"/>
              <w:smallCaps w:val="0"/>
              <w:noProof/>
              <w:sz w:val="24"/>
              <w:szCs w:val="24"/>
              <w:lang w:val="es-PE" w:eastAsia="es-PE"/>
            </w:rPr>
          </w:pPr>
          <w:hyperlink w:anchor="_Toc511166330" w:history="1">
            <w:r w:rsidRPr="009E6BE6">
              <w:rPr>
                <w:rStyle w:val="Hipervnculo"/>
                <w:rFonts w:ascii="Times New Roman" w:hAnsi="Times New Roman" w:cs="Times New Roman"/>
                <w:noProof/>
                <w:sz w:val="24"/>
                <w:szCs w:val="24"/>
              </w:rPr>
              <w:t>V.</w:t>
            </w:r>
            <w:r w:rsidRPr="009E6BE6">
              <w:rPr>
                <w:rFonts w:ascii="Times New Roman" w:eastAsiaTheme="minorEastAsia" w:hAnsi="Times New Roman" w:cs="Times New Roman"/>
                <w:smallCaps w:val="0"/>
                <w:noProof/>
                <w:sz w:val="24"/>
                <w:szCs w:val="24"/>
                <w:lang w:val="es-PE" w:eastAsia="es-PE"/>
              </w:rPr>
              <w:tab/>
            </w:r>
            <w:r w:rsidRPr="009E6BE6">
              <w:rPr>
                <w:rStyle w:val="Hipervnculo"/>
                <w:rFonts w:ascii="Times New Roman" w:hAnsi="Times New Roman" w:cs="Times New Roman"/>
                <w:noProof/>
                <w:sz w:val="24"/>
                <w:szCs w:val="24"/>
              </w:rPr>
              <w:t xml:space="preserve">Anexo 5. Muestra de </w:t>
            </w:r>
            <w:r w:rsidRPr="009E6BE6">
              <w:rPr>
                <w:rStyle w:val="Hipervnculo"/>
                <w:rFonts w:ascii="Times New Roman" w:hAnsi="Times New Roman" w:cs="Times New Roman"/>
                <w:noProof/>
                <w:sz w:val="24"/>
                <w:szCs w:val="24"/>
                <w:lang w:val="en-US"/>
              </w:rPr>
              <w:t>Wireframes</w:t>
            </w:r>
            <w:r w:rsidRPr="009E6BE6">
              <w:rPr>
                <w:rStyle w:val="Hipervnculo"/>
                <w:rFonts w:ascii="Times New Roman" w:hAnsi="Times New Roman" w:cs="Times New Roman"/>
                <w:noProof/>
                <w:sz w:val="24"/>
                <w:szCs w:val="24"/>
              </w:rPr>
              <w:t xml:space="preserve"> desarrollados para la etapa de Diseño</w:t>
            </w:r>
            <w:r w:rsidRPr="009E6BE6">
              <w:rPr>
                <w:rFonts w:ascii="Times New Roman" w:hAnsi="Times New Roman" w:cs="Times New Roman"/>
                <w:noProof/>
                <w:webHidden/>
                <w:sz w:val="24"/>
                <w:szCs w:val="24"/>
              </w:rPr>
              <w:tab/>
            </w:r>
            <w:r w:rsidRPr="009E6BE6">
              <w:rPr>
                <w:rFonts w:ascii="Times New Roman" w:hAnsi="Times New Roman" w:cs="Times New Roman"/>
                <w:noProof/>
                <w:webHidden/>
                <w:sz w:val="24"/>
                <w:szCs w:val="24"/>
              </w:rPr>
              <w:fldChar w:fldCharType="begin"/>
            </w:r>
            <w:r w:rsidRPr="009E6BE6">
              <w:rPr>
                <w:rFonts w:ascii="Times New Roman" w:hAnsi="Times New Roman" w:cs="Times New Roman"/>
                <w:noProof/>
                <w:webHidden/>
                <w:sz w:val="24"/>
                <w:szCs w:val="24"/>
              </w:rPr>
              <w:instrText xml:space="preserve"> PAGEREF _Toc511166330 \h </w:instrText>
            </w:r>
            <w:r w:rsidRPr="009E6BE6">
              <w:rPr>
                <w:rFonts w:ascii="Times New Roman" w:hAnsi="Times New Roman" w:cs="Times New Roman"/>
                <w:noProof/>
                <w:webHidden/>
                <w:sz w:val="24"/>
                <w:szCs w:val="24"/>
              </w:rPr>
            </w:r>
            <w:r w:rsidRPr="009E6BE6">
              <w:rPr>
                <w:rFonts w:ascii="Times New Roman" w:hAnsi="Times New Roman" w:cs="Times New Roman"/>
                <w:noProof/>
                <w:webHidden/>
                <w:sz w:val="24"/>
                <w:szCs w:val="24"/>
              </w:rPr>
              <w:fldChar w:fldCharType="separate"/>
            </w:r>
            <w:r w:rsidRPr="009E6BE6">
              <w:rPr>
                <w:rFonts w:ascii="Times New Roman" w:hAnsi="Times New Roman" w:cs="Times New Roman"/>
                <w:noProof/>
                <w:webHidden/>
                <w:sz w:val="24"/>
                <w:szCs w:val="24"/>
              </w:rPr>
              <w:t>111</w:t>
            </w:r>
            <w:r w:rsidRPr="009E6BE6">
              <w:rPr>
                <w:rFonts w:ascii="Times New Roman" w:hAnsi="Times New Roman" w:cs="Times New Roman"/>
                <w:noProof/>
                <w:webHidden/>
                <w:sz w:val="24"/>
                <w:szCs w:val="24"/>
              </w:rPr>
              <w:fldChar w:fldCharType="end"/>
            </w:r>
          </w:hyperlink>
        </w:p>
        <w:p w14:paraId="0704D725" w14:textId="0044DB2C" w:rsidR="007E51F7" w:rsidRPr="009E6BE6" w:rsidRDefault="00EC2BAF" w:rsidP="009E6BE6">
          <w:pPr>
            <w:spacing w:before="240" w:after="240" w:line="480" w:lineRule="auto"/>
            <w:rPr>
              <w:rFonts w:cs="Times New Roman"/>
              <w:lang w:val="es-PE"/>
            </w:rPr>
          </w:pPr>
          <w:r w:rsidRPr="009E6BE6">
            <w:rPr>
              <w:rFonts w:cs="Times New Roman"/>
              <w:bCs/>
              <w:caps/>
              <w:color w:val="000000" w:themeColor="text1"/>
              <w:lang w:val="es-PE"/>
            </w:rPr>
            <w:fldChar w:fldCharType="end"/>
          </w:r>
        </w:p>
      </w:sdtContent>
    </w:sdt>
    <w:p w14:paraId="5FBE5F89" w14:textId="77777777" w:rsidR="00EA6485" w:rsidRPr="00BA156B" w:rsidRDefault="00EA6485" w:rsidP="00625BCC">
      <w:pPr>
        <w:pStyle w:val="Ttulo1"/>
      </w:pPr>
      <w:bookmarkStart w:id="5" w:name="_Toc511166269"/>
      <w:r w:rsidRPr="00BA156B">
        <w:lastRenderedPageBreak/>
        <w:t>Listado de Acrónimos</w:t>
      </w:r>
      <w:bookmarkEnd w:id="5"/>
    </w:p>
    <w:p w14:paraId="06A1AB30" w14:textId="77777777" w:rsidR="00EA6485" w:rsidRPr="00BA156B" w:rsidRDefault="00EA6485" w:rsidP="00927ED8">
      <w:pPr>
        <w:pStyle w:val="Texto"/>
        <w:numPr>
          <w:ilvl w:val="0"/>
          <w:numId w:val="22"/>
        </w:numPr>
      </w:pPr>
      <w:r w:rsidRPr="00BA156B">
        <w:t>IPRESS – Institución Prestadora de Servicios de Salud</w:t>
      </w:r>
    </w:p>
    <w:p w14:paraId="03311467" w14:textId="77777777" w:rsidR="00EA6485" w:rsidRPr="00BA156B" w:rsidRDefault="00EA6485" w:rsidP="00927ED8">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927ED8">
      <w:pPr>
        <w:pStyle w:val="Texto"/>
        <w:numPr>
          <w:ilvl w:val="0"/>
          <w:numId w:val="22"/>
        </w:numPr>
      </w:pPr>
      <w:r w:rsidRPr="00BA156B">
        <w:t>IAFAS – Institución Administradora de Fondos de Aseguramiento en Salud</w:t>
      </w:r>
    </w:p>
    <w:p w14:paraId="494D618C" w14:textId="77777777" w:rsidR="0038486C" w:rsidRPr="00BA156B" w:rsidRDefault="00EA6485" w:rsidP="00927ED8">
      <w:pPr>
        <w:pStyle w:val="Texto"/>
        <w:numPr>
          <w:ilvl w:val="0"/>
          <w:numId w:val="22"/>
        </w:numPr>
      </w:pPr>
      <w:r w:rsidRPr="00BA156B">
        <w:t>PAUS – Plataforma de Atención al Usuario</w:t>
      </w:r>
    </w:p>
    <w:p w14:paraId="38A422C6" w14:textId="5F08293D" w:rsidR="00EA6485" w:rsidRPr="00BA156B" w:rsidRDefault="00EA6485" w:rsidP="00927ED8">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927ED8">
      <w:pPr>
        <w:pStyle w:val="Texto"/>
        <w:numPr>
          <w:ilvl w:val="0"/>
          <w:numId w:val="22"/>
        </w:numPr>
      </w:pPr>
      <w:r w:rsidRPr="00BA156B">
        <w:t>OPS – Organización Panamericana de Salud</w:t>
      </w:r>
    </w:p>
    <w:p w14:paraId="4C31074D" w14:textId="77777777" w:rsidR="00EA6485" w:rsidRPr="00BA156B" w:rsidRDefault="00EA6485" w:rsidP="00927ED8">
      <w:pPr>
        <w:pStyle w:val="Texto"/>
        <w:numPr>
          <w:ilvl w:val="0"/>
          <w:numId w:val="22"/>
        </w:numPr>
      </w:pPr>
      <w:r w:rsidRPr="00BA156B">
        <w:t>MINSA – Ministerio de Salud del Perú</w:t>
      </w:r>
    </w:p>
    <w:p w14:paraId="0FF1E899" w14:textId="77777777" w:rsidR="0038486C" w:rsidRPr="00BA156B" w:rsidRDefault="0038486C" w:rsidP="00927ED8">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927ED8">
      <w:pPr>
        <w:pStyle w:val="Texto"/>
        <w:numPr>
          <w:ilvl w:val="0"/>
          <w:numId w:val="22"/>
        </w:numPr>
      </w:pPr>
      <w:r w:rsidRPr="00BA156B">
        <w:t>PIN – Pedido de Intervención</w:t>
      </w:r>
    </w:p>
    <w:p w14:paraId="74744942" w14:textId="77777777" w:rsidR="0038486C" w:rsidRPr="00BA156B" w:rsidRDefault="0038486C" w:rsidP="00927ED8">
      <w:pPr>
        <w:pStyle w:val="Texto"/>
        <w:numPr>
          <w:ilvl w:val="0"/>
          <w:numId w:val="22"/>
        </w:numPr>
      </w:pPr>
      <w:r w:rsidRPr="00BA156B">
        <w:t xml:space="preserve">UGIPRESS – Instituciones Prestadoras de Servicios de Salud </w:t>
      </w:r>
    </w:p>
    <w:p w14:paraId="2C2B64D6" w14:textId="77777777" w:rsidR="00483492" w:rsidRPr="00BA156B" w:rsidRDefault="00483492" w:rsidP="00927ED8">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6" w:name="_Toc511166270"/>
      <w:r w:rsidRPr="00625BCC">
        <w:lastRenderedPageBreak/>
        <w:t>Resumen</w:t>
      </w:r>
      <w:bookmarkEnd w:id="6"/>
    </w:p>
    <w:p w14:paraId="6264D193" w14:textId="2547478F" w:rsidR="00BA0102" w:rsidRPr="00625BCC" w:rsidRDefault="00B81518" w:rsidP="00625BCC">
      <w:pPr>
        <w:pStyle w:val="Texto"/>
      </w:pPr>
      <w:r w:rsidRPr="00BA156B">
        <w:t xml:space="preserve">En los servicios de salud, 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r w:rsidR="00FB5E77" w:rsidRPr="00BA156B">
        <w:t>Monitorear su</w:t>
      </w:r>
      <w:r w:rsidR="004F2FF9" w:rsidRPr="00BA156B">
        <w:t xml:space="preserve"> satisfacci</w:t>
      </w:r>
      <w:r w:rsidR="00FB5E77" w:rsidRPr="00BA156B">
        <w:t xml:space="preserve">ón no implica gran esfuerzo si se monitorean los reclamos que llegan al establecimiento. </w:t>
      </w:r>
      <w:r w:rsidR="00521763" w:rsidRPr="00BA156B">
        <w:t>Este proceso</w:t>
      </w:r>
      <w:r w:rsidR="00FB5E77" w:rsidRPr="00BA156B">
        <w:t xml:space="preserve"> se optimiza al usar un sistema de gestión de reclamos que ayude en </w:t>
      </w:r>
      <w:r w:rsidR="00322DDA" w:rsidRPr="00BA156B">
        <w:t xml:space="preserve">su </w:t>
      </w:r>
      <w:r w:rsidR="00FB5E77" w:rsidRPr="00BA156B">
        <w:t xml:space="preserve">admisión y manejo. En el Perú, los establecimientos de salud públicos no cuentan con dicho sistema, lo cual hace tediosa la gestión de los reclamos y los gestores en salud no tienen acceso sencillo a la </w:t>
      </w:r>
      <w:r w:rsidR="00BA0102" w:rsidRPr="00BA156B">
        <w:t>retroalimentación de los ciudadanos. Es por ello que el objetivo de este estudio fue diseñar un sistema de gestión de reclamos que permitiera el acceso a diversos tipos de usuarios y pudiera ser funcional para cada uno de ellos.</w:t>
      </w:r>
    </w:p>
    <w:p w14:paraId="45BC0E3E" w14:textId="3A910933"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clasificación de los reclamos que permit</w:t>
      </w:r>
      <w:r w:rsidR="008A1FE8" w:rsidRPr="00BA156B">
        <w:t>ió</w:t>
      </w:r>
      <w:r w:rsidR="006D406E" w:rsidRPr="00BA156B">
        <w:t xml:space="preserve"> obtener estadísticas simples para encontrar problemas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 xml:space="preserve">s que se </w:t>
      </w:r>
      <w:r w:rsidR="002C0A56" w:rsidRPr="00BA156B">
        <w:lastRenderedPageBreak/>
        <w:t>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F588FE1" w:rsidR="008B3B57" w:rsidRPr="00BA156B" w:rsidRDefault="00C474EE" w:rsidP="00625BCC">
      <w:pPr>
        <w:pStyle w:val="Texto"/>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6DC0373D" w14:textId="21E6BC2C" w:rsidR="00A12DD0" w:rsidRPr="00625BCC" w:rsidRDefault="00A12DD0" w:rsidP="00625BCC">
      <w:pPr>
        <w:pStyle w:val="Ttulo1"/>
      </w:pPr>
      <w:bookmarkStart w:id="7" w:name="_Toc511166271"/>
      <w:r w:rsidRPr="00625BCC">
        <w:lastRenderedPageBreak/>
        <w:t>Palabras Clave</w:t>
      </w:r>
      <w:bookmarkEnd w:id="7"/>
    </w:p>
    <w:p w14:paraId="060E2E92" w14:textId="4C079206" w:rsidR="00E7463B" w:rsidRPr="00625BCC" w:rsidRDefault="00E7463B" w:rsidP="00625BCC">
      <w:pPr>
        <w:pStyle w:val="Texto"/>
      </w:pPr>
      <w:r w:rsidRPr="00BA156B">
        <w:t xml:space="preserve">Calidad de Atención en salud; Satisfacción del paciente; Expresión de Inconformidad; </w:t>
      </w:r>
      <w:r w:rsidR="00F6159D" w:rsidRPr="00BA156B">
        <w:t xml:space="preserve">Dificultades en Atención en Salud; </w:t>
      </w:r>
      <w:r w:rsidRPr="00BA156B">
        <w:t xml:space="preserve">Entrevistas a Profundidad; Análisis de Necesidades; Requerimientos de Sistema; </w:t>
      </w:r>
      <w:r w:rsidRPr="009E6BE6">
        <w:rPr>
          <w:lang w:val="es-PE"/>
        </w:rPr>
        <w:t>User Experience; Card Sorting Modified Delphi</w:t>
      </w:r>
      <w:r w:rsidR="00F6159D" w:rsidRPr="009E6BE6">
        <w:rPr>
          <w:lang w:val="es-PE"/>
        </w:rPr>
        <w:t>;</w:t>
      </w:r>
      <w:r w:rsidRPr="009E6BE6">
        <w:rPr>
          <w:lang w:val="es-PE"/>
        </w:rPr>
        <w:t xml:space="preserve"> </w:t>
      </w:r>
      <w:r w:rsidR="00F6159D" w:rsidRPr="009E6BE6">
        <w:rPr>
          <w:lang w:val="es-PE"/>
        </w:rPr>
        <w:t>Wireframes</w:t>
      </w:r>
      <w:r w:rsidR="00F6159D" w:rsidRPr="00BA156B">
        <w:t xml:space="preserve">; Prototipos en alta fidelidad; Prototipo Funcional; </w:t>
      </w:r>
      <w:r w:rsidRPr="00BA156B">
        <w:t xml:space="preserve">Desarrollo de Tareas; Pruebas de Usabilidad; </w:t>
      </w:r>
      <w:r w:rsidR="00625BCC">
        <w:t>Diseño iterativo.</w:t>
      </w:r>
    </w:p>
    <w:p w14:paraId="784F84DC" w14:textId="77777777" w:rsidR="006E5828" w:rsidRDefault="006E5828" w:rsidP="00625BCC">
      <w:pPr>
        <w:pStyle w:val="Ttulo1"/>
        <w:sectPr w:rsidR="006E5828" w:rsidSect="00C271AB">
          <w:footerReference w:type="even" r:id="rId9"/>
          <w:footerReference w:type="default" r:id="rId10"/>
          <w:pgSz w:w="11900" w:h="16840"/>
          <w:pgMar w:top="1701" w:right="1701" w:bottom="1701" w:left="2268" w:header="708" w:footer="708" w:gutter="0"/>
          <w:cols w:space="708"/>
          <w:titlePg/>
          <w:docGrid w:linePitch="360"/>
        </w:sectPr>
      </w:pPr>
      <w:bookmarkStart w:id="8" w:name="_Toc511166272"/>
    </w:p>
    <w:p w14:paraId="247FA4DC" w14:textId="2E0105FD" w:rsidR="0049325E" w:rsidRPr="00625BCC" w:rsidRDefault="00A12DD0" w:rsidP="00625BCC">
      <w:pPr>
        <w:pStyle w:val="Ttulo1"/>
      </w:pPr>
      <w:r w:rsidRPr="00BA156B">
        <w:lastRenderedPageBreak/>
        <w:t>Introducción</w:t>
      </w:r>
      <w:bookmarkEnd w:id="8"/>
    </w:p>
    <w:p w14:paraId="4FE44EC2" w14:textId="77777777"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D32C56" w:rsidRPr="00BA156B">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sidRPr="00BA156B">
        <w:fldChar w:fldCharType="separate"/>
      </w:r>
      <w:r w:rsidR="00D32C56" w:rsidRPr="00BA156B">
        <w:rPr>
          <w:noProof/>
        </w:rPr>
        <w:t>(1)</w:t>
      </w:r>
      <w:r w:rsidR="00EC2BAF" w:rsidRPr="00BA156B">
        <w:fldChar w:fldCharType="end"/>
      </w:r>
      <w:r w:rsidR="003D138E" w:rsidRPr="00BA156B">
        <w:t xml:space="preserve">. Para poder medir la satisfacción de estos distintos tipos de usuarios del servicio de salud, </w:t>
      </w:r>
      <w:r w:rsidR="00D32C56" w:rsidRPr="00BA156B">
        <w:t xml:space="preserve">monitorear los reclamos es una forma efectiva de estar al tanto de que la satisfacción de ciudadanos no decaiga </w:t>
      </w:r>
      <w:r w:rsidR="00EC2BAF" w:rsidRPr="00BA156B">
        <w:fldChar w:fldCharType="begin" w:fldLock="1"/>
      </w:r>
      <w:r w:rsidR="002B7347" w:rsidRPr="00BA156B">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C2BAF" w:rsidRPr="00BA156B">
        <w:fldChar w:fldCharType="separate"/>
      </w:r>
      <w:r w:rsidR="00D32C56" w:rsidRPr="00BA156B">
        <w:rPr>
          <w:noProof/>
        </w:rPr>
        <w:t>(2)</w:t>
      </w:r>
      <w:r w:rsidR="00EC2BAF" w:rsidRPr="00BA156B">
        <w:fldChar w:fldCharType="end"/>
      </w:r>
      <w:r w:rsidR="00D32C56" w:rsidRPr="00BA156B">
        <w:t xml:space="preserve">. </w:t>
      </w:r>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5D31DC"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formas sistematizadas que facilitan este monitoreo </w:t>
      </w:r>
      <w:r w:rsidR="00EC2BAF" w:rsidRPr="00BA156B">
        <w:fldChar w:fldCharType="begin" w:fldLock="1"/>
      </w:r>
      <w:r w:rsidR="002B7347" w:rsidRPr="00BA156B">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2B7347" w:rsidRPr="00BA156B">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2B7347" w:rsidRPr="00BA156B">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2B7347" w:rsidRPr="00BA156B">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C2BAF" w:rsidRPr="00BA156B">
        <w:fldChar w:fldCharType="separate"/>
      </w:r>
      <w:r w:rsidR="00465DBE" w:rsidRPr="00BA156B">
        <w:rPr>
          <w:noProof/>
        </w:rPr>
        <w:t>(7)</w:t>
      </w:r>
      <w:r w:rsidR="00EC2BAF" w:rsidRPr="00BA156B">
        <w:fldChar w:fldCharType="end"/>
      </w:r>
      <w:r w:rsidR="00636506" w:rsidRPr="00BA156B">
        <w:t xml:space="preserve"> e incluso existe software comercial que ha sido utilizad</w:t>
      </w:r>
      <w:r w:rsidR="00647FAB" w:rsidRPr="00BA156B">
        <w:t>o</w:t>
      </w:r>
      <w:r w:rsidR="00636506" w:rsidRPr="00BA156B">
        <w:t xml:space="preserve"> </w:t>
      </w:r>
      <w:r w:rsidR="00880BFD" w:rsidRPr="00BA156B">
        <w:t xml:space="preserve">incluso </w:t>
      </w:r>
      <w:r w:rsidR="00636506" w:rsidRPr="00BA156B">
        <w:t xml:space="preserve">para evitar propagación de pandemias </w:t>
      </w:r>
      <w:r w:rsidR="00EC2BAF" w:rsidRPr="00BA156B">
        <w:fldChar w:fldCharType="begin" w:fldLock="1"/>
      </w:r>
      <w:r w:rsidR="002B7347" w:rsidRPr="00BA156B">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77777777" w:rsidR="00D62010" w:rsidRPr="00BA156B" w:rsidRDefault="005D31DC" w:rsidP="00625BCC">
      <w:pPr>
        <w:pStyle w:val="Texto"/>
      </w:pPr>
      <w:r w:rsidRPr="00BA156B">
        <w:t>Sin embargo, en el Perú no se cuenta con la infraestructura necesaria para poder utilizar</w:t>
      </w:r>
      <w:r w:rsidR="00D62010" w:rsidRPr="00BA156B">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 a la par brindar información a los gestores de </w:t>
      </w:r>
      <w:r w:rsidR="00F0136E" w:rsidRPr="00BA156B">
        <w:t xml:space="preserve">distintas </w:t>
      </w:r>
      <w:r w:rsidR="00D62010" w:rsidRPr="00BA156B">
        <w:t xml:space="preserve">IPRESS para 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sistema </w:t>
      </w:r>
      <w:r w:rsidR="007E4000" w:rsidRPr="00BA156B">
        <w:t xml:space="preserve">informático </w:t>
      </w:r>
      <w:r w:rsidR="00D62010" w:rsidRPr="00BA156B">
        <w:lastRenderedPageBreak/>
        <w:t xml:space="preserve">centralizado que 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sistema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3F29A5"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465DBE" w:rsidRPr="00BA156B">
        <w:t xml:space="preserve">opción optima que permitirá encontrar una solución usable y útil para todos los tipos de usuarios involucrados </w:t>
      </w:r>
      <w:r w:rsidR="00EC2BAF" w:rsidRPr="00BA156B">
        <w:fldChar w:fldCharType="begin" w:fldLock="1"/>
      </w:r>
      <w:r w:rsidR="00D12CF6" w:rsidRPr="00BA156B">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77777777" w:rsidR="00465DBE" w:rsidRPr="00BA156B" w:rsidRDefault="00465DBE" w:rsidP="00625BCC">
      <w:pPr>
        <w:pStyle w:val="Texto"/>
      </w:pPr>
      <w:r w:rsidRPr="00BA156B">
        <w:t xml:space="preserve">Adicionalmente, este sistema de gestión de reclamos estaría basado en los principios requeridos para garantizar la recolección de reclamos, su manejo y uso de dicha información </w:t>
      </w:r>
      <w:r w:rsidR="00EC2BAF" w:rsidRPr="00BA156B">
        <w:fldChar w:fldCharType="begin" w:fldLock="1"/>
      </w:r>
      <w:r w:rsidR="00D12CF6"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3F29A5" w:rsidRPr="00BA156B">
        <w:rPr>
          <w:noProof/>
        </w:rPr>
        <w:t>(11)</w:t>
      </w:r>
      <w:r w:rsidR="00EC2BAF" w:rsidRPr="00BA156B">
        <w:fldChar w:fldCharType="end"/>
      </w:r>
      <w:r w:rsidRPr="00BA156B">
        <w:t xml:space="preserve">. </w:t>
      </w:r>
      <w:r w:rsidR="00CE1173" w:rsidRPr="00BA156B">
        <w:rPr>
          <w:color w:val="000000" w:themeColor="text1"/>
        </w:rPr>
        <w:t xml:space="preserve">Esta tesis se centra en encontrar un diseño posible para dicho sistema centralizado, convergiendo necesidades y requerimientos de tres tipos diferentes de usuarios principales del sistema, el cual va a ser probado y testeado por dichos usuarios para encontrar posibles errores y hacer mejoras en el diseño del sistema. </w:t>
      </w:r>
    </w:p>
    <w:p w14:paraId="2DBA919E" w14:textId="30CF0D69" w:rsidR="00DC394C" w:rsidRPr="00625BCC" w:rsidRDefault="00A12DD0" w:rsidP="00625BCC">
      <w:pPr>
        <w:pStyle w:val="Ttulo1"/>
      </w:pPr>
      <w:bookmarkStart w:id="9" w:name="_Toc511166273"/>
      <w:r w:rsidRPr="00625BCC">
        <w:lastRenderedPageBreak/>
        <w:t>Planteamiento del Problema</w:t>
      </w:r>
      <w:bookmarkEnd w:id="9"/>
    </w:p>
    <w:p w14:paraId="69712241" w14:textId="77777777"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A90C62"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D12CF6"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3F29A5" w:rsidRPr="00BA156B">
        <w:rPr>
          <w:noProof/>
        </w:rPr>
        <w:t>(11)</w:t>
      </w:r>
      <w:r w:rsidR="00EC2BAF" w:rsidRPr="00BA156B">
        <w:fldChar w:fldCharType="end"/>
      </w:r>
      <w:r w:rsidRPr="00BA156B">
        <w:t>. 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A90C62"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A90C62" w:rsidRPr="00BA156B">
        <w:rPr>
          <w:noProof/>
        </w:rPr>
        <w:t>(3)</w:t>
      </w:r>
      <w:r w:rsidR="00EC2BAF" w:rsidRPr="00BA156B">
        <w:fldChar w:fldCharType="end"/>
      </w:r>
      <w:r w:rsidRPr="00BA156B">
        <w:t xml:space="preserve">. </w:t>
      </w:r>
      <w:r w:rsidR="00BB0CB9" w:rsidRPr="00BA156B">
        <w:t>Según lo estipulado al Decreto Supremo 030-2016-SA</w:t>
      </w:r>
      <w:r w:rsidR="00A9405F" w:rsidRPr="00BA156B">
        <w:t xml:space="preserve"> </w:t>
      </w:r>
      <w:r w:rsidR="00EC2BAF" w:rsidRPr="00BA156B">
        <w:fldChar w:fldCharType="begin" w:fldLock="1"/>
      </w:r>
      <w:r w:rsidR="00D12CF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77777777" w:rsidR="00F97069" w:rsidRPr="00BA156B" w:rsidRDefault="00E04B5A" w:rsidP="00625BCC">
      <w:pPr>
        <w:pStyle w:val="Texto"/>
      </w:pPr>
      <w:r w:rsidRPr="00BA156B">
        <w:t>SUSALUD</w:t>
      </w:r>
      <w:r w:rsidR="00DC394C" w:rsidRPr="00BA156B">
        <w:t>, como entidad fiscalizadora del sector Salud en el Perú, cuenta con un sistema informático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D12CF6" w:rsidRPr="00BA156B">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sistema de recojo de reclamos en su web consiste en un simple formulario que el </w:t>
      </w:r>
      <w:r w:rsidR="00F97069" w:rsidRPr="00BA156B">
        <w:t>paciente o tercero legitimizado</w:t>
      </w:r>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Plataforma de Atención al Usuario (</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inconformidad presentada </w:t>
      </w:r>
      <w:r w:rsidR="002479F9" w:rsidRPr="00BA156B">
        <w:lastRenderedPageBreak/>
        <w:t xml:space="preserve">en dicha IPRESS. </w:t>
      </w:r>
      <w:r w:rsidR="00DC394C" w:rsidRPr="00BA156B">
        <w:t>Sin 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77777777"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D12CF6" w:rsidRPr="00BA156B">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C2BAF" w:rsidRPr="00BA156B">
        <w:fldChar w:fldCharType="separate"/>
      </w:r>
      <w:r w:rsidR="003F29A5" w:rsidRPr="00BA156B">
        <w:rPr>
          <w:noProof/>
        </w:rPr>
        <w:t>(14)</w:t>
      </w:r>
      <w:r w:rsidR="00EC2BAF" w:rsidRPr="00BA156B">
        <w:fldChar w:fldCharType="end"/>
      </w:r>
      <w:r w:rsidRPr="00BA156B">
        <w:t xml:space="preserve">, </w:t>
      </w:r>
      <w:r w:rsidR="008F2FAA" w:rsidRPr="00BA156B">
        <w:t xml:space="preserve">se les brinda </w:t>
      </w:r>
      <w:r w:rsidRPr="00BA156B">
        <w:t xml:space="preserve">poca atención </w:t>
      </w:r>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a </w:t>
      </w:r>
      <w:r w:rsidR="008F2FAA" w:rsidRPr="00BA156B">
        <w:t xml:space="preserve">la </w:t>
      </w:r>
      <w:r w:rsidR="00AD5419" w:rsidRPr="00BA156B">
        <w:t xml:space="preserve">existencia </w:t>
      </w:r>
      <w:r w:rsidR="008F2FAA" w:rsidRPr="00BA156B">
        <w:t>de un sistema de información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10" w:name="_Toc511166274"/>
      <w:r w:rsidRPr="00BA156B">
        <w:lastRenderedPageBreak/>
        <w:t>Marco Teórico</w:t>
      </w:r>
      <w:bookmarkEnd w:id="10"/>
    </w:p>
    <w:p w14:paraId="3C1D63EF" w14:textId="77777777" w:rsidR="00562533" w:rsidRPr="00BA156B" w:rsidRDefault="00562533" w:rsidP="009E44F3">
      <w:pPr>
        <w:pStyle w:val="Ttulo2"/>
        <w:rPr>
          <w:lang w:val="es-PE"/>
        </w:rPr>
      </w:pPr>
      <w:bookmarkStart w:id="11" w:name="_Toc511166275"/>
      <w:r w:rsidRPr="00BA156B">
        <w:rPr>
          <w:lang w:val="es-PE"/>
        </w:rPr>
        <w:t>Calidad de Atención al usuario y sistemas de gestión para reclamos en el sector salud</w:t>
      </w:r>
      <w:bookmarkEnd w:id="11"/>
    </w:p>
    <w:p w14:paraId="4E8F8D22" w14:textId="77777777" w:rsidR="00AB21A0" w:rsidRPr="00BA156B" w:rsidRDefault="00AB21A0" w:rsidP="00000899">
      <w:pPr>
        <w:pStyle w:val="Ttulo3"/>
        <w:rPr>
          <w:lang w:val="es-PE"/>
        </w:rPr>
      </w:pPr>
      <w:bookmarkStart w:id="12" w:name="_Toc511166276"/>
      <w:r w:rsidRPr="00BA156B">
        <w:rPr>
          <w:lang w:val="es-PE"/>
        </w:rPr>
        <w:t>Calidad de Atención en Salud al Usuario</w:t>
      </w:r>
      <w:bookmarkEnd w:id="12"/>
    </w:p>
    <w:p w14:paraId="74262BDD" w14:textId="77777777"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A90C62" w:rsidRPr="00BA156B">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2B7347" w:rsidRPr="00BA156B">
        <w:rPr>
          <w:rFonts w:eastAsia="Times New Roman"/>
          <w:lang w:eastAsia="es-ES_tradnl"/>
        </w:rPr>
        <w:instrText>ADDIN CSL_CITATION { "citationItems" : [ { "id" : "ITEM-1", "itemData" : { "author" : [ { "dropping-particle" : "", "family" : "Salud", "given" : "D E", "non-dropping-particle" : "", "parse-names" : false, "suffix" : "" } ], "id" : "ITEM-1", "issued" : { "date-parts" : [ [ "2002" ] ] }, "page" : "1-47", "title" : "EST\u00c1NDARES DE CALIDAD PARA EL PRIMER NIVEL DE ATENCI\u00d3N EN SALUD. E c p n a s", "type" : "article-journal" }, "uris" : [ "http://www.mendeley.com/documents/?uuid=9240cde8-3e03-3fc3-af77-6d0ed08622c8" ] } ], "mendeley" : { "formattedCitation" : "(15)", "plainTextFormattedCitation" : "(15)", "previouslyFormattedCitation" : "(15)" }, "properties" : {  }, "schema" : "https://github.com/citation-style-language/schema/raw/master/csl-citation.json" }</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7777777"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A90C62" w:rsidRPr="00BA156B">
        <w:rPr>
          <w:rFonts w:eastAsia="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7777777"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A90C62" w:rsidRPr="00BA156B">
        <w:rPr>
          <w:rFonts w:eastAsia="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7777777"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2B7347" w:rsidRPr="00BA156B">
        <w:rPr>
          <w:rFonts w:eastAsia="Times New Roman"/>
          <w:lang w:eastAsia="es-ES_tradnl"/>
        </w:rPr>
        <w:instrText>ADDIN CSL_CITATION { "citationItems" : [ { "id" : "ITEM-1", "itemData" : { "abstract" : "RESUMEN: Se realiz\u00f3 un estudio transversal, para evaluar algunos aspectos de la calidad de la atenci\u00f3n m\u00e9dica brindada en los policl\u00ednicos principales de urgencia (PPU) del municipio 10 de Octubre. Para ello se aplic\u00f3 un cuestionario autoadministrado a los usuarios seleccionados. La muestra qued\u00f3 conformada por 328 pacientes. El comportamiento de los criterios seleccionados para medir la estructura y el proceso arroj\u00f3 valores no aceptables en casi la totalidad de los criterios y manifest\u00f3 amplias desviaciones de los valores obtenidos en relaci\u00f3n con los establecidos. La calidad de estos servicios es susceptible de mejoras que permitan que est\u00e9n a la altura de lo esperado por los usuarios y la resolutividad de sus problemas, la cual est\u00e1 determinada en gran medida por la falta de medicamentos en la farmacia. Se recomienda realizar estudios peri\u00f3dicos que permitan evaluar la calidad de la atenci\u00f3n m\u00e9dica en los PPU del municipio 10 de octubre; con el fin de conocer c\u00f3mo estos funcionan y si est\u00e1n en correspondencia con los objetivos para los que fueron creados.", "author" : [ { "dropping-particle" : "", "family" : "Chang", "given" : "Martha", "non-dropping-particle" : "", "parse-names" : false, "suffix" : "" }, { "dropping-particle" : "", "family" : "Alem\u00e1n", "given" : "Mar\u00eda Carmen", "non-dropping-particle" : "", "parse-names" : false, "suffix" : "" }, { "dropping-particle" : "", "family" : "Garc\u00eda", "given" : "Ren\u00e9", "non-dropping-particle" : "", "parse-names" : false, "suffix" : "" }, { "dropping-particle" : "", "family" : "Miranda", "given" : "Ra\u00fal Jorge", "non-dropping-particle" : "", "parse-names" : false, "suffix" : "" } ], "container-title" : "Revista Cubana Salud P\u00fablica", "id" : "ITEM-1", "issue" : "2", "issued" : { "date-parts" : [ [ "2000" ] ] }, "page" : "110-116", "title" : "Evaluaci\u00f3n de la calidad de la atenci\u00f3n m\u00e9dica en el subsistema de urgencias del municipio 10 de octubre, 1997", "type" : "article-journal", "volume" : "24" }, "uris" : [ "http://www.mendeley.com/documents/?uuid=cae6df42-fafa-365d-b596-fad263b27200" ] } ], "mendeley" : { "formattedCitation" : "(16)", "plainTextFormattedCitation" : "(16)", "previouslyFormattedCitation" : "(16)" }, "properties" : {  }, "schema" : "https://github.com/citation-style-language/schema/raw/master/csl-citation.json" }</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13" w:name="_Toc511166277"/>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13"/>
    </w:p>
    <w:p w14:paraId="3C69BE86" w14:textId="2DB6BCF4"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D12CF6" w:rsidRPr="00BA156B">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2B7347" w:rsidRPr="00BA156B">
        <w:instrText>ADDIN CSL_CITATION { "citationItems" : [ { "id" : "ITEM-1", "itemData" : { "DOI" : "10.1136/qhc.11.4.335", "ISBN" : "1475-3898 (Print)\\n1475-3898 (Linking)",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container-title" : "Quality and Safety in Health Care", "id" : "ITEM-1", "issue" : "4", "issued" : { "date-parts" : [ [ "2002", "12" ] ] }, "page" : "335-339", "title" : "Patients' experiences and satisfaction with health care: results of a questionnaire study of specific aspects of care", "type" : "article-journal", "volume" : "11" }, "uris" : [ "http://www.mendeley.com/documents/?uuid=c316ead0-2101-3472-9755-589dd0650a34" ] } ], "mendeley" : { "formattedCitation" : "(17)", "plainTextFormattedCitation" : "(17)", "previouslyFormattedCitation" : "(17)" }, "properties" : {  }, "schema" : "https://github.com/citation-style-language/schema/raw/master/csl-citation.json" }</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D12CF6" w:rsidRPr="00BA156B">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18)", "plainTextFormattedCitation" : "(18)", "previouslyFormattedCitation" : "(18)" }, "properties" : {  }, "schema" : "https://github.com/citation-style-language/schema/raw/master/csl-citation.json" }</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2B7347" w:rsidRPr="00BA156B">
        <w:instrText>ADDIN CSL_CITATION { "citationItems" : [ { "id" : "ITEM-1", "itemData" : { "DOI" : "10.1016/S0277-9536(00)00164-7", "ISBN" : "1532-7361", "ISSN" : "0277-9536", "PMID" : "11206657", "abstract" : "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u2013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u20130.30), 2-week (OR: 0.07, 95% CI: 0.04\u20130.13) and 3-month (OR: 0.05, 95% CI: 0.03\u201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u2013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 "author" : [ { "dropping-particle" : "", "family" : "Jackson", "given" : "J.L.", "non-dropping-particle" : "", "parse-names" : false, "suffix" : "" }, { "dropping-particle" : "", "family" : "Chamberlin", "given" : "Judith", "non-dropping-particle" : "", "parse-names" : false, "suffix" : "" }, { "dropping-particle" : "", "family" : "Kroenke", "given" : "Kurt", "non-dropping-particle" : "", "parse-names" : false, "suffix" : "" } ], "container-title" : "Social Science &amp; Medicine", "id" : "ITEM-1", "issue" : "4", "issued" : { "date-parts" : [ [ "2001" ] ] }, "page" : "609\u2013620", "title" : "Predictors of patient satisfaction", "type" : "article-journal", "volume" : "52" }, "uris" : [ "http://www.mendeley.com/documents/?uuid=4a486601-859f-35a0-9877-50c855fac2be" ] } ], "mendeley" : { "formattedCitation" : "(19)", "plainTextFormattedCitation" : "(19)", "previouslyFormattedCitation" : "(19)" }, "properties" : {  }, "schema" : "https://github.com/citation-style-language/schema/raw/master/csl-citation.json" }</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567BAFBC"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D12CF6" w:rsidRPr="00BA156B">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77777777" w:rsidR="00562533" w:rsidRPr="00BA156B" w:rsidRDefault="00562533" w:rsidP="00000899">
      <w:pPr>
        <w:pStyle w:val="Ttulo3"/>
        <w:rPr>
          <w:lang w:val="es-PE"/>
        </w:rPr>
      </w:pPr>
      <w:bookmarkStart w:id="14" w:name="_Toc511166278"/>
      <w:r w:rsidRPr="00BA156B">
        <w:rPr>
          <w:lang w:val="es-PE"/>
        </w:rPr>
        <w:t>Formas de monitoreo en Perú y el Mundo</w:t>
      </w:r>
      <w:bookmarkEnd w:id="14"/>
    </w:p>
    <w:p w14:paraId="38E8F050" w14:textId="6211A9FE" w:rsidR="003D138E" w:rsidRPr="00BA156B" w:rsidRDefault="00B674F0" w:rsidP="00625BCC">
      <w:pPr>
        <w:pStyle w:val="Texto"/>
      </w:pPr>
      <w:r w:rsidRPr="00BA156B">
        <w:t xml:space="preserve">Ante la necesidad de colectar datos sobre la calidad de atención en salud, en Estados Unidos se creó el </w:t>
      </w:r>
      <w:r w:rsidRPr="00160297">
        <w:t>Hospital Consumer Asse</w:t>
      </w:r>
      <w:r w:rsidR="00C52C63" w:rsidRPr="00160297">
        <w:t>s</w:t>
      </w:r>
      <w:r w:rsidRPr="00160297">
        <w:t>sment of Healthcare Providers and Systems</w:t>
      </w:r>
      <w:r w:rsidRPr="00BA156B">
        <w:t xml:space="preserve"> en el año 2006, con el fin de medir las perspectivas de los pacientes sobre </w:t>
      </w:r>
      <w:r w:rsidRPr="00BA156B">
        <w:lastRenderedPageBreak/>
        <w:t>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2B7347" w:rsidRPr="00BA156B">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2B7347" w:rsidRPr="00BA156B">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2B7347" w:rsidRPr="00BA156B">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2B7347" w:rsidRPr="00BA156B">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C2BAF" w:rsidRPr="00BA156B">
        <w:fldChar w:fldCharType="separate"/>
      </w:r>
      <w:r w:rsidR="00465DBE" w:rsidRPr="00BA156B">
        <w:rPr>
          <w:noProof/>
        </w:rPr>
        <w:t>(7)</w:t>
      </w:r>
      <w:r w:rsidR="00EC2BAF" w:rsidRPr="00BA156B">
        <w:fldChar w:fldCharType="end"/>
      </w:r>
      <w:r w:rsidR="007B7445" w:rsidRPr="00BA156B">
        <w:t>.</w:t>
      </w:r>
    </w:p>
    <w:p w14:paraId="5A02499E" w14:textId="5AB36849" w:rsidR="00FC6B75" w:rsidRPr="00BA156B" w:rsidRDefault="00A90C62" w:rsidP="00625BCC">
      <w:pPr>
        <w:pStyle w:val="Texto"/>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2B7347" w:rsidRPr="00BA156B">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C2BAF" w:rsidRPr="00BA156B">
        <w:fldChar w:fldCharType="separate"/>
      </w:r>
      <w:r w:rsidR="00D32C56" w:rsidRPr="00BA156B">
        <w:rPr>
          <w:noProof/>
        </w:rPr>
        <w:t>(2)</w:t>
      </w:r>
      <w:r w:rsidR="00EC2BAF" w:rsidRPr="00BA156B">
        <w:fldChar w:fldCharType="end"/>
      </w:r>
      <w:r w:rsidRPr="00BA156B">
        <w:t>. Dejando al monitoreo de reclamos como una forma de monitorear la calidad de atención.</w:t>
      </w:r>
    </w:p>
    <w:p w14:paraId="35F5B341" w14:textId="2FB4B1C1"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EC2BAF" w:rsidRPr="00BA156B">
        <w:fldChar w:fldCharType="begin" w:fldLock="1"/>
      </w:r>
      <w:r w:rsidR="00D12CF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Fondos de Aseguramiento en Salud (IAFAS) </w:t>
      </w:r>
      <w:r w:rsidR="002F616D" w:rsidRPr="00BA156B">
        <w:t>tenga</w:t>
      </w:r>
      <w:r w:rsidR="00755F71" w:rsidRPr="00BA156B">
        <w:t xml:space="preserve"> el Libro de Reclamaciones en 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D12CF6" w:rsidRPr="00BA156B">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C2BAF" w:rsidRPr="00BA156B">
        <w:fldChar w:fldCharType="separate"/>
      </w:r>
      <w:r w:rsidR="003F29A5" w:rsidRPr="00BA156B">
        <w:rPr>
          <w:noProof/>
        </w:rPr>
        <w:t>(13)</w:t>
      </w:r>
      <w:r w:rsidR="00EC2BAF" w:rsidRPr="00BA156B">
        <w:fldChar w:fldCharType="end"/>
      </w:r>
      <w:r w:rsidR="00FB3C45" w:rsidRPr="00BA156B">
        <w:t xml:space="preserve">, la cual permite a los usuarios que se encuentren dentro de </w:t>
      </w:r>
      <w:r w:rsidR="00FB3C45" w:rsidRPr="00BA156B">
        <w:lastRenderedPageBreak/>
        <w:t>las instalaciones de la IPRESS, ingresar sus reclamos por un medio digital</w:t>
      </w:r>
      <w:r w:rsidR="000119FC" w:rsidRPr="00BA156B">
        <w:t xml:space="preserve"> en una pantalla táctil interactiva.</w:t>
      </w:r>
    </w:p>
    <w:p w14:paraId="1DC7AE90" w14:textId="42140EE8"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sistema Registro Informático de Atención al Asegurado de EsSalud </w:t>
      </w:r>
      <w:r w:rsidR="00EC2BAF" w:rsidRPr="00BA156B">
        <w:fldChar w:fldCharType="begin" w:fldLock="1"/>
      </w:r>
      <w:r w:rsidR="00D12CF6" w:rsidRPr="00BA156B">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20)", "plainTextFormattedCitation" : "(20)", "previouslyFormattedCitation" : "(20)" }, "properties" : {  }, "schema" : "https://github.com/citation-style-language/schema/raw/master/csl-citation.json" }</w:instrText>
      </w:r>
      <w:r w:rsidR="00EC2BAF" w:rsidRPr="00BA156B">
        <w:fldChar w:fldCharType="separate"/>
      </w:r>
      <w:r w:rsidR="003F29A5" w:rsidRPr="00BA156B">
        <w:rPr>
          <w:noProof/>
        </w:rPr>
        <w:t>(20)</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15" w:name="_Toc511166279"/>
      <w:r w:rsidRPr="00BA156B">
        <w:rPr>
          <w:lang w:val="es-PE"/>
        </w:rPr>
        <w:t>Sistema de gestión de reclamos en el sector salud</w:t>
      </w:r>
      <w:bookmarkEnd w:id="15"/>
    </w:p>
    <w:p w14:paraId="2BC98881" w14:textId="168CB34D"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7E4000"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6BE416CB"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negativa pero éstos deben ser vistos como oportunidades de mejora y sirven mucho </w:t>
      </w:r>
      <w:r w:rsidRPr="00BA156B">
        <w:lastRenderedPageBreak/>
        <w:t>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A90C62"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2B3CFBB5"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A90C62"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D910EE4" w:rsidR="00B674F0" w:rsidRPr="00625BCC" w:rsidRDefault="00B674F0" w:rsidP="00625BCC">
      <w:pPr>
        <w:pStyle w:val="Texto"/>
      </w:pPr>
      <w:r w:rsidRPr="00BA156B">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D12CF6"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676A12D3"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w:t>
      </w:r>
      <w:r w:rsidRPr="00BA156B">
        <w:lastRenderedPageBreak/>
        <w:t>de reclamos, su manejo y el uso que se le dé a la información colectada; esos principios son los siguientes</w:t>
      </w:r>
      <w:r w:rsidR="004C0E7C" w:rsidRPr="00BA156B">
        <w:t xml:space="preserve"> </w:t>
      </w:r>
      <w:r w:rsidR="00EC2BAF" w:rsidRPr="00BA156B">
        <w:fldChar w:fldCharType="begin" w:fldLock="1"/>
      </w:r>
      <w:r w:rsidR="00D12CF6"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 xml:space="preserve">Mejora de la calidad: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 xml:space="preserve">Divulgación pública: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t xml:space="preserve">Compromiso: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lastRenderedPageBreak/>
        <w:t xml:space="preserve">Accesibilidad: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 xml:space="preserve">Sensibilidad: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 xml:space="preserve">Transparencia y Responsabilidad: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 xml:space="preserve">Privacidad y Confidencialidad: </w:t>
      </w:r>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781C59BC" w:rsidR="00ED563C" w:rsidRPr="00BD5A50" w:rsidRDefault="007C273E" w:rsidP="00BD5A50">
      <w:pPr>
        <w:pStyle w:val="Ttulo4"/>
      </w:pPr>
      <w:r w:rsidRPr="00BD5A50">
        <w:lastRenderedPageBreak/>
        <w:t xml:space="preserve">Software comercial de </w:t>
      </w:r>
      <w:r w:rsidR="00B75533" w:rsidRPr="00BD5A50">
        <w:t>Sistema de Gestión de Recl</w:t>
      </w:r>
      <w:r w:rsidR="00BD5A50">
        <w:t xml:space="preserve">amos </w:t>
      </w:r>
    </w:p>
    <w:p w14:paraId="5ABD39A1" w14:textId="77777777" w:rsidR="00D963F6" w:rsidRPr="00C128AA" w:rsidRDefault="007A53DE" w:rsidP="00C128AA">
      <w:pPr>
        <w:pStyle w:val="Texto"/>
      </w:pPr>
      <w:r w:rsidRPr="00C128AA">
        <w:t>Actualme</w:t>
      </w:r>
      <w:r w:rsidR="007B6188" w:rsidRPr="00C128AA">
        <w:t>nte existe</w:t>
      </w:r>
      <w:r w:rsidR="001306F6" w:rsidRPr="00C128AA">
        <w:t xml:space="preserve"> software</w:t>
      </w:r>
      <w:r w:rsidRPr="00C128AA">
        <w:t xml:space="preserve"> </w:t>
      </w:r>
      <w:r w:rsidR="007B6188" w:rsidRPr="00C128AA">
        <w:t xml:space="preserve">comercial llamados </w:t>
      </w:r>
      <w:r w:rsidR="007B6188" w:rsidRPr="009E6BE6">
        <w:rPr>
          <w:lang w:val="es-PE"/>
        </w:rPr>
        <w:t>Customer Relationship Manager</w:t>
      </w:r>
      <w:r w:rsidR="007B6188" w:rsidRPr="00C128AA">
        <w:t xml:space="preserve"> (CRM) </w:t>
      </w:r>
      <w:r w:rsidRPr="00C128AA">
        <w:t xml:space="preserve">para </w:t>
      </w:r>
      <w:r w:rsidR="007B6188" w:rsidRPr="00C128AA">
        <w:t xml:space="preserve">la </w:t>
      </w:r>
      <w:r w:rsidRPr="00C128AA">
        <w:t>gestió</w:t>
      </w:r>
      <w:r w:rsidR="00B35196" w:rsidRPr="00C128AA">
        <w:t xml:space="preserve">n de reclamos </w:t>
      </w:r>
      <w:r w:rsidR="007B6188" w:rsidRPr="00C128AA">
        <w:t xml:space="preserve">especializadas en </w:t>
      </w:r>
      <w:r w:rsidR="00920626" w:rsidRPr="00C128AA">
        <w:t>la relación con clientes o usuarios</w:t>
      </w:r>
      <w:r w:rsidR="00A4596C" w:rsidRPr="00C128AA">
        <w:t>. E</w:t>
      </w:r>
      <w:r w:rsidR="0063061D" w:rsidRPr="00C128AA">
        <w:t>ste tipo de software se caracteriza</w:t>
      </w:r>
      <w:r w:rsidR="00A4596C" w:rsidRPr="00C128AA">
        <w:t xml:space="preserve"> por manejar la interacción de la empresa o institución con los actuales y/o potenciales usuarios </w:t>
      </w:r>
      <w:r w:rsidR="007B6188" w:rsidRPr="00C128AA">
        <w:t>reco</w:t>
      </w:r>
      <w:r w:rsidR="00A4596C" w:rsidRPr="00C128AA">
        <w:t xml:space="preserve">pilando información </w:t>
      </w:r>
      <w:r w:rsidR="0079638F" w:rsidRPr="00C128AA">
        <w:t>de</w:t>
      </w:r>
      <w:r w:rsidR="00A4596C" w:rsidRPr="00C128AA">
        <w:t xml:space="preserve"> las comunicaciones en los diversos canales de comunicación que pueda tener la institución como su </w:t>
      </w:r>
      <w:r w:rsidR="00984134" w:rsidRPr="00C128AA">
        <w:t>página</w:t>
      </w:r>
      <w:r w:rsidR="00A4596C" w:rsidRPr="00C128AA">
        <w:t xml:space="preserve"> web, consultas telefónicas,</w:t>
      </w:r>
      <w:r w:rsidR="00561C11" w:rsidRPr="00C128AA">
        <w:t xml:space="preserve"> chat en</w:t>
      </w:r>
      <w:r w:rsidR="00984134" w:rsidRPr="00C128AA">
        <w:t xml:space="preserve"> vivo, etc. Gracias a </w:t>
      </w:r>
      <w:r w:rsidR="00561C11" w:rsidRPr="00C128AA">
        <w:t xml:space="preserve">este tipo de software, las instituciones pueden </w:t>
      </w:r>
      <w:r w:rsidR="00984134" w:rsidRPr="00C128AA">
        <w:t>encontrar c</w:t>
      </w:r>
      <w:r w:rsidR="00B67F2D" w:rsidRPr="00C128AA">
        <w:t>ó</w:t>
      </w:r>
      <w:r w:rsidR="00984134" w:rsidRPr="00C128AA">
        <w:t>mo acercarse más hacia sus usuarios y c</w:t>
      </w:r>
      <w:r w:rsidR="00B67F2D" w:rsidRPr="00C128AA">
        <w:t>ó</w:t>
      </w:r>
      <w:r w:rsidR="00984134" w:rsidRPr="00C128AA">
        <w:t xml:space="preserve">mo atender mejor sus necesidades potenciando sus </w:t>
      </w:r>
      <w:r w:rsidR="00141275" w:rsidRPr="00C128AA">
        <w:t>servicios</w:t>
      </w:r>
      <w:r w:rsidR="007B6188" w:rsidRPr="00C128AA">
        <w:t xml:space="preserve"> </w:t>
      </w:r>
      <w:r w:rsidR="00EC2BAF" w:rsidRPr="00C128AA">
        <w:fldChar w:fldCharType="begin" w:fldLock="1"/>
      </w:r>
      <w:r w:rsidR="00D12CF6" w:rsidRPr="00C128AA">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21,22)", "manualFormatting" : "(17)", "plainTextFormattedCitation" : "(21,22)", "previouslyFormattedCitation" : "(21,22)" }, "properties" : {  }, "schema" : "https://github.com/citation-style-language/schema/raw/master/csl-citation.json" }</w:instrText>
      </w:r>
      <w:r w:rsidR="00EC2BAF" w:rsidRPr="00C128AA">
        <w:fldChar w:fldCharType="separate"/>
      </w:r>
      <w:r w:rsidR="007B6188" w:rsidRPr="00C128AA">
        <w:t>(17)</w:t>
      </w:r>
      <w:r w:rsidR="00EC2BAF" w:rsidRPr="00C128AA">
        <w:fldChar w:fldCharType="end"/>
      </w:r>
      <w:r w:rsidR="00984134" w:rsidRPr="00C128AA">
        <w:t xml:space="preserve">. </w:t>
      </w:r>
      <w:r w:rsidR="00D963F6" w:rsidRPr="00C128AA">
        <w:t xml:space="preserve"> </w:t>
      </w:r>
    </w:p>
    <w:p w14:paraId="2858ADD5" w14:textId="77777777" w:rsidR="007C273E" w:rsidRPr="00C128AA" w:rsidRDefault="007C273E" w:rsidP="00C128AA">
      <w:pPr>
        <w:pStyle w:val="Texto"/>
      </w:pPr>
      <w:r w:rsidRPr="00C128AA">
        <w: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C2BAF" w:rsidRPr="00C128AA">
        <w:fldChar w:fldCharType="begin" w:fldLock="1"/>
      </w:r>
      <w:r w:rsidR="002B7347" w:rsidRPr="00C128AA">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C2BAF" w:rsidRPr="00C128AA">
        <w:fldChar w:fldCharType="separate"/>
      </w:r>
      <w:r w:rsidR="00465DBE" w:rsidRPr="00C128AA">
        <w:t>(8)</w:t>
      </w:r>
      <w:r w:rsidR="00EC2BAF" w:rsidRPr="00C128AA">
        <w:fldChar w:fldCharType="end"/>
      </w:r>
      <w:r w:rsidRPr="00C128AA">
        <w:t xml:space="preserve">. </w:t>
      </w:r>
      <w:r w:rsidR="00D963F6" w:rsidRPr="00C128AA">
        <w:t xml:space="preserve">En Estados Unidos se ha demostrado como utilizando un software CRM se puede evitar conflictos y puede promover mejor servicio de atención en salud a los pacientes </w:t>
      </w:r>
      <w:r w:rsidR="00EC2BAF" w:rsidRPr="00C128AA">
        <w:fldChar w:fldCharType="begin" w:fldLock="1"/>
      </w:r>
      <w:r w:rsidR="002B7347" w:rsidRPr="00C128AA">
        <w:instrText>ADDIN CSL_CITATION { "citationItems" : [ { "id" : "ITEM-1", "itemData" : { "ISBN" : "978-981-08-8869-5", "ISSN" : "2010-4626", "abstract" : "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 "author" : [ { "dropping-particle" : "", "family" : "Anshari", "given" : "Muhammad", "non-dropping-particle" : "", "parse-names" : false, "suffix" : "" }, { "dropping-particle" : "", "family" : "Almunawar", "given" : "Mohammad Nabil", "non-dropping-particle" : "", "parse-names" : false, "suffix" : "" } ], "container-title" : "Proceedings of 2011 International Conference on Economics and Business Information (OCEBI 2011)", "id" : "ITEM-1", "issue" : "Icebi", "issued" : { "date-parts" : [ [ "2011" ] ] }, "page" : "7-9", "title" : "Evaluating CRM Implementation in Healthcare Organization", "type" : "article-journal", "volume" : "2009" }, "uris" : [ "http://www.mendeley.com/documents/?uuid=65e7a70b-bb6a-382b-acb3-499951d99369" ] } ], "mendeley" : { "formattedCitation" : "(23)", "plainTextFormattedCitation" : "(23)", "previouslyFormattedCitation" : "(23)" }, "properties" : {  }, "schema" : "https://github.com/citation-style-language/schema/raw/master/csl-citation.json" }</w:instrText>
      </w:r>
      <w:r w:rsidR="00EC2BAF" w:rsidRPr="00C128AA">
        <w:fldChar w:fldCharType="separate"/>
      </w:r>
      <w:r w:rsidR="003F29A5" w:rsidRPr="00C128AA">
        <w:t>(23)</w:t>
      </w:r>
      <w:r w:rsidR="00EC2BAF" w:rsidRPr="00C128AA">
        <w:fldChar w:fldCharType="end"/>
      </w:r>
      <w:r w:rsidR="00D963F6" w:rsidRPr="00C128AA">
        <w:t>.</w:t>
      </w:r>
    </w:p>
    <w:p w14:paraId="6D117DC6" w14:textId="77777777" w:rsidR="00D963F6" w:rsidRPr="00C128AA" w:rsidRDefault="00F95233" w:rsidP="00C128AA">
      <w:pPr>
        <w:pStyle w:val="Texto"/>
      </w:pPr>
      <w:r w:rsidRPr="00C128AA">
        <w:t xml:space="preserve">El requerimiento de que </w:t>
      </w:r>
      <w:r w:rsidR="00D963F6" w:rsidRPr="00C128AA">
        <w:t xml:space="preserve">estas comunicaciones con pacientes </w:t>
      </w:r>
      <w:r w:rsidRPr="00C128AA">
        <w:t>sean</w:t>
      </w:r>
      <w:r w:rsidR="00D963F6" w:rsidRPr="00C128AA">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sidRPr="00C128AA">
        <w:t xml:space="preserve">como </w:t>
      </w:r>
      <w:r w:rsidR="00D963F6" w:rsidRPr="00C128AA">
        <w:t>una solución informática interconectada a nivel nacional.</w:t>
      </w:r>
    </w:p>
    <w:p w14:paraId="5312F403" w14:textId="77777777" w:rsidR="00562533" w:rsidRPr="00BA156B" w:rsidRDefault="00562533" w:rsidP="009E44F3">
      <w:pPr>
        <w:pStyle w:val="Ttulo2"/>
        <w:rPr>
          <w:lang w:val="es-PE"/>
        </w:rPr>
      </w:pPr>
      <w:bookmarkStart w:id="16" w:name="_Toc511166280"/>
      <w:r w:rsidRPr="00BA156B">
        <w:rPr>
          <w:lang w:val="es-PE"/>
        </w:rPr>
        <w:lastRenderedPageBreak/>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16"/>
    </w:p>
    <w:p w14:paraId="19280443" w14:textId="77777777" w:rsidR="00B674F0" w:rsidRPr="00BA156B" w:rsidRDefault="00562533" w:rsidP="00465DBE">
      <w:pPr>
        <w:pStyle w:val="Ttulo3"/>
        <w:rPr>
          <w:lang w:val="es-PE"/>
        </w:rPr>
      </w:pPr>
      <w:bookmarkStart w:id="17" w:name="_Toc511166281"/>
      <w:r w:rsidRPr="00BA156B">
        <w:rPr>
          <w:lang w:val="es-PE"/>
        </w:rPr>
        <w:t>Descripción e Importancia</w:t>
      </w:r>
      <w:bookmarkEnd w:id="17"/>
    </w:p>
    <w:p w14:paraId="2F384AC5" w14:textId="77777777"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sistemas </w:t>
      </w:r>
      <w:r w:rsidR="00BA45B9" w:rsidRPr="00BA156B">
        <w:rPr>
          <w:lang w:val="es-PE"/>
        </w:rPr>
        <w:t xml:space="preserve">informáticos con el propósito de hacerlos </w:t>
      </w:r>
      <w:r w:rsidRPr="00BA156B">
        <w:rPr>
          <w:lang w:val="es-PE"/>
        </w:rPr>
        <w:t xml:space="preserve">más usables enfocándose en el uso del sistema y aplicando factores humanos y técnicas de usabilidad </w:t>
      </w:r>
      <w:r w:rsidR="00EC2BAF" w:rsidRPr="00BA156B">
        <w:rPr>
          <w:lang w:val="es-PE"/>
        </w:rPr>
        <w:fldChar w:fldCharType="begin" w:fldLock="1"/>
      </w:r>
      <w:r w:rsidR="00D12CF6" w:rsidRPr="00BA156B">
        <w:rPr>
          <w:lang w:val="es-PE"/>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2B7347" w:rsidRPr="00BA156B">
        <w:rPr>
          <w:lang w:val="es-PE"/>
        </w:rPr>
        <w:instrText>ADDIN CSL_CITATION { "citationItems" : [ { "id" : "ITEM-1", "itemData" : { "abstract"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4)", "plainTextFormattedCitation" : "(24)", "previouslyFormattedCitation" : "(24)" }, "properties" : {  }, "schema" : "https://github.com/citation-style-language/schema/raw/master/csl-citation.json" }</w:instrText>
      </w:r>
      <w:r w:rsidR="00EC2BAF" w:rsidRPr="00BA156B">
        <w:rPr>
          <w:lang w:val="es-PE"/>
        </w:rPr>
        <w:fldChar w:fldCharType="separate"/>
      </w:r>
      <w:r w:rsidR="00465DBE" w:rsidRPr="00BA156B">
        <w:rPr>
          <w:noProof/>
          <w:lang w:val="es-PE"/>
        </w:rPr>
        <w:t>(24)</w:t>
      </w:r>
      <w:r w:rsidR="00EC2BAF" w:rsidRPr="00BA156B">
        <w:rPr>
          <w:lang w:val="es-PE"/>
        </w:rPr>
        <w:fldChar w:fldCharType="end"/>
      </w:r>
      <w:r w:rsidRPr="00BA156B">
        <w:rPr>
          <w:lang w:val="es-PE"/>
        </w:rPr>
        <w:t>:</w:t>
      </w:r>
    </w:p>
    <w:p w14:paraId="1D992589" w14:textId="77777777" w:rsidR="00B674F0" w:rsidRPr="00BA156B" w:rsidRDefault="00B674F0" w:rsidP="00927ED8">
      <w:pPr>
        <w:pStyle w:val="Texto"/>
        <w:numPr>
          <w:ilvl w:val="0"/>
          <w:numId w:val="23"/>
        </w:numPr>
      </w:pPr>
      <w:r w:rsidRPr="00BA156B">
        <w:t>Mejorar el rendimiento de un sistema</w:t>
      </w:r>
      <w:r w:rsidR="00BA45B9" w:rsidRPr="00BA156B">
        <w:t xml:space="preserve"> informático</w:t>
      </w:r>
      <w:r w:rsidR="007B7445" w:rsidRPr="00BA156B">
        <w:t>.</w:t>
      </w:r>
    </w:p>
    <w:p w14:paraId="1741B491" w14:textId="77777777" w:rsidR="00B674F0" w:rsidRPr="00BA156B" w:rsidRDefault="00B674F0" w:rsidP="00927ED8">
      <w:pPr>
        <w:pStyle w:val="Texto"/>
        <w:numPr>
          <w:ilvl w:val="0"/>
          <w:numId w:val="23"/>
        </w:numPr>
      </w:pPr>
      <w:r w:rsidRPr="00BA156B">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927ED8">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135A757A"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2B7347" w:rsidRPr="00BA156B">
        <w:instrText>ADDIN CSL_CITATION { "citationItems" : [ { "id" : "ITEM-1", "itemData" : { "ISBN" : "9780444818621", "abstract" : "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 "author" : [ { "dropping-particle" : "", "family" : "Helander", "given" : "Martin", "non-dropping-particle" : "", "parse-names" : false, "suffix" : "" }, { "dropping-particle" : "", "family" : "Landauer", "given" : "Thomas K.", "non-dropping-particle" : "", "parse-names" : false, "suffix" : "" }, { "dropping-particle" : "V.", "family" : "Prabhu", "given" : "Prasad", "non-dropping-particle" : "", "parse-names" : false, "suffix" : "" } ], "id" : "ITEM-1", "issued" : { "date-parts" : [ [ "1997" ] ] }, "number-of-pages" : "1582", "title" : "Handbook of human-computer interaction", "type" : "book" }, "uris" : [ "http://www.mendeley.com/documents/?uuid=73fd8da4-1bdb-40d8-9580-09b0389a7a20" ] } ], "mendeley" : { "formattedCitation" : "(25)", "plainTextFormattedCitation" : "(25)", "previouslyFormattedCitation" : "(25)" }, "properties" : {  }, "schema" : "https://github.com/citation-style-language/schema/raw/master/csl-citation.json" }</w:instrText>
      </w:r>
      <w:r w:rsidR="00EC2BAF" w:rsidRPr="00BA156B">
        <w:fldChar w:fldCharType="separate"/>
      </w:r>
      <w:r w:rsidR="00465DBE" w:rsidRPr="00BA156B">
        <w:rPr>
          <w:noProof/>
        </w:rPr>
        <w:t>(25)</w:t>
      </w:r>
      <w:r w:rsidR="00EC2BAF" w:rsidRPr="00BA156B">
        <w:fldChar w:fldCharType="end"/>
      </w:r>
      <w:r w:rsidR="007B7445" w:rsidRPr="00BA156B">
        <w:t>.</w:t>
      </w:r>
      <w:r w:rsidRPr="00BA156B">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58348B" w:rsidRPr="00BA156B">
        <w:t xml:space="preserve"> </w:t>
      </w:r>
      <w:r w:rsidR="00EC2BAF" w:rsidRPr="00BA156B">
        <w:fldChar w:fldCharType="begin" w:fldLock="1"/>
      </w:r>
      <w:r w:rsidR="003F29A5"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10598B7C" w:rsidR="00B674F0" w:rsidRPr="00C128AA" w:rsidRDefault="00B674F0" w:rsidP="00C128AA">
      <w:pPr>
        <w:pStyle w:val="Texto"/>
      </w:pPr>
      <w:r w:rsidRPr="00BA156B">
        <w:t>Los resultados de un diseño centrado en el usuario se perciben en un sistema altamente usable con las siguientes capacidades</w:t>
      </w:r>
      <w:r w:rsidR="00A9791B" w:rsidRPr="00BA156B">
        <w:t xml:space="preserve"> </w:t>
      </w:r>
      <w:r w:rsidR="00EC2BAF" w:rsidRPr="00BA156B">
        <w:fldChar w:fldCharType="begin" w:fldLock="1"/>
      </w:r>
      <w:r w:rsidR="00D32C56" w:rsidRPr="00BA156B">
        <w:instrText>ADDIN CSL_CITATION { "citationItems" : [ { "id" : "ITEM-1", "itemData" : { "DOI" : "10.4018/978-1-59140-562-7", "ISBN" : "9781591407980", "ISSN" : "09535438", "PMID" : "20389675", "abstract" : "TEAM DDU", "author" : [ { "dropping-particle" : "", "family" : "Ghaoui", "given" : "Claude", "non-dropping-particle" : "", "parse-names" : false, "suffix" : "" } ], "id" : "ITEM-1", "issued" : { "date-parts" : [ [ "2006" ] ] }, "number-of-pages" : "1-757", "title" : "Encyclopedia Of Human Computer Interaction", "type" : "book" }, "uris" : [ "http://www.mendeley.com/documents/?uuid=b01bf895-0412-44c6-8f18-eb0909204697" ] } ], "mendeley" : { "formattedCitation" : "(26)", "plainTextFormattedCitation" : "(26)", "previouslyFormattedCitation" : "(26)" }, "properties" : {  }, "schema" : "https://github.com/citation-style-language/schema/raw/master/csl-citation.json" }</w:instrText>
      </w:r>
      <w:r w:rsidR="00EC2BAF" w:rsidRPr="00BA156B">
        <w:fldChar w:fldCharType="separate"/>
      </w:r>
      <w:r w:rsidR="00A90C62" w:rsidRPr="00BA156B">
        <w:rPr>
          <w:noProof/>
        </w:rPr>
        <w:t>(26)</w:t>
      </w:r>
      <w:r w:rsidR="00EC2BAF" w:rsidRPr="00BA156B">
        <w:fldChar w:fldCharType="end"/>
      </w:r>
      <w:r w:rsidRPr="00BA156B">
        <w:t>:</w:t>
      </w:r>
    </w:p>
    <w:p w14:paraId="25566DB1" w14:textId="77777777" w:rsidR="00B674F0" w:rsidRPr="00BA156B" w:rsidRDefault="00B674F0" w:rsidP="00927ED8">
      <w:pPr>
        <w:pStyle w:val="Texto"/>
        <w:numPr>
          <w:ilvl w:val="0"/>
          <w:numId w:val="24"/>
        </w:numPr>
      </w:pPr>
      <w:r w:rsidRPr="00BA156B">
        <w:lastRenderedPageBreak/>
        <w:t>De Aprendizaje: La medida en que un sistema informático puede ser fácilmente aprendido por el usuario</w:t>
      </w:r>
      <w:r w:rsidR="007B7445" w:rsidRPr="00BA156B">
        <w:t>.</w:t>
      </w:r>
    </w:p>
    <w:p w14:paraId="7FBAEDE6" w14:textId="77777777" w:rsidR="00B674F0" w:rsidRPr="00BA156B" w:rsidRDefault="00B674F0" w:rsidP="00927ED8">
      <w:pPr>
        <w:pStyle w:val="Texto"/>
        <w:numPr>
          <w:ilvl w:val="0"/>
          <w:numId w:val="24"/>
        </w:numPr>
      </w:pPr>
      <w:r w:rsidRPr="00BA156B">
        <w:t>Eficiencia: es la capacidad de uso eficiente, permitiendo alta productividad</w:t>
      </w:r>
      <w:r w:rsidR="007B7445" w:rsidRPr="00BA156B">
        <w:t>.</w:t>
      </w:r>
    </w:p>
    <w:p w14:paraId="41457F26" w14:textId="77777777" w:rsidR="00B674F0" w:rsidRPr="00BA156B" w:rsidRDefault="00B674F0" w:rsidP="00927ED8">
      <w:pPr>
        <w:pStyle w:val="Texto"/>
        <w:numPr>
          <w:ilvl w:val="0"/>
          <w:numId w:val="24"/>
        </w:numPr>
      </w:pPr>
      <w:r w:rsidRPr="00BA156B">
        <w:t>De Memoria: que se refiera a la facilidad con la que el usuario recuerda el sistema, sin tener que re-aprender cada vez que lo utiliza</w:t>
      </w:r>
      <w:r w:rsidR="007B7445" w:rsidRPr="00BA156B">
        <w:t>.</w:t>
      </w:r>
    </w:p>
    <w:p w14:paraId="222BB28B" w14:textId="77777777" w:rsidR="00B674F0" w:rsidRPr="00BA156B" w:rsidRDefault="00B674F0" w:rsidP="00927ED8">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733D43DC" w:rsidR="00B674F0" w:rsidRPr="00C128AA" w:rsidRDefault="00B674F0" w:rsidP="00927ED8">
      <w:pPr>
        <w:pStyle w:val="Texto"/>
        <w:numPr>
          <w:ilvl w:val="0"/>
          <w:numId w:val="24"/>
        </w:numPr>
      </w:pPr>
      <w:r w:rsidRPr="00BA156B">
        <w:t>Satisfacción: que mide que tan placentero es el uso del sistema</w:t>
      </w:r>
      <w:r w:rsidR="007B7445" w:rsidRPr="00BA156B">
        <w:t>.</w:t>
      </w:r>
    </w:p>
    <w:p w14:paraId="110E110F" w14:textId="65595FC5" w:rsidR="00CE40F8" w:rsidRPr="00017896" w:rsidRDefault="00CE40F8" w:rsidP="00017896">
      <w:pPr>
        <w:pStyle w:val="Texto"/>
      </w:pPr>
      <w:r w:rsidRPr="00BA156B">
        <w:t xml:space="preserve">Cuando se diseña un sistema informático sin considerar a los usuarios finales de este, puede resultar en sistemas informáticos costosos, confusos, no-intuitivos y poco útiles para los usuarios finales </w:t>
      </w:r>
      <w:r w:rsidR="00EC2BAF" w:rsidRPr="00BA156B">
        <w:fldChar w:fldCharType="begin" w:fldLock="1"/>
      </w:r>
      <w:r w:rsidR="002B7347" w:rsidRPr="00BA156B">
        <w:instrText>ADDIN CSL_CITATION { "citationItems" : [ { "id" : "ITEM-1", "itemData" : { "DOI" : "10.3233/WOR-2010-1109", "ISBN" : "0974309125", "ISSN" : "10519815", "PMID" : "21099019", "abstract" : "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 "author" : [ { "dropping-particle" : "", "family" : "McLoone", "given" : "Hugh E.", "non-dropping-particle" : "", "parse-names" : false, "suffix" : "" }, { "dropping-particle" : "", "family" : "Jacobson", "given" : "Melissa", "non-dropping-particle" : "", "parse-names" : false, "suffix" : "" }, { "dropping-particle" : "", "family" : "Hegg", "given" : "Chau", "non-dropping-particle" : "", "parse-names" : false, "suffix" : "" }, { "dropping-particle" : "", "family" : "Johnson", "given" : "Peter W.", "non-dropping-particle" : "", "parse-names" : false, "suffix" : "" } ], "container-title" : "Work", "id" : "ITEM-1", "issue" : "4", "issued" : { "date-parts" : [ [ "2010" ] ] }, "page" : "445-456", "publisher" : "Sage Publications", "title" : "User-centered design", "type" : "article-journal", "volume" : "37" }, "uris" : [ "http://www.mendeley.com/documents/?uuid=36d03dc6-f929-36f7-9770-6f2481e5eb6a" ] } ], "mendeley" : { "formattedCitation" : "(27)", "plainTextFormattedCitation" : "(27)", "previouslyFormattedCitation" : "(27)" }, "properties" : {  }, "schema" : "https://github.com/citation-style-language/schema/raw/master/csl-citation.json" }</w:instrText>
      </w:r>
      <w:r w:rsidR="00EC2BAF" w:rsidRPr="00BA156B">
        <w:fldChar w:fldCharType="separate"/>
      </w:r>
      <w:r w:rsidR="00A90C62" w:rsidRPr="00BA156B">
        <w:rPr>
          <w:noProof/>
        </w:rPr>
        <w:t>(27)</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18" w:name="_Toc511166282"/>
      <w:r w:rsidRPr="00BA156B">
        <w:rPr>
          <w:lang w:val="es-PE"/>
        </w:rPr>
        <w:t>Metodología</w:t>
      </w:r>
      <w:r w:rsidR="002553D9" w:rsidRPr="00BA156B">
        <w:rPr>
          <w:lang w:val="es-PE"/>
        </w:rPr>
        <w:t xml:space="preserve"> del diseño centrado en el usuario</w:t>
      </w:r>
      <w:bookmarkEnd w:id="18"/>
    </w:p>
    <w:p w14:paraId="19B57AF8" w14:textId="30BBE601" w:rsidR="00B674F0" w:rsidRPr="00017896" w:rsidRDefault="00D62806" w:rsidP="00017896">
      <w:pPr>
        <w:pStyle w:val="Texto"/>
      </w:pPr>
      <w:r w:rsidRPr="00BA156B">
        <w:t xml:space="preserve">Según el </w:t>
      </w:r>
      <w:r w:rsidR="0038486C" w:rsidRPr="00160297">
        <w:t>World Wide Web Consortium</w:t>
      </w:r>
      <w:r w:rsidRPr="00BA156B">
        <w:t xml:space="preserve"> </w:t>
      </w:r>
      <w:r w:rsidR="00EC2BAF" w:rsidRPr="00BA156B">
        <w:fldChar w:fldCharType="begin" w:fldLock="1"/>
      </w:r>
      <w:r w:rsidR="003F29A5"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 tiene 3 componentes principales:</w:t>
      </w:r>
    </w:p>
    <w:p w14:paraId="748B4028" w14:textId="77777777" w:rsidR="007046F5" w:rsidRDefault="00B674F0" w:rsidP="00927ED8">
      <w:pPr>
        <w:pStyle w:val="Ttulo4"/>
        <w:numPr>
          <w:ilvl w:val="0"/>
          <w:numId w:val="15"/>
        </w:numPr>
      </w:pPr>
      <w:r w:rsidRPr="007046F5">
        <w:t>Análisis</w:t>
      </w:r>
      <w:r w:rsidR="00D62806" w:rsidRPr="007046F5">
        <w:t xml:space="preserve"> o fase exploratoria</w:t>
      </w:r>
      <w:r w:rsidRPr="00BA156B">
        <w:t xml:space="preserve">: </w:t>
      </w:r>
    </w:p>
    <w:p w14:paraId="623B3723" w14:textId="1D29360B" w:rsidR="00B674F0" w:rsidRPr="00BA156B" w:rsidRDefault="00B674F0" w:rsidP="007046F5">
      <w:pPr>
        <w:pStyle w:val="Texto"/>
      </w:pPr>
      <w:r w:rsidRPr="00BA156B">
        <w:t>Se recopila información sobre el contexto de uso y los requerimientos específicos para el sistema</w:t>
      </w:r>
      <w:r w:rsidR="007B7445" w:rsidRPr="00BA156B">
        <w:t>.</w:t>
      </w:r>
      <w:r w:rsidRPr="00BA156B">
        <w:t xml:space="preserve"> Tiene a su vez 3 componentes:</w:t>
      </w:r>
    </w:p>
    <w:p w14:paraId="14BF18A7" w14:textId="77777777" w:rsidR="00B674F0" w:rsidRPr="00466892" w:rsidRDefault="00B674F0" w:rsidP="00927ED8">
      <w:pPr>
        <w:pStyle w:val="Ttulo5"/>
        <w:numPr>
          <w:ilvl w:val="0"/>
          <w:numId w:val="16"/>
        </w:numPr>
        <w:rPr>
          <w:lang w:val="es-PE"/>
        </w:rPr>
      </w:pPr>
      <w:r w:rsidRPr="00017896">
        <w:rPr>
          <w:rStyle w:val="TextoCar"/>
        </w:rPr>
        <w:lastRenderedPageBreak/>
        <w:t>Análisis corporativo</w:t>
      </w:r>
      <w:r w:rsidRPr="00466892">
        <w:rPr>
          <w:rStyle w:val="TextoCar"/>
        </w:rPr>
        <w:t>, que permite identificar</w:t>
      </w:r>
      <w:r w:rsidRPr="00017896">
        <w:rPr>
          <w:rStyle w:val="TextoCar"/>
        </w:rPr>
        <w:t>:</w:t>
      </w:r>
    </w:p>
    <w:p w14:paraId="02217778" w14:textId="77777777" w:rsidR="00B674F0" w:rsidRPr="00BA156B" w:rsidRDefault="00B674F0" w:rsidP="00927ED8">
      <w:pPr>
        <w:pStyle w:val="Texto"/>
        <w:numPr>
          <w:ilvl w:val="3"/>
          <w:numId w:val="17"/>
        </w:numPr>
      </w:pPr>
      <w:r w:rsidRPr="00BA156B">
        <w:t>Objetivos corporativos</w:t>
      </w:r>
      <w:r w:rsidR="007B7445" w:rsidRPr="00BA156B">
        <w:t>.</w:t>
      </w:r>
    </w:p>
    <w:p w14:paraId="58F0DDEE" w14:textId="77777777" w:rsidR="00B674F0" w:rsidRPr="00BA156B" w:rsidRDefault="00B674F0" w:rsidP="00927ED8">
      <w:pPr>
        <w:pStyle w:val="Texto"/>
        <w:numPr>
          <w:ilvl w:val="3"/>
          <w:numId w:val="17"/>
        </w:numPr>
      </w:pPr>
      <w:r w:rsidRPr="00BA156B">
        <w:t>Requerimientos corporativos</w:t>
      </w:r>
      <w:r w:rsidR="007B7445" w:rsidRPr="00BA156B">
        <w:t>.</w:t>
      </w:r>
    </w:p>
    <w:p w14:paraId="2B7EDB2A" w14:textId="77777777" w:rsidR="00B674F0" w:rsidRPr="00BA156B" w:rsidRDefault="00B674F0" w:rsidP="00927ED8">
      <w:pPr>
        <w:pStyle w:val="Texto"/>
        <w:numPr>
          <w:ilvl w:val="3"/>
          <w:numId w:val="17"/>
        </w:numPr>
      </w:pPr>
      <w:r w:rsidRPr="00BA156B">
        <w:t xml:space="preserve">Imagen que la </w:t>
      </w:r>
      <w:r w:rsidR="00E65793" w:rsidRPr="00BA156B">
        <w:t xml:space="preserve">institución </w:t>
      </w:r>
      <w:r w:rsidRPr="00BA156B">
        <w:t>desea proyectar a través del sistema</w:t>
      </w:r>
      <w:r w:rsidR="007B7445" w:rsidRPr="00BA156B">
        <w:t>.</w:t>
      </w:r>
    </w:p>
    <w:p w14:paraId="3CAAB3B9" w14:textId="77777777" w:rsidR="00B674F0" w:rsidRPr="00BA156B" w:rsidRDefault="00B674F0" w:rsidP="00927ED8">
      <w:pPr>
        <w:pStyle w:val="Texto"/>
        <w:numPr>
          <w:ilvl w:val="3"/>
          <w:numId w:val="17"/>
        </w:numPr>
      </w:pPr>
      <w:r w:rsidRPr="00BA156B">
        <w:t>Desafíos y Limitaciones que enfrentará el sistema</w:t>
      </w:r>
      <w:r w:rsidR="007B7445" w:rsidRPr="00BA156B">
        <w:t>.</w:t>
      </w:r>
    </w:p>
    <w:p w14:paraId="7BBD9566" w14:textId="77777777" w:rsidR="00B674F0" w:rsidRPr="00BA156B" w:rsidRDefault="00B674F0" w:rsidP="00466892">
      <w:pPr>
        <w:pStyle w:val="Ttulo5"/>
        <w:rPr>
          <w:lang w:val="es-PE"/>
        </w:rPr>
      </w:pPr>
      <w:r w:rsidRPr="00BA156B">
        <w:rPr>
          <w:lang w:val="es-PE"/>
        </w:rPr>
        <w:t>Análisis del usuario, para identificar:</w:t>
      </w:r>
    </w:p>
    <w:p w14:paraId="3319580D" w14:textId="77777777" w:rsidR="00B674F0" w:rsidRPr="00BA156B" w:rsidRDefault="00B674F0" w:rsidP="00927ED8">
      <w:pPr>
        <w:pStyle w:val="Texto"/>
        <w:numPr>
          <w:ilvl w:val="0"/>
          <w:numId w:val="18"/>
        </w:numPr>
      </w:pPr>
      <w:r w:rsidRPr="00BA156B">
        <w:t>Usuarios finales</w:t>
      </w:r>
      <w:r w:rsidR="007B7445" w:rsidRPr="00BA156B">
        <w:t>.</w:t>
      </w:r>
    </w:p>
    <w:p w14:paraId="6E53B712" w14:textId="77777777" w:rsidR="00B674F0" w:rsidRPr="00BA156B" w:rsidRDefault="00B674F0" w:rsidP="00927ED8">
      <w:pPr>
        <w:pStyle w:val="Texto"/>
        <w:numPr>
          <w:ilvl w:val="0"/>
          <w:numId w:val="18"/>
        </w:numPr>
      </w:pPr>
      <w:r w:rsidRPr="00BA156B">
        <w:t>Objetivos de los usuarios finales en el sistema</w:t>
      </w:r>
      <w:r w:rsidR="007B7445" w:rsidRPr="00BA156B">
        <w:t>.</w:t>
      </w:r>
    </w:p>
    <w:p w14:paraId="1CA33144" w14:textId="77777777" w:rsidR="00B674F0" w:rsidRPr="00BA156B" w:rsidRDefault="00B674F0" w:rsidP="00927ED8">
      <w:pPr>
        <w:pStyle w:val="Texto"/>
        <w:numPr>
          <w:ilvl w:val="0"/>
          <w:numId w:val="18"/>
        </w:numPr>
      </w:pPr>
      <w:r w:rsidRPr="00BA156B">
        <w:t>Conocimientos previos, experiencia y entorno de los usuarios</w:t>
      </w:r>
    </w:p>
    <w:p w14:paraId="3BA5BDC4" w14:textId="77777777" w:rsidR="00B674F0" w:rsidRPr="00BA156B" w:rsidRDefault="00B674F0" w:rsidP="00466892">
      <w:pPr>
        <w:pStyle w:val="Ttulo5"/>
        <w:rPr>
          <w:lang w:val="es-PE"/>
        </w:rPr>
      </w:pPr>
      <w:r w:rsidRPr="00BA156B">
        <w:rPr>
          <w:lang w:val="es-PE"/>
        </w:rPr>
        <w:t>Análisis del sistema:</w:t>
      </w:r>
    </w:p>
    <w:p w14:paraId="606DEDA8" w14:textId="77777777" w:rsidR="00B674F0" w:rsidRPr="00BA156B" w:rsidRDefault="00B674F0" w:rsidP="00927ED8">
      <w:pPr>
        <w:pStyle w:val="Texto"/>
        <w:numPr>
          <w:ilvl w:val="0"/>
          <w:numId w:val="19"/>
        </w:numPr>
      </w:pPr>
      <w:r w:rsidRPr="00BA156B">
        <w:t>Arquitectura de la Informaci</w:t>
      </w:r>
      <w:r w:rsidR="00D62806" w:rsidRPr="00BA156B">
        <w:t>ón: Identificar el contenido en el</w:t>
      </w:r>
      <w:r w:rsidRPr="00BA156B">
        <w:t xml:space="preserve"> sistema, su agrupación y jerarquía</w:t>
      </w:r>
      <w:r w:rsidR="007B7445" w:rsidRPr="00BA156B">
        <w:t>.</w:t>
      </w:r>
    </w:p>
    <w:p w14:paraId="4DD44390" w14:textId="724DF77F" w:rsidR="00107D89" w:rsidRPr="00017896" w:rsidRDefault="00B674F0" w:rsidP="00927ED8">
      <w:pPr>
        <w:pStyle w:val="Texto"/>
        <w:numPr>
          <w:ilvl w:val="0"/>
          <w:numId w:val="19"/>
        </w:numPr>
      </w:pPr>
      <w:r w:rsidRPr="00BA156B">
        <w:t>Flujo: Identificar el flujo que tendrá el sistema</w:t>
      </w:r>
      <w:r w:rsidR="007B7445" w:rsidRPr="00BA156B">
        <w:t>.</w:t>
      </w:r>
      <w:r w:rsidRPr="00BA156B">
        <w:t xml:space="preserve"> Es decir, </w:t>
      </w:r>
      <w:r w:rsidR="00107D89" w:rsidRPr="00BA156B">
        <w:t>cuál</w:t>
      </w:r>
      <w:r w:rsidRPr="00BA156B">
        <w:t xml:space="preserve"> será el orden de las pantallas que verá el usuario final cuando utilice el sistema</w:t>
      </w:r>
      <w:r w:rsidR="007B7445" w:rsidRPr="00BA156B">
        <w:t>.</w:t>
      </w:r>
    </w:p>
    <w:p w14:paraId="20E6A333" w14:textId="77777777" w:rsidR="00466892" w:rsidRDefault="00B674F0" w:rsidP="00466892">
      <w:pPr>
        <w:pStyle w:val="Ttulo4"/>
      </w:pPr>
      <w:r w:rsidRPr="00BA156B">
        <w:lastRenderedPageBreak/>
        <w:t xml:space="preserve">Diseño: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927ED8">
      <w:pPr>
        <w:pStyle w:val="Ttulo5"/>
        <w:numPr>
          <w:ilvl w:val="0"/>
          <w:numId w:val="20"/>
        </w:numPr>
      </w:pPr>
      <w:r w:rsidRPr="00BA156B">
        <w:t>Prototipos de baja fidelidad (</w:t>
      </w:r>
      <w:r w:rsidR="00B674F0" w:rsidRPr="00160297">
        <w:t>Wireframes</w:t>
      </w:r>
      <w:r w:rsidRPr="00BA156B">
        <w:t>)</w:t>
      </w:r>
      <w:r w:rsidR="00B674F0" w:rsidRPr="00BA156B">
        <w:t xml:space="preserve">: </w:t>
      </w:r>
    </w:p>
    <w:p w14:paraId="623EACDF" w14:textId="100B0E2D" w:rsidR="00B674F0" w:rsidRPr="00BA156B" w:rsidRDefault="00B674F0" w:rsidP="00466892">
      <w:pPr>
        <w:pStyle w:val="Texto"/>
      </w:pPr>
      <w:r w:rsidRPr="00BA156B">
        <w:t>Se utiliza para la diagramación del sistema,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r w:rsidRPr="00160297">
        <w:t>wireframes</w:t>
      </w:r>
      <w:r w:rsidRPr="00BA156B">
        <w:t xml:space="preserve"> en lápiz y papel y/o </w:t>
      </w:r>
      <w:r w:rsidRPr="00160297">
        <w:t>wirefra</w:t>
      </w:r>
      <w:r w:rsidR="00107D89" w:rsidRPr="00160297">
        <w:t>mes</w:t>
      </w:r>
      <w:r w:rsidR="00107D89" w:rsidRPr="00BA156B">
        <w:t xml:space="preserve"> en programas especializados.</w:t>
      </w:r>
    </w:p>
    <w:p w14:paraId="70CA40A5" w14:textId="77777777" w:rsidR="00466892" w:rsidRDefault="00107D89" w:rsidP="00466892">
      <w:pPr>
        <w:pStyle w:val="Ttulo5"/>
      </w:pPr>
      <w:r w:rsidRPr="00BA156B">
        <w:t>Prototipos de alta fidelidad (</w:t>
      </w:r>
      <w:r w:rsidR="00B674F0" w:rsidRPr="00160297">
        <w:t>Mockup</w:t>
      </w:r>
      <w:r w:rsidRPr="00BA156B">
        <w:t xml:space="preserve">): </w:t>
      </w:r>
    </w:p>
    <w:p w14:paraId="197ACFB0" w14:textId="1A1EED1C"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sistema</w:t>
      </w:r>
      <w:r w:rsidRPr="00BA156B">
        <w:t xml:space="preserve"> y posterior a la realización de </w:t>
      </w:r>
      <w:r w:rsidRPr="00160297">
        <w:t>wireframes</w:t>
      </w:r>
      <w:r w:rsidR="007B7445" w:rsidRPr="00BA156B">
        <w:t>.</w:t>
      </w:r>
    </w:p>
    <w:p w14:paraId="2F7B05B1" w14:textId="77777777" w:rsidR="00466892" w:rsidRDefault="00107D89" w:rsidP="00466892">
      <w:pPr>
        <w:pStyle w:val="Ttulo5"/>
      </w:pPr>
      <w:r w:rsidRPr="00BA156B">
        <w:t>Prototipado funcional</w:t>
      </w:r>
      <w:r w:rsidR="00B674F0" w:rsidRPr="00BA156B">
        <w:t xml:space="preserve">: </w:t>
      </w:r>
    </w:p>
    <w:p w14:paraId="66B2D063" w14:textId="1D962BD3" w:rsidR="00107D89" w:rsidRPr="00017896" w:rsidRDefault="00B674F0" w:rsidP="00466892">
      <w:pPr>
        <w:pStyle w:val="Texto"/>
      </w:pPr>
      <w:r w:rsidRPr="00BA156B">
        <w:t xml:space="preserve">Es la forma de darle interacción a los </w:t>
      </w:r>
      <w:r w:rsidRPr="00160297">
        <w:t>mockups</w:t>
      </w:r>
      <w:r w:rsidRPr="00BA156B">
        <w:t xml:space="preserve"> de las diversas pantallas para tener un resultado final unificado en el que se aprecie tanto la distribución, detalles y flujo del sistema</w:t>
      </w:r>
      <w:r w:rsidR="007B7445" w:rsidRPr="00BA156B">
        <w:t>.</w:t>
      </w:r>
    </w:p>
    <w:p w14:paraId="251BECEF" w14:textId="77777777" w:rsidR="00466892" w:rsidRDefault="00B674F0" w:rsidP="00466892">
      <w:pPr>
        <w:pStyle w:val="Ttulo4"/>
      </w:pPr>
      <w:r w:rsidRPr="00BA156B">
        <w:t xml:space="preserve">Evaluación: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927ED8">
      <w:pPr>
        <w:pStyle w:val="Ttulo5"/>
        <w:numPr>
          <w:ilvl w:val="0"/>
          <w:numId w:val="21"/>
        </w:numPr>
      </w:pPr>
      <w:r w:rsidRPr="00BA156B">
        <w:lastRenderedPageBreak/>
        <w:t xml:space="preserve">Evaluación </w:t>
      </w:r>
      <w:r w:rsidR="00B137E1" w:rsidRPr="00BA156B">
        <w:t>Heurística</w:t>
      </w:r>
      <w:r w:rsidRPr="00BA156B">
        <w:t xml:space="preserve">: </w:t>
      </w:r>
    </w:p>
    <w:p w14:paraId="69CA09BC" w14:textId="759C2DE3" w:rsidR="00B674F0" w:rsidRPr="00BA156B" w:rsidRDefault="00B674F0" w:rsidP="00466892">
      <w:pPr>
        <w:pStyle w:val="Texto"/>
      </w:pPr>
      <w:r w:rsidRPr="00BA156B">
        <w:t>Test realizado por el mismo diseñador para encontrar posibles errores de usabilidad, es una prueba rápida y efectiva donde se revisa que se cumplan los 10 principios de heurística de Molich y Nielsen</w:t>
      </w:r>
      <w:r w:rsidR="00107D89" w:rsidRPr="00BA156B">
        <w:t xml:space="preserve"> </w:t>
      </w:r>
      <w:r w:rsidR="00EC2BAF" w:rsidRPr="00BA156B">
        <w:fldChar w:fldCharType="begin" w:fldLock="1"/>
      </w:r>
      <w:r w:rsidR="00D32C56" w:rsidRPr="00BA156B">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8)", "plainTextFormattedCitation" : "(28)", "previouslyFormattedCitation" : "(28)" }, "properties" : {  }, "schema" : "https://github.com/citation-style-language/schema/raw/master/csl-citation.json" }</w:instrText>
      </w:r>
      <w:r w:rsidR="00EC2BAF" w:rsidRPr="00BA156B">
        <w:fldChar w:fldCharType="separate"/>
      </w:r>
      <w:r w:rsidR="00A90C62" w:rsidRPr="00BA156B">
        <w:rPr>
          <w:noProof/>
        </w:rPr>
        <w:t>(28)</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t>T</w:t>
      </w:r>
      <w:r w:rsidR="00D90FCF" w:rsidRPr="00BA156B">
        <w:t>est de Usuarios</w:t>
      </w:r>
      <w:r w:rsidRPr="00BA156B">
        <w:t xml:space="preserve">: </w:t>
      </w:r>
    </w:p>
    <w:p w14:paraId="00D27BFE" w14:textId="2671DE45" w:rsidR="00107D89" w:rsidRPr="00017896" w:rsidRDefault="00B674F0" w:rsidP="00466892">
      <w:pPr>
        <w:pStyle w:val="Texto"/>
      </w:pPr>
      <w:r w:rsidRPr="00BA156B">
        <w:t>Pruebas con usuarios para encontrar p</w:t>
      </w:r>
      <w:r w:rsidR="00107D89" w:rsidRPr="00BA156B">
        <w:t>osibles problemas de usabilidad. Consiste en</w:t>
      </w:r>
      <w:r w:rsidRPr="00BA156B">
        <w:t xml:space="preserve"> darle al usuario una tarea a realizar dentro del sistema y documentar el </w:t>
      </w:r>
      <w:r w:rsidR="00107D89" w:rsidRPr="00BA156B">
        <w:t>cómo</w:t>
      </w:r>
      <w:r w:rsidRPr="00BA156B">
        <w:t xml:space="preserve"> y si es que llega a cumplir su objetivo o no</w:t>
      </w:r>
      <w:r w:rsidR="007B7445" w:rsidRPr="00BA156B">
        <w:t>.</w:t>
      </w:r>
      <w:r w:rsidRPr="00BA156B">
        <w:t xml:space="preserve"> Adicionalmente, con este test se ve la efectividad del sistema y se recogen percepciones y opiniones del usuario</w:t>
      </w:r>
      <w:r w:rsidR="007B7445" w:rsidRPr="00BA156B">
        <w:t>.</w:t>
      </w:r>
    </w:p>
    <w:p w14:paraId="53E609B3" w14:textId="5E9CD346" w:rsidR="0061601E" w:rsidRPr="00017896" w:rsidRDefault="00107D89" w:rsidP="00017896">
      <w:pPr>
        <w:pStyle w:val="Texto"/>
      </w:pPr>
      <w:r w:rsidRPr="00BA156B">
        <w:t>Cabe resaltar que la fase de diseño y la fase de evaluación, son iterativas, es decir que se repite el proceso la cantidad de veces que sea necesario para tener un diseño consistente.</w:t>
      </w:r>
    </w:p>
    <w:p w14:paraId="3B0EF820" w14:textId="77777777" w:rsidR="00B674F0" w:rsidRPr="00BA156B" w:rsidRDefault="00562533" w:rsidP="00107D89">
      <w:pPr>
        <w:pStyle w:val="Ttulo3"/>
        <w:rPr>
          <w:lang w:val="es-PE"/>
        </w:rPr>
      </w:pPr>
      <w:bookmarkStart w:id="19" w:name="_Toc511166283"/>
      <w:r w:rsidRPr="00BA156B">
        <w:rPr>
          <w:lang w:val="es-PE"/>
        </w:rPr>
        <w:t>Diseño centrado en el usuario en el sector salud: Importancia</w:t>
      </w:r>
      <w:bookmarkEnd w:id="19"/>
    </w:p>
    <w:p w14:paraId="7FBC53FB" w14:textId="4161FD25"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r w:rsidR="006C2342" w:rsidRPr="00160297">
        <w:t>Health Information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sistema clínico </w:t>
      </w:r>
      <w:r w:rsidR="00EC2BAF" w:rsidRPr="00BA156B">
        <w:fldChar w:fldCharType="begin" w:fldLock="1"/>
      </w:r>
      <w:r w:rsidR="00D32C56" w:rsidRPr="00BA156B">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9)", "plainTextFormattedCitation" : "(29)", "previouslyFormattedCitation" : "(29)" }, "properties" : {  }, "schema" : "https://github.com/citation-style-language/schema/raw/master/csl-citation.json" }</w:instrText>
      </w:r>
      <w:r w:rsidR="00EC2BAF" w:rsidRPr="00BA156B">
        <w:fldChar w:fldCharType="separate"/>
      </w:r>
      <w:r w:rsidR="00A90C62" w:rsidRPr="00BA156B">
        <w:rPr>
          <w:noProof/>
        </w:rPr>
        <w:t>(29)</w:t>
      </w:r>
      <w:r w:rsidR="00EC2BAF" w:rsidRPr="00BA156B">
        <w:fldChar w:fldCharType="end"/>
      </w:r>
      <w:r w:rsidR="007B7445" w:rsidRPr="00BA156B">
        <w:t>.</w:t>
      </w:r>
      <w:r w:rsidRPr="00BA156B">
        <w:t xml:space="preserve"> Sin el uso de esta </w:t>
      </w:r>
      <w:r w:rsidR="00B05607" w:rsidRPr="00BA156B">
        <w:t>metodología</w:t>
      </w:r>
      <w:r w:rsidR="00B674F0" w:rsidRPr="00BA156B">
        <w:t>, no se puede garantizar que un sistema clínico sea usable y útil para lo que se deseaba</w:t>
      </w:r>
      <w:r w:rsidR="007B7445" w:rsidRPr="00BA156B">
        <w:t>.</w:t>
      </w:r>
      <w:r w:rsidR="00B674F0" w:rsidRPr="00BA156B">
        <w:t xml:space="preserve"> Existen estudios donde se demuestra que la creación de un diseño apropiado para la visualización de datos médicos es valioso para conseguir la participación y compromiso del paciente </w:t>
      </w:r>
      <w:r w:rsidR="00EC2BAF" w:rsidRPr="00BA156B">
        <w:fldChar w:fldCharType="begin" w:fldLock="1"/>
      </w:r>
      <w:r w:rsidR="00D32C56" w:rsidRPr="00BA156B">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0)", "plainTextFormattedCitation" : "(30)", "previouslyFormattedCitation" : "(30)" }, "properties" : {  }, "schema" : "https://github.com/citation-style-language/schema/raw/master/csl-citation.json" }</w:instrText>
      </w:r>
      <w:r w:rsidR="00EC2BAF" w:rsidRPr="00BA156B">
        <w:fldChar w:fldCharType="separate"/>
      </w:r>
      <w:r w:rsidR="00A90C62" w:rsidRPr="00BA156B">
        <w:rPr>
          <w:noProof/>
        </w:rPr>
        <w:t>(30)</w:t>
      </w:r>
      <w:r w:rsidR="00EC2BAF" w:rsidRPr="00BA156B">
        <w:fldChar w:fldCharType="end"/>
      </w:r>
      <w:r w:rsidR="00B674F0" w:rsidRPr="00BA156B">
        <w:t xml:space="preserve">, </w:t>
      </w:r>
      <w:r w:rsidR="00B674F0" w:rsidRPr="00BA156B">
        <w:lastRenderedPageBreak/>
        <w:t xml:space="preserve">asegurando su funcionalidad y aumentando la probabilidad de conseguir los resultados esperados </w:t>
      </w:r>
      <w:r w:rsidR="00EC2BAF" w:rsidRPr="00BA156B">
        <w:fldChar w:fldCharType="begin" w:fldLock="1"/>
      </w:r>
      <w:r w:rsidR="002B7347" w:rsidRPr="00BA156B">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C2BAF" w:rsidRPr="00BA156B">
        <w:fldChar w:fldCharType="separate"/>
      </w:r>
      <w:r w:rsidR="00A90C62" w:rsidRPr="00BA156B">
        <w:rPr>
          <w:noProof/>
        </w:rPr>
        <w:t>(31)</w:t>
      </w:r>
      <w:r w:rsidR="00EC2BAF" w:rsidRPr="00BA156B">
        <w:fldChar w:fldCharType="end"/>
      </w:r>
      <w:r w:rsidR="007B7445" w:rsidRPr="00BA156B">
        <w:t>.</w:t>
      </w:r>
      <w:r w:rsidR="00B674F0" w:rsidRPr="00BA156B">
        <w:t xml:space="preserve"> </w:t>
      </w:r>
    </w:p>
    <w:p w14:paraId="40B47E81" w14:textId="673950AD" w:rsidR="003E4989" w:rsidRPr="00017896" w:rsidRDefault="00B018AF" w:rsidP="00017896">
      <w:pPr>
        <w:pStyle w:val="Texto"/>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2B7347" w:rsidRPr="00BA156B">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C2BAF" w:rsidRPr="00BA156B">
        <w:fldChar w:fldCharType="separate"/>
      </w:r>
      <w:r w:rsidR="00A90C62" w:rsidRPr="00BA156B">
        <w:rPr>
          <w:noProof/>
        </w:rPr>
        <w:t>(31)</w:t>
      </w:r>
      <w:r w:rsidR="00EC2BAF" w:rsidRPr="00BA156B">
        <w:fldChar w:fldCharType="end"/>
      </w:r>
      <w:r w:rsidRPr="00BA156B">
        <w:t>.</w:t>
      </w:r>
    </w:p>
    <w:p w14:paraId="6765E5B7" w14:textId="77777777" w:rsidR="00562533" w:rsidRPr="00BA156B" w:rsidRDefault="00562533" w:rsidP="009E44F3">
      <w:pPr>
        <w:pStyle w:val="Ttulo2"/>
        <w:rPr>
          <w:lang w:val="es-PE"/>
        </w:rPr>
      </w:pPr>
      <w:bookmarkStart w:id="20" w:name="_Toc511166284"/>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20"/>
    </w:p>
    <w:p w14:paraId="4B2A88ED" w14:textId="77777777" w:rsidR="00262D6E" w:rsidRPr="00BA156B" w:rsidRDefault="00262D6E" w:rsidP="004F4C96">
      <w:pPr>
        <w:pStyle w:val="Ttulo3"/>
        <w:rPr>
          <w:lang w:val="es-PE"/>
        </w:rPr>
      </w:pPr>
      <w:bookmarkStart w:id="21" w:name="_Toc511166285"/>
      <w:r w:rsidRPr="00BA156B">
        <w:rPr>
          <w:lang w:val="es-PE"/>
        </w:rPr>
        <w:t>D</w:t>
      </w:r>
      <w:r w:rsidR="00562533" w:rsidRPr="00BA156B">
        <w:rPr>
          <w:lang w:val="es-PE"/>
        </w:rPr>
        <w:t>escripción</w:t>
      </w:r>
      <w:bookmarkEnd w:id="21"/>
    </w:p>
    <w:p w14:paraId="0F14FA91" w14:textId="1CD8EDB1"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D32C56" w:rsidRPr="00BA156B">
        <w:instrText>ADDIN CSL_CITATION { "citationItems" : [ { "id" : "ITEM-1", "itemData" : { "author" : [ { "dropping-particle" : "", "family" : "Peruano", "given" : "", "non-dropping-particle" : "El", "parse-names" : false, "suffix" : "" } ], "id" : "ITEM-1", "issued" : { "date-parts" : [ [ "2014" ] ] }, "title" : "DECRETO SUPREMO N\u00ba 008-2014-SA", "type" : "article-journal" }, "uris" : [ "http://www.mendeley.com/documents/?uuid=0dd40f26-9b5a-3df5-a923-0bd566088466" ] } ], "mendeley" : { "formattedCitation" : "(32)", "plainTextFormattedCitation" : "(32)", "previouslyFormattedCitation" : "(32)" }, "properties" : {  }, "schema" : "https://github.com/citation-style-language/schema/raw/master/csl-citation.json" }</w:instrText>
      </w:r>
      <w:r w:rsidR="00EC2BAF" w:rsidRPr="00BA156B">
        <w:fldChar w:fldCharType="separate"/>
      </w:r>
      <w:r w:rsidR="00A90C62" w:rsidRPr="00BA156B">
        <w:rPr>
          <w:noProof/>
        </w:rPr>
        <w:t>(32)</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927ED8">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927ED8">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927ED8">
      <w:pPr>
        <w:pStyle w:val="Texto"/>
        <w:numPr>
          <w:ilvl w:val="0"/>
          <w:numId w:val="25"/>
        </w:numPr>
      </w:pPr>
      <w:r w:rsidRPr="00BA156B">
        <w:t>Restitución al derecho, por medio de fiscalización, medidas correctivas y sanciones cuando se ameriten</w:t>
      </w:r>
      <w:r w:rsidR="007B7445" w:rsidRPr="00BA156B">
        <w:t>.</w:t>
      </w:r>
    </w:p>
    <w:p w14:paraId="66CA4BA3" w14:textId="40A7D8B6" w:rsidR="00652560" w:rsidRPr="00017896" w:rsidRDefault="00652560" w:rsidP="00927ED8">
      <w:pPr>
        <w:pStyle w:val="Texto"/>
        <w:numPr>
          <w:ilvl w:val="0"/>
          <w:numId w:val="25"/>
        </w:numPr>
      </w:pPr>
      <w:r w:rsidRPr="00BA156B">
        <w:t>Investigación y Desarrollo, por medio de sistemas de información</w:t>
      </w:r>
      <w:r w:rsidR="007B7445" w:rsidRPr="00BA156B">
        <w:t>.</w:t>
      </w:r>
    </w:p>
    <w:p w14:paraId="06D2B0AC" w14:textId="023192DD" w:rsidR="00652560" w:rsidRPr="00017896" w:rsidRDefault="00CC65BF" w:rsidP="00017896">
      <w:pPr>
        <w:pStyle w:val="Texto"/>
      </w:pPr>
      <w:r w:rsidRPr="00BA156B">
        <w:lastRenderedPageBreak/>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B72F4A" w:rsidRPr="00BA156B">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C2BAF" w:rsidRPr="00BA156B">
        <w:fldChar w:fldCharType="separate"/>
      </w:r>
      <w:r w:rsidR="00A90C62" w:rsidRPr="00BA156B">
        <w:rPr>
          <w:noProof/>
        </w:rPr>
        <w:t>(33)</w:t>
      </w:r>
      <w:r w:rsidR="00EC2BAF" w:rsidRPr="00BA156B">
        <w:fldChar w:fldCharType="end"/>
      </w:r>
      <w:r w:rsidR="007B7445" w:rsidRPr="00BA156B">
        <w:t>.</w:t>
      </w:r>
    </w:p>
    <w:p w14:paraId="63B1E8BB" w14:textId="42DBEC78"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167787" w:rsidRPr="00BA156B">
        <w:t>, al 1 de E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Esto significa que el 37.4% de la población, aproximadamente 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D32C56" w:rsidRPr="00BA156B">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4)", "plainTextFormattedCitation" : "(34)", "previouslyFormattedCitation" : "(34)" }, "properties" : {  }, "schema" : "https://github.com/citation-style-language/schema/raw/master/csl-citation.json" }</w:instrText>
      </w:r>
      <w:r w:rsidR="00EC2BAF" w:rsidRPr="00BA156B">
        <w:fldChar w:fldCharType="separate"/>
      </w:r>
      <w:r w:rsidR="00A90C62" w:rsidRPr="00BA156B">
        <w:rPr>
          <w:noProof/>
        </w:rPr>
        <w:t>(34)</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22" w:name="_Toc511166286"/>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22"/>
    </w:p>
    <w:p w14:paraId="2668E4B8" w14:textId="2E7E236E"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r w:rsidRPr="00BA156B">
        <w:t xml:space="preserve"> con el cual se espera obtener una retroalimentación de parte de los ciudadanos sobre la calidad de los servicios de salud brindados en diversas partes del Perú, dentro d</w:t>
      </w:r>
      <w:r w:rsidR="009B63B8" w:rsidRPr="00BA156B">
        <w:t>e este sistema se manejan tres</w:t>
      </w:r>
      <w:r w:rsidRPr="00BA156B">
        <w:t xml:space="preserve"> tipos diferentes de solicitudes</w:t>
      </w:r>
      <w:r w:rsidR="002A64C2" w:rsidRPr="00BA156B">
        <w:t xml:space="preserve"> </w:t>
      </w:r>
      <w:r w:rsidR="00EC2BAF" w:rsidRPr="00BA156B">
        <w:fldChar w:fldCharType="begin" w:fldLock="1"/>
      </w:r>
      <w:r w:rsidR="00D32C56"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sidRPr="00BA156B">
        <w:fldChar w:fldCharType="separate"/>
      </w:r>
      <w:r w:rsidR="00A90C62" w:rsidRPr="00BA156B">
        <w:rPr>
          <w:noProof/>
        </w:rPr>
        <w:t>(35)</w:t>
      </w:r>
      <w:r w:rsidR="00EC2BAF" w:rsidRPr="00BA156B">
        <w:fldChar w:fldCharType="end"/>
      </w:r>
      <w:r w:rsidRPr="00BA156B">
        <w:t>:</w:t>
      </w:r>
    </w:p>
    <w:p w14:paraId="211B288F" w14:textId="77777777" w:rsidR="00376FA3" w:rsidRPr="00BA156B" w:rsidRDefault="00376FA3" w:rsidP="00927ED8">
      <w:pPr>
        <w:pStyle w:val="Texto"/>
        <w:numPr>
          <w:ilvl w:val="0"/>
          <w:numId w:val="26"/>
        </w:numPr>
      </w:pPr>
      <w:r w:rsidRPr="00BA156B">
        <w:t>Consultas</w:t>
      </w:r>
    </w:p>
    <w:p w14:paraId="29EFB4E4" w14:textId="77777777" w:rsidR="00376FA3" w:rsidRPr="00BA156B" w:rsidRDefault="00376FA3" w:rsidP="00927ED8">
      <w:pPr>
        <w:pStyle w:val="Texto"/>
        <w:numPr>
          <w:ilvl w:val="0"/>
          <w:numId w:val="26"/>
        </w:numPr>
      </w:pPr>
      <w:r w:rsidRPr="00BA156B">
        <w:t>Pedido de Intervención (PIN)</w:t>
      </w:r>
    </w:p>
    <w:p w14:paraId="247E55BB" w14:textId="0904DBBE" w:rsidR="00376FA3" w:rsidRPr="00017896" w:rsidRDefault="00376FA3" w:rsidP="00927ED8">
      <w:pPr>
        <w:pStyle w:val="Texto"/>
        <w:numPr>
          <w:ilvl w:val="0"/>
          <w:numId w:val="26"/>
        </w:numPr>
      </w:pPr>
      <w:r w:rsidRPr="00BA156B">
        <w:t>Quejas</w:t>
      </w:r>
    </w:p>
    <w:p w14:paraId="5C6EF2E2" w14:textId="1A6EB283" w:rsidR="008D2441" w:rsidRPr="00017896" w:rsidRDefault="00376FA3" w:rsidP="00017896">
      <w:pPr>
        <w:pStyle w:val="Texto"/>
      </w:pPr>
      <w:r w:rsidRPr="00BA156B">
        <w:t xml:space="preserve">Estas solicitudes pueden ser ingresadas al sistema 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D32C56"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sidRPr="00BA156B">
        <w:fldChar w:fldCharType="separate"/>
      </w:r>
      <w:r w:rsidR="00A90C62" w:rsidRPr="00BA156B">
        <w:rPr>
          <w:noProof/>
        </w:rPr>
        <w:t>(35)</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gratuita, </w:t>
      </w:r>
      <w:r w:rsidR="0063349C" w:rsidRPr="00BA156B">
        <w:t>vía</w:t>
      </w:r>
      <w:r w:rsidR="00AC7C3A" w:rsidRPr="00BA156B">
        <w:t xml:space="preserve"> </w:t>
      </w:r>
      <w:r w:rsidR="00FB7E35" w:rsidRPr="00BA156B">
        <w:t>Internet</w:t>
      </w:r>
      <w:r w:rsidR="00AC7C3A" w:rsidRPr="00BA156B">
        <w:t xml:space="preserve"> mediante </w:t>
      </w:r>
      <w:r w:rsidRPr="00BA156B">
        <w:t xml:space="preserve">un sistema </w:t>
      </w:r>
      <w:r w:rsidR="0063349C" w:rsidRPr="00BA156B">
        <w:t xml:space="preserve">en su página </w:t>
      </w:r>
      <w:r w:rsidRPr="00BA156B">
        <w:t xml:space="preserve">web </w:t>
      </w:r>
      <w:r w:rsidR="00EC2BAF" w:rsidRPr="00BA156B">
        <w:fldChar w:fldCharType="begin" w:fldLock="1"/>
      </w:r>
      <w:r w:rsidR="00D32C56" w:rsidRPr="00BA156B">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C2BAF" w:rsidRPr="00BA156B">
        <w:fldChar w:fldCharType="separate"/>
      </w:r>
      <w:r w:rsidR="00A90C62" w:rsidRPr="00BA156B">
        <w:rPr>
          <w:noProof/>
        </w:rPr>
        <w:t>(36)</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lastRenderedPageBreak/>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EC2BAF" w:rsidRPr="00BA156B">
        <w:fldChar w:fldCharType="begin" w:fldLock="1"/>
      </w:r>
      <w:r w:rsidR="00D32C56" w:rsidRPr="00BA156B">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7)" }, "properties" : {  }, "schema" : "https://github.com/citation-style-language/schema/raw/master/csl-citation.json" }</w:instrText>
      </w:r>
      <w:r w:rsidR="00EC2BAF" w:rsidRPr="00BA156B">
        <w:fldChar w:fldCharType="separate"/>
      </w:r>
      <w:r w:rsidR="00A90C62" w:rsidRPr="00BA156B">
        <w:rPr>
          <w:noProof/>
        </w:rPr>
        <w:t>(37)</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D32C56" w:rsidRPr="00BA156B">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8)" }, "properties" : {  }, "schema" : "https://github.com/citation-style-language/schema/raw/master/csl-citation.json" }</w:instrText>
      </w:r>
      <w:r w:rsidR="00EC2BAF" w:rsidRPr="00BA156B">
        <w:fldChar w:fldCharType="separate"/>
      </w:r>
      <w:r w:rsidR="00A90C62" w:rsidRPr="00BA156B">
        <w:rPr>
          <w:noProof/>
        </w:rPr>
        <w:t>(38)</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solicitudes presentadas, siguiéndole por la </w:t>
      </w:r>
      <w:r w:rsidR="00D3505A" w:rsidRPr="00BA156B">
        <w:t>vía</w:t>
      </w:r>
      <w:r w:rsidR="00913D4D" w:rsidRPr="00BA156B">
        <w:t xml:space="preserve"> presencial con el 21.34% y luego por el sistema de 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B72F4A" w:rsidRPr="00BA156B">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C2BAF" w:rsidRPr="00BA156B">
        <w:fldChar w:fldCharType="separate"/>
      </w:r>
      <w:r w:rsidR="00A90C62" w:rsidRPr="00BA156B">
        <w:rPr>
          <w:noProof/>
        </w:rPr>
        <w:t>(33)</w:t>
      </w:r>
      <w:r w:rsidR="00EC2BAF" w:rsidRPr="00BA156B">
        <w:fldChar w:fldCharType="end"/>
      </w:r>
      <w:r w:rsidR="00913D4D" w:rsidRPr="00BA156B">
        <w:t>.</w:t>
      </w:r>
    </w:p>
    <w:p w14:paraId="75839BED" w14:textId="23C2FEB1" w:rsidR="008D2441" w:rsidRPr="00017896" w:rsidRDefault="008D2441" w:rsidP="00017896">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r w:rsidR="007B7445" w:rsidRPr="00BA156B">
        <w:t>.</w:t>
      </w:r>
      <w:r w:rsidRPr="00BA156B">
        <w:t xml:space="preserve"> 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rPr>
          <w:rFonts w:cs="Times New Roman"/>
          <w:lang w:val="es-PE"/>
        </w:rPr>
      </w:pPr>
      <w:r w:rsidRPr="00BA156B">
        <w:rPr>
          <w:rFonts w:cs="Times New Roman"/>
          <w:noProof/>
          <w:lang w:val="es-PE" w:eastAsia="es-PE"/>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03903539" w14:textId="43250D39" w:rsidR="00DF1003" w:rsidRPr="00017896" w:rsidRDefault="008D2441" w:rsidP="003F5DBB">
      <w:pPr>
        <w:pStyle w:val="Texto"/>
        <w:jc w:val="center"/>
      </w:pPr>
      <w:r w:rsidRPr="00BA156B">
        <w:t>Fuente: Tablero de Control – SUSALUD</w:t>
      </w:r>
      <w:r w:rsidR="007B7445" w:rsidRPr="00BA156B">
        <w:t>.</w:t>
      </w:r>
      <w:r w:rsidRPr="00BA156B">
        <w:t xml:space="preserve"> </w:t>
      </w:r>
      <w:r w:rsidR="00EC2BAF" w:rsidRPr="00BA156B">
        <w:fldChar w:fldCharType="begin" w:fldLock="1"/>
      </w:r>
      <w:r w:rsidR="00B72F4A" w:rsidRPr="00BA156B">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C2BAF" w:rsidRPr="00BA156B">
        <w:fldChar w:fldCharType="separate"/>
      </w:r>
      <w:r w:rsidR="00A90C62" w:rsidRPr="00BA156B">
        <w:rPr>
          <w:noProof/>
        </w:rPr>
        <w:t>(33)</w:t>
      </w:r>
      <w:r w:rsidR="00EC2BAF" w:rsidRPr="00BA156B">
        <w:fldChar w:fldCharType="end"/>
      </w:r>
    </w:p>
    <w:p w14:paraId="6959A8B9" w14:textId="07983FCA" w:rsidR="004220C8" w:rsidRPr="00017896" w:rsidRDefault="00CD231B" w:rsidP="00017896">
      <w:pPr>
        <w:pStyle w:val="Texto"/>
      </w:pPr>
      <w:r w:rsidRPr="00BA156B">
        <w:t>Una nueva herramienta 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w:t>
      </w:r>
      <w:r w:rsidR="000113B0" w:rsidRPr="00BA156B">
        <w:lastRenderedPageBreak/>
        <w:t xml:space="preserve">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974A68" w:rsidRPr="00BA156B">
        <w:t>una opción aun no desarrollada, mostrando el ro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herramienta </w:t>
      </w:r>
      <w:r w:rsidR="0087577D" w:rsidRPr="00BA156B">
        <w:t xml:space="preserve">es que </w:t>
      </w:r>
      <w:r w:rsidR="00E260FD" w:rsidRPr="00BA156B">
        <w:t>se encuentra desorganizada y en ciertas partes esta desactualizada</w:t>
      </w:r>
      <w:r w:rsidR="000113B0" w:rsidRPr="00BA156B">
        <w:t xml:space="preserve"> </w:t>
      </w:r>
      <w:r w:rsidR="00EC2BAF" w:rsidRPr="00BA156B">
        <w:fldChar w:fldCharType="begin" w:fldLock="1"/>
      </w:r>
      <w:r w:rsidR="00D32C56" w:rsidRPr="00BA156B">
        <w:instrText>ADDIN CSL_CITATION { "citationItems" : [ { "id" : "ITEM-1", "itemData" : { "URL" : "http://mapa.susalud.gob.pe/", "accessed" : { "date-parts" : [ [ "2018", "3", "14" ] ] }, "id" : "ITEM-1", "issued" : { "date-parts" : [ [ "0" ] ] }, "title" : "SUSALUD | Mapa Georeferenciado", "type" : "webpage" }, "uris" : [ "http://www.mendeley.com/documents/?uuid=4d475be5-26d8-34ec-a72d-f3285c46af48" ] } ], "mendeley" : { "formattedCitation" : "(39)", "plainTextFormattedCitation" : "(39)", "previouslyFormattedCitation" : "(39)" }, "properties" : {  }, "schema" : "https://github.com/citation-style-language/schema/raw/master/csl-citation.json" }</w:instrText>
      </w:r>
      <w:r w:rsidR="00EC2BAF" w:rsidRPr="00BA156B">
        <w:fldChar w:fldCharType="separate"/>
      </w:r>
      <w:r w:rsidR="00A90C62" w:rsidRPr="00BA156B">
        <w:rPr>
          <w:noProof/>
        </w:rPr>
        <w:t>(39)</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23" w:name="_Toc511166287"/>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23"/>
    </w:p>
    <w:p w14:paraId="35743F54" w14:textId="38083FB5"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D12CF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w:t>
      </w:r>
      <w:r w:rsidR="008626EB" w:rsidRPr="00BA156B">
        <w:lastRenderedPageBreak/>
        <w:t>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6BF875E7" w:rsidR="0099501F" w:rsidRPr="00017896" w:rsidRDefault="004456A4" w:rsidP="00017896">
      <w:pPr>
        <w:pStyle w:val="Texto"/>
      </w:pPr>
      <w:r w:rsidRPr="00BA156B">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EC2BAF" w:rsidRPr="00BA156B">
        <w:fldChar w:fldCharType="begin" w:fldLock="1"/>
      </w:r>
      <w:r w:rsidR="00C60E77"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35D0001A"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673ED7" w:rsidRPr="00BA156B">
        <w:t xml:space="preserve">el termino de Queja es reemplazado por el termino Denuncia.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de reclamos o denuncias hacia IAFAS separado del formato </w:t>
      </w:r>
      <w:r w:rsidR="001325DD" w:rsidRPr="00BA156B">
        <w:t xml:space="preserve">hacia IPRESS donde </w:t>
      </w:r>
      <w:r w:rsidR="001325DD" w:rsidRPr="00BA156B">
        <w:lastRenderedPageBreak/>
        <w:t>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D32C56" w:rsidRPr="00BA156B">
        <w:instrText>ADDIN CSL_CITATION { "citationItems" : [ { "id" : "ITEM-1", "itemData" : { "id" : "ITEM-1", "issued" : { "date-parts" : [ [ "0" ] ] }, "title" : "Resoluci\u00f3n Ministerial 667-2017/MINSA", "type" : "article-journal" }, "uris" : [ "http://www.mendeley.com/documents/?uuid=552a519c-8799-3b1e-ac3b-ae3a6f023f8d" ] } ], "mendeley" : { "formattedCitation" : "(40)", "plainTextFormattedCitation" : "(40)", "previouslyFormattedCitation" : "(40)" }, "properties" : {  }, "schema" : "https://github.com/citation-style-language/schema/raw/master/csl-citation.json" }</w:instrText>
      </w:r>
      <w:r w:rsidR="00EC2BAF" w:rsidRPr="00BA156B">
        <w:fldChar w:fldCharType="separate"/>
      </w:r>
      <w:r w:rsidR="00A90C62" w:rsidRPr="00BA156B">
        <w:rPr>
          <w:noProof/>
        </w:rPr>
        <w:t>(40)</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24" w:name="_Toc511166288"/>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24"/>
    </w:p>
    <w:p w14:paraId="15F5DE3E" w14:textId="07A0AF8E"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preocupaciones y/o problemas de los asegurados por IPRESS</w:t>
      </w:r>
      <w:r w:rsidRPr="00BA156B">
        <w:t xml:space="preserve"> </w:t>
      </w:r>
      <w:r w:rsidR="00EC2BAF" w:rsidRPr="00BA156B">
        <w:fldChar w:fldCharType="begin" w:fldLock="1"/>
      </w:r>
      <w:r w:rsidR="00D32C56"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sidRPr="00BA156B">
        <w:fldChar w:fldCharType="separate"/>
      </w:r>
      <w:r w:rsidR="00A90C62" w:rsidRPr="00BA156B">
        <w:rPr>
          <w:noProof/>
        </w:rPr>
        <w:t>(35)</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EC2BAF" w:rsidRPr="00BA156B">
        <w:fldChar w:fldCharType="begin" w:fldLock="1"/>
      </w:r>
      <w:r w:rsidR="002B7347" w:rsidRPr="00BA156B">
        <w:instrText>ADDIN CSL_CITATION { "citationItems" : [ { "id" : "ITEM-1", "itemData" : { "URL" : "http://busquedas.elperuano.pe/normaslegales/aprueban-reglamento-general-para-la-atencion-de-los-reclamos-resolucion-n-160-2011-sunasacd-737790-1/", "accessed" : { "date-parts" : [ [ "2018", "3", "14" ] ] }, "id" : "ITEM-1", "issued" : { "date-parts" : [ [ "0" ] ] }, "title" : "LEY N\u00b0 30150 - Norma Legal Diario Oficial El Peruano", "type" : "webpage" }, "uris" : [ "http://www.mendeley.com/documents/?uuid=d17fd65f-0176-3cbc-b6ed-085426cf8979" ] } ], "mendeley" : { "formattedCitation" : "(41)", "plainTextFormattedCitation" : "(41)", "previouslyFormattedCitation" : "(41)" }, "properties" : {  }, "schema" : "https://github.com/citation-style-language/schema/raw/master/csl-citation.json" }</w:instrText>
      </w:r>
      <w:r w:rsidR="00EC2BAF" w:rsidRPr="00BA156B">
        <w:fldChar w:fldCharType="separate"/>
      </w:r>
      <w:r w:rsidR="00A90C62" w:rsidRPr="00BA156B">
        <w:rPr>
          <w:noProof/>
        </w:rPr>
        <w:t>(41)</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D12CF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n muchas categorías lo cual hacia complejo su uso.</w:t>
      </w:r>
    </w:p>
    <w:p w14:paraId="19BB10AB" w14:textId="3A7B805A" w:rsidR="007222F0" w:rsidRPr="00017896" w:rsidRDefault="0075380D" w:rsidP="00017896">
      <w:pPr>
        <w:pStyle w:val="Texto"/>
      </w:pPr>
      <w:r w:rsidRPr="00BA156B">
        <w:t>Desde comienzos del año 2018, los valores que se muestran dentro del Tablero de Control de SUSALUD</w:t>
      </w:r>
      <w:r w:rsidR="007222F0" w:rsidRPr="00BA156B">
        <w:t xml:space="preserve"> </w:t>
      </w:r>
      <w:r w:rsidR="00EC2BAF" w:rsidRPr="00BA156B">
        <w:fldChar w:fldCharType="begin" w:fldLock="1"/>
      </w:r>
      <w:r w:rsidR="00D32C56" w:rsidRPr="00BA156B">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C2BAF" w:rsidRPr="00BA156B">
        <w:fldChar w:fldCharType="separate"/>
      </w:r>
      <w:r w:rsidR="00A90C62" w:rsidRPr="00BA156B">
        <w:rPr>
          <w:noProof/>
        </w:rPr>
        <w:t>(36)</w:t>
      </w:r>
      <w:r w:rsidR="00EC2BAF" w:rsidRPr="00BA156B">
        <w:fldChar w:fldCharType="end"/>
      </w:r>
      <w:r w:rsidRPr="00BA156B">
        <w:t xml:space="preserve"> variaron considerablemente en el número de solicitudes presentadas en los últimos años, llegando a mostrar que en el año 2015 solo hubo 6 </w:t>
      </w:r>
      <w:r w:rsidRPr="00BA156B">
        <w:lastRenderedPageBreak/>
        <w:t xml:space="preserve">quejas presentadas en todo el año. Se consultó a SUSALUD sobre la razón de diferencia tan abrupta de estos datos, a lo cual su respuesta fue </w:t>
      </w:r>
      <w:r w:rsidR="00651402" w:rsidRPr="00BA156B">
        <w:t>que</w:t>
      </w:r>
      <w:r w:rsidRPr="00BA156B">
        <w:t xml:space="preserve"> anteriormente las solicitudes se almacenaban en dos sistemas diferentes que ellos manejaban, uno que se actualizaba de manera manual ya que era en una </w:t>
      </w:r>
      <w:r w:rsidR="0046688E" w:rsidRPr="00BA156B">
        <w:t xml:space="preserve">hoja de cálculo </w:t>
      </w:r>
      <w:r w:rsidRPr="00BA156B">
        <w:t xml:space="preserve">y el otro era un sistema informático automatizado. Ambos sistemas almacenaban información distinta y actualmente se </w:t>
      </w:r>
      <w:r w:rsidR="005102F5" w:rsidRPr="00BA156B">
        <w:t>está transfiriendo</w:t>
      </w:r>
      <w:r w:rsidRPr="00BA156B">
        <w:t xml:space="preserve"> la información contenida en la </w:t>
      </w:r>
      <w:r w:rsidR="0046688E" w:rsidRPr="00BA156B">
        <w:t>hoja de cálculo</w:t>
      </w:r>
      <w:r w:rsidRPr="00BA156B">
        <w:t xml:space="preserve"> al sistema informático</w:t>
      </w:r>
      <w:r w:rsidR="00F31057" w:rsidRPr="00BA156B">
        <w:t xml:space="preserve">. Por esto la información mostrada </w:t>
      </w:r>
      <w:r w:rsidR="00F964D8" w:rsidRPr="00BA156B">
        <w:t xml:space="preserve">en </w:t>
      </w:r>
      <w:r w:rsidR="005A2C4B" w:rsidRPr="00BA156B">
        <w:t>m</w:t>
      </w:r>
      <w:r w:rsidR="00F964D8" w:rsidRPr="00BA156B">
        <w:t>arzo del 2018</w:t>
      </w:r>
      <w:r w:rsidR="00F31057" w:rsidRPr="00BA156B">
        <w:t xml:space="preserve"> </w:t>
      </w:r>
      <w:r w:rsidR="00F964D8" w:rsidRPr="00BA156B">
        <w:t>era</w:t>
      </w:r>
      <w:r w:rsidR="00F31057" w:rsidRPr="00BA156B">
        <w:t xml:space="preserve"> inconsistente con l</w:t>
      </w:r>
      <w:r w:rsidR="00F964D8" w:rsidRPr="00BA156B">
        <w:t>a</w:t>
      </w:r>
      <w:r w:rsidR="00F31057" w:rsidRPr="00BA156B">
        <w:t xml:space="preserve"> que se </w:t>
      </w:r>
      <w:r w:rsidRPr="00BA156B">
        <w:t xml:space="preserve">mostraba </w:t>
      </w:r>
      <w:r w:rsidR="005A2C4B" w:rsidRPr="00BA156B">
        <w:t>en mayo del 2017</w:t>
      </w:r>
      <w:r w:rsidRPr="00BA156B">
        <w:t>.</w:t>
      </w:r>
    </w:p>
    <w:p w14:paraId="67C0CE5D" w14:textId="2EF7C527"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D32C56"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sidRPr="00BA156B">
        <w:fldChar w:fldCharType="separate"/>
      </w:r>
      <w:r w:rsidR="00A90C62" w:rsidRPr="00BA156B">
        <w:rPr>
          <w:noProof/>
        </w:rPr>
        <w:t>(35)</w:t>
      </w:r>
      <w:r w:rsidR="00EC2BAF" w:rsidRPr="00BA156B">
        <w:fldChar w:fldCharType="end"/>
      </w:r>
      <w:r w:rsidRPr="00BA156B">
        <w:t>, y se encontraron datos que genera</w:t>
      </w:r>
      <w:r w:rsidR="004053C8" w:rsidRPr="00BA156B">
        <w:t>ba</w:t>
      </w:r>
      <w:r w:rsidRPr="00BA156B">
        <w:t>n duda. Por ejemplo, se encontró que detallan solicitudes presentadas en el año 2015 con estado “En Tra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25" w:name="_Toc511166289"/>
      <w:r w:rsidRPr="00BA156B">
        <w:rPr>
          <w:lang w:val="es-PE"/>
        </w:rPr>
        <w:t>Oportunidades de Mejora</w:t>
      </w:r>
      <w:bookmarkEnd w:id="25"/>
    </w:p>
    <w:p w14:paraId="74223F1D" w14:textId="72533571" w:rsidR="00B674F0" w:rsidRPr="00017896" w:rsidRDefault="004053C8" w:rsidP="00017896">
      <w:pPr>
        <w:pStyle w:val="Texto"/>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sistema teniendo en cuenta tanto las necesidades de los asegurados como la de las IPRESS y SUSALUD</w:t>
      </w:r>
      <w:r w:rsidR="007B7445" w:rsidRPr="00BA156B">
        <w:t>.</w:t>
      </w:r>
      <w:r w:rsidR="00562533" w:rsidRPr="00BA156B">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sis</w:t>
      </w:r>
      <w:r w:rsidRPr="00BA156B">
        <w:t xml:space="preserve">tema se mejoraría el alcance de la información proveniente en los reclamos y </w:t>
      </w:r>
      <w:r w:rsidRPr="00BA156B">
        <w:lastRenderedPageBreak/>
        <w:t>podría manejarse de una forma que permita proponer proyectos de mejora para el sistema de salud del Perú.</w:t>
      </w:r>
    </w:p>
    <w:p w14:paraId="60DC36F1" w14:textId="77777777" w:rsidR="00B674F0" w:rsidRPr="00BA156B" w:rsidRDefault="00B674F0" w:rsidP="004053C8">
      <w:pPr>
        <w:pStyle w:val="Ttulo3"/>
        <w:rPr>
          <w:lang w:val="es-PE"/>
        </w:rPr>
      </w:pPr>
      <w:bookmarkStart w:id="26" w:name="_Toc511166290"/>
      <w:r w:rsidRPr="00BA156B">
        <w:rPr>
          <w:lang w:val="es-PE"/>
        </w:rPr>
        <w:t>Diseño centrado en el usuario en el sector Salud en Perú</w:t>
      </w:r>
      <w:bookmarkEnd w:id="26"/>
    </w:p>
    <w:p w14:paraId="2C456423" w14:textId="7D362CCE" w:rsidR="00A12DD0" w:rsidRPr="00017896" w:rsidRDefault="00B674F0" w:rsidP="00017896">
      <w:pPr>
        <w:pStyle w:val="Texto"/>
      </w:pPr>
      <w:r w:rsidRPr="00BA156B">
        <w:t xml:space="preserve">En el caso del Perú, todavía existe una alta resistencia al cambio en el aspecto tecnológico, por la idea equivocada de </w:t>
      </w:r>
      <w:r w:rsidR="004C67AC" w:rsidRPr="00BA156B">
        <w:t>que,</w:t>
      </w:r>
      <w:r w:rsidRPr="00BA156B">
        <w:t xml:space="preserve"> por la adopción de nuevas tecnologías, los </w:t>
      </w:r>
      <w:r w:rsidR="00B419AD" w:rsidRPr="00BA156B">
        <w:t>empleado</w:t>
      </w:r>
      <w:r w:rsidRPr="00BA156B">
        <w:t xml:space="preserve"> podrían </w:t>
      </w:r>
      <w:r w:rsidR="00B419AD" w:rsidRPr="00BA156B">
        <w:t>perjudicarse en su trabajo o incluso perderlo</w:t>
      </w:r>
      <w:r w:rsidR="007B7445" w:rsidRPr="00BA156B">
        <w:t>.</w:t>
      </w:r>
      <w:r w:rsidRPr="00BA156B">
        <w:t xml:space="preserve"> Es por esto que la implementación de nuevos sistemas para la mejora de procesos es limitada ya que los pocos sistemas que llegan a implementarse, no llegan a ser aprovechados en su totalidad</w:t>
      </w:r>
      <w:r w:rsidR="007B7445" w:rsidRPr="00BA156B">
        <w:t>.</w:t>
      </w:r>
      <w:r w:rsidR="00302C59" w:rsidRPr="00BA156B">
        <w:t xml:space="preserve"> Seguir los enfoques de </w:t>
      </w:r>
      <w:r w:rsidRPr="00BA156B">
        <w:t>UCD podría marcar una diferencia significativa en la adopción de sistemas informáticos en el sector salud, tanto en sistemas clínicos como en sistemas de gestión de diversos recursos</w:t>
      </w:r>
      <w:r w:rsidR="007B7445" w:rsidRPr="00BA156B">
        <w:t>.</w:t>
      </w:r>
      <w:r w:rsidRPr="00BA156B">
        <w:t xml:space="preserve"> El uso de estos enfoques se ve limitado debido a que no se le da la importancia necesaria a las pruebas de aplicativos con usuarios, a la falta de tiempo y recursos en la implementación de dic</w:t>
      </w:r>
      <w:r w:rsidR="00302C59" w:rsidRPr="00BA156B">
        <w:t>hos sistemas, falta de experiencia</w:t>
      </w:r>
      <w:r w:rsidRPr="00BA156B">
        <w:t xml:space="preserve"> en dichos enfoques y principalmente, la idea de que un sistema solo debe desarrollarse para cumplir los objetivos de la empresa y no darle valor a las apreciaciones de los usuarios finales</w:t>
      </w:r>
      <w:r w:rsidR="007B7445" w:rsidRPr="00BA156B">
        <w:t>.</w:t>
      </w:r>
    </w:p>
    <w:p w14:paraId="39665754" w14:textId="07545E11" w:rsidR="0023033B" w:rsidRPr="000538FD" w:rsidRDefault="00A12DD0" w:rsidP="000538FD">
      <w:pPr>
        <w:pStyle w:val="Ttulo1"/>
      </w:pPr>
      <w:bookmarkStart w:id="27" w:name="_Toc511166291"/>
      <w:r w:rsidRPr="00BA156B">
        <w:lastRenderedPageBreak/>
        <w:t>Justificación del estudio</w:t>
      </w:r>
      <w:bookmarkEnd w:id="27"/>
    </w:p>
    <w:p w14:paraId="40E406DF" w14:textId="4AA95564" w:rsidR="00736B17" w:rsidRPr="000538FD" w:rsidRDefault="00D12CF6" w:rsidP="000538FD">
      <w:pPr>
        <w:pStyle w:val="Texto"/>
      </w:pPr>
      <w:r w:rsidRPr="00BA156B">
        <w:t xml:space="preserve">Bajo la normativa vigente </w:t>
      </w:r>
      <w:r w:rsidR="00EC2BAF"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ya que la necesidad de un sistema centralizado de gestión de reclamos para mejorar </w:t>
      </w:r>
      <w:r w:rsidR="008E7D99" w:rsidRPr="00BA156B">
        <w:t xml:space="preserve">su </w:t>
      </w:r>
      <w:r w:rsidR="00CE1173" w:rsidRPr="00BA156B">
        <w:t xml:space="preserve">manejo </w:t>
      </w:r>
      <w:r w:rsidR="008E7D99" w:rsidRPr="00BA156B">
        <w:t>es</w:t>
      </w:r>
      <w:r w:rsidR="00CE1173" w:rsidRPr="00BA156B">
        <w:t xml:space="preserve"> </w:t>
      </w:r>
      <w:r w:rsidR="008E7D99" w:rsidRPr="00BA156B">
        <w:t xml:space="preserve">necesario </w:t>
      </w:r>
      <w:r w:rsidR="00CE1173" w:rsidRPr="00BA156B">
        <w:t xml:space="preserve">para monitorear y mejorar la calidad de atención en salud </w:t>
      </w:r>
      <w:r w:rsidR="00EC2BAF" w:rsidRPr="00BA156B">
        <w:fldChar w:fldCharType="begin" w:fldLock="1"/>
      </w:r>
      <w:r w:rsidR="00CE1173"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BA156B">
        <w:fldChar w:fldCharType="separate"/>
      </w:r>
      <w:r w:rsidR="00CE1173" w:rsidRPr="00BA156B">
        <w:rPr>
          <w:noProof/>
        </w:rPr>
        <w:t>(11)</w:t>
      </w:r>
      <w:r w:rsidR="00EC2BAF" w:rsidRPr="00BA156B">
        <w:fldChar w:fldCharType="end"/>
      </w:r>
      <w:r w:rsidR="008E7D99" w:rsidRPr="00BA156B">
        <w:t>,</w:t>
      </w:r>
      <w:r w:rsidR="00CE1173" w:rsidRPr="00BA156B">
        <w:t xml:space="preserve"> </w:t>
      </w:r>
      <w:r w:rsidR="00AC63D1" w:rsidRPr="00BA156B">
        <w:t xml:space="preserve">no </w:t>
      </w:r>
      <w:r w:rsidR="00CE1173" w:rsidRPr="00BA156B">
        <w:t xml:space="preserve">hay la necesidad de la creación de varios sistemas independientes que realicen estas funciones, </w:t>
      </w:r>
      <w:r w:rsidR="00C60E77" w:rsidRPr="00BA156B">
        <w:t xml:space="preserve">ya que </w:t>
      </w:r>
      <w:r w:rsidR="00CE1173" w:rsidRPr="00BA156B">
        <w:t>no sería tan efectivo como un solo sistema centralizado a las que todos los actores involucrados puedan ingresar. Esto es debido a que u</w:t>
      </w:r>
      <w:r w:rsidRPr="00BA156B">
        <w:t xml:space="preserve">n sistema de esta naturaleza permitiría no solamente que la comunicación entre IPRESS y ciudadanos mejorará, sino además serviría para una correcta supervisión de parte de organismos fiscalizadores como SUSALUD. </w:t>
      </w:r>
      <w:r w:rsidR="00CE1173" w:rsidRPr="00BA156B">
        <w:t>E</w:t>
      </w:r>
      <w:r w:rsidRPr="00BA156B">
        <w:t>ste sistema 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sistema muy atractivo para reducir la brecha que separa a las IPRESS y SUSALUD de los ciudadanos. Para poder lograr que esto funcione, se necesita principalmente informatizar los reclamos y co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77777777" w:rsidR="00D12CF6" w:rsidRPr="00BA156B" w:rsidRDefault="00736B17" w:rsidP="000538FD">
      <w:pPr>
        <w:pStyle w:val="Texto"/>
      </w:pPr>
      <w:r w:rsidRPr="00BA156B">
        <w:t>Pa</w:t>
      </w:r>
      <w:r w:rsidR="00FB540C" w:rsidRPr="00BA156B">
        <w:t>ra el diseño de este sistema</w:t>
      </w:r>
      <w:r w:rsidRPr="00BA156B">
        <w:t xml:space="preserve"> se escogió la metodología del </w:t>
      </w:r>
      <w:r w:rsidR="007A54FF" w:rsidRPr="00BA156B">
        <w:t>UCD</w:t>
      </w:r>
      <w:r w:rsidR="00520AF5" w:rsidRPr="00BA156B">
        <w:t xml:space="preserve"> </w:t>
      </w:r>
      <w:r w:rsidR="00EC2BAF" w:rsidRPr="00BA156B">
        <w:fldChar w:fldCharType="begin" w:fldLock="1"/>
      </w:r>
      <w:r w:rsidR="00C00671"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ta interacción con usuarios que permit</w:t>
      </w:r>
      <w:r w:rsidR="00D20D45" w:rsidRPr="00BA156B">
        <w:t>e</w:t>
      </w:r>
      <w:r w:rsidRPr="00BA156B">
        <w:t xml:space="preserve"> identificar necesidades, requerimientos, </w:t>
      </w:r>
      <w:r w:rsidRPr="00BA156B">
        <w:lastRenderedPageBreak/>
        <w:t>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sistema 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sistema </w:t>
      </w:r>
      <w:r w:rsidR="00EE665E" w:rsidRPr="00BA156B">
        <w:t xml:space="preserve">debe </w:t>
      </w:r>
      <w:r w:rsidR="00D12CF6" w:rsidRPr="00BA156B">
        <w:t xml:space="preserve">adaptarse a cada una de sus necesidades y procesos de trabajo. </w:t>
      </w:r>
      <w:r w:rsidR="00CE1173" w:rsidRPr="00BA156B">
        <w:t>Todo esto para que el sistema sea utilizado</w:t>
      </w:r>
      <w:r w:rsidR="00D12CF6" w:rsidRPr="00BA156B">
        <w:t xml:space="preserve"> de manera correcta para que permita una verdadera mejora dentro del Sistema de Salud del Perú.</w:t>
      </w:r>
    </w:p>
    <w:p w14:paraId="55D3AE61" w14:textId="5D3DC567" w:rsidR="006B20F8" w:rsidRPr="000538FD" w:rsidRDefault="00A12DD0" w:rsidP="000538FD">
      <w:pPr>
        <w:pStyle w:val="Ttulo1"/>
      </w:pPr>
      <w:bookmarkStart w:id="28" w:name="_Toc511166292"/>
      <w:r w:rsidRPr="00BA156B">
        <w:lastRenderedPageBreak/>
        <w:t>Objetivos</w:t>
      </w:r>
      <w:bookmarkEnd w:id="28"/>
    </w:p>
    <w:p w14:paraId="021EFD47" w14:textId="25E547FA" w:rsidR="00172C25" w:rsidRPr="000538FD" w:rsidRDefault="006B20F8" w:rsidP="00927ED8">
      <w:pPr>
        <w:pStyle w:val="Ttulo2"/>
        <w:numPr>
          <w:ilvl w:val="0"/>
          <w:numId w:val="7"/>
        </w:numPr>
        <w:rPr>
          <w:lang w:val="es-PE"/>
        </w:rPr>
      </w:pPr>
      <w:bookmarkStart w:id="29" w:name="_Toc511166293"/>
      <w:r w:rsidRPr="00BA156B">
        <w:rPr>
          <w:lang w:val="es-PE"/>
        </w:rPr>
        <w:t>Objetivo General</w:t>
      </w:r>
      <w:bookmarkEnd w:id="29"/>
    </w:p>
    <w:p w14:paraId="3665D694" w14:textId="6807064D" w:rsidR="006B20F8" w:rsidRPr="000538FD" w:rsidRDefault="00172C25" w:rsidP="000538FD">
      <w:pPr>
        <w:pStyle w:val="Texto"/>
      </w:pPr>
      <w:r w:rsidRPr="00BA156B">
        <w:t>Proponer el diseño de un sistema centralizado qu</w:t>
      </w:r>
      <w:r w:rsidR="00CE1173" w:rsidRPr="00BA156B">
        <w:t>e sirva para el recojo, gestión y</w:t>
      </w:r>
      <w:r w:rsidRPr="00BA156B">
        <w:t xml:space="preserve"> monitoreo </w:t>
      </w:r>
      <w:r w:rsidR="00CE1173" w:rsidRPr="00BA156B">
        <w:t>de reclamos en</w:t>
      </w:r>
      <w:r w:rsidRPr="00BA156B">
        <w:t xml:space="preserve"> una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30" w:name="_Toc511166294"/>
      <w:r w:rsidRPr="00BA156B">
        <w:rPr>
          <w:lang w:val="es-PE"/>
        </w:rPr>
        <w:t>Objetivos Específicos</w:t>
      </w:r>
      <w:bookmarkEnd w:id="30"/>
    </w:p>
    <w:p w14:paraId="4D5281FB" w14:textId="77777777" w:rsidR="00F10FB2" w:rsidRPr="00BA156B" w:rsidRDefault="00F10FB2" w:rsidP="00927ED8">
      <w:pPr>
        <w:pStyle w:val="Texto"/>
        <w:numPr>
          <w:ilvl w:val="0"/>
          <w:numId w:val="12"/>
        </w:numPr>
      </w:pPr>
      <w:r w:rsidRPr="00BA156B">
        <w:t>Identificar necesidades, requerimientos, dificultades</w:t>
      </w:r>
      <w:r w:rsidR="008C11F0" w:rsidRPr="00BA156B">
        <w:t xml:space="preserve"> y problemas que enfrenten </w:t>
      </w:r>
      <w:r w:rsidR="00A35C0B" w:rsidRPr="00BA156B">
        <w:t>tres</w:t>
      </w:r>
      <w:r w:rsidR="00466A3D" w:rsidRPr="00BA156B">
        <w:t xml:space="preserve"> </w:t>
      </w:r>
      <w:r w:rsidR="008C11F0" w:rsidRPr="00BA156B">
        <w:t>tipos de usuario</w:t>
      </w:r>
      <w:r w:rsidR="00466A3D" w:rsidRPr="00BA156B">
        <w:t>s:</w:t>
      </w:r>
    </w:p>
    <w:p w14:paraId="71515824" w14:textId="77777777" w:rsidR="00A35C0B" w:rsidRPr="00BA156B" w:rsidRDefault="00466A3D" w:rsidP="00927ED8">
      <w:pPr>
        <w:pStyle w:val="Texto"/>
        <w:numPr>
          <w:ilvl w:val="0"/>
          <w:numId w:val="27"/>
        </w:numPr>
      </w:pPr>
      <w:r w:rsidRPr="00BA156B">
        <w:t>Personal Administrativo de SUSALUD</w:t>
      </w:r>
      <w:r w:rsidR="00A35C0B" w:rsidRPr="00BA156B">
        <w:t>.</w:t>
      </w:r>
    </w:p>
    <w:p w14:paraId="58AF54BD" w14:textId="77777777" w:rsidR="00466A3D" w:rsidRPr="00BA156B" w:rsidRDefault="00CE1173" w:rsidP="00927ED8">
      <w:pPr>
        <w:pStyle w:val="Texto"/>
        <w:numPr>
          <w:ilvl w:val="0"/>
          <w:numId w:val="27"/>
        </w:numPr>
      </w:pPr>
      <w:r w:rsidRPr="00BA156B">
        <w:t>Gestores</w:t>
      </w:r>
      <w:r w:rsidR="00466A3D" w:rsidRPr="00BA156B">
        <w:t xml:space="preserve"> de IPRESS</w:t>
      </w:r>
      <w:r w:rsidRPr="00BA156B">
        <w:t>.</w:t>
      </w:r>
    </w:p>
    <w:p w14:paraId="5952B3A5" w14:textId="77777777" w:rsidR="00CE1173" w:rsidRPr="00BA156B" w:rsidRDefault="00CE1173" w:rsidP="00927ED8">
      <w:pPr>
        <w:pStyle w:val="Texto"/>
        <w:numPr>
          <w:ilvl w:val="0"/>
          <w:numId w:val="27"/>
        </w:numPr>
      </w:pPr>
      <w:r w:rsidRPr="00BA156B">
        <w:t>Ciu</w:t>
      </w:r>
      <w:r w:rsidR="008044EE" w:rsidRPr="00BA156B">
        <w:t>dadanos que puedan presentar reclamos respecto a IPRESS.</w:t>
      </w:r>
    </w:p>
    <w:p w14:paraId="54C2AABD" w14:textId="77777777" w:rsidR="006B20F8" w:rsidRPr="00BA156B" w:rsidRDefault="006B20F8" w:rsidP="00927ED8">
      <w:pPr>
        <w:pStyle w:val="Texto"/>
        <w:numPr>
          <w:ilvl w:val="0"/>
          <w:numId w:val="12"/>
        </w:numPr>
      </w:pPr>
      <w:r w:rsidRPr="00BA156B">
        <w:t>Diseñar un sistema de gestión de reclamos</w:t>
      </w:r>
      <w:r w:rsidR="008C11F0" w:rsidRPr="00BA156B">
        <w:t xml:space="preserve"> que se encuentr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ita</w:t>
      </w:r>
      <w:r w:rsidR="006305D4" w:rsidRPr="00BA156B">
        <w:t xml:space="preserve"> encontrar problemas a solucionar</w:t>
      </w:r>
      <w:r w:rsidR="008C11F0" w:rsidRPr="00BA156B">
        <w:t xml:space="preserve"> en el sistema de salud del Perú</w:t>
      </w:r>
      <w:r w:rsidR="007B7445" w:rsidRPr="00BA156B">
        <w:t>.</w:t>
      </w:r>
    </w:p>
    <w:p w14:paraId="4B1D00C8" w14:textId="77777777" w:rsidR="008C11F0" w:rsidRPr="00BA156B" w:rsidRDefault="008044EE" w:rsidP="00927ED8">
      <w:pPr>
        <w:pStyle w:val="Texto"/>
        <w:numPr>
          <w:ilvl w:val="0"/>
          <w:numId w:val="12"/>
        </w:numPr>
      </w:pPr>
      <w:r w:rsidRPr="00BA156B">
        <w:t>Evaluar el diseño propuesto por los usuarios antes mencionados para encontrar mejoras y/o errores a ser subsanados.</w:t>
      </w:r>
    </w:p>
    <w:p w14:paraId="32B3D69E" w14:textId="77777777" w:rsidR="00A12DD0" w:rsidRPr="00BA156B" w:rsidRDefault="00A12DD0" w:rsidP="00625BCC">
      <w:pPr>
        <w:pStyle w:val="Ttulo1"/>
      </w:pPr>
      <w:bookmarkStart w:id="31" w:name="_Toc511166295"/>
      <w:r w:rsidRPr="00BA156B">
        <w:lastRenderedPageBreak/>
        <w:t>Metodología</w:t>
      </w:r>
      <w:bookmarkEnd w:id="31"/>
    </w:p>
    <w:p w14:paraId="7835CB3B" w14:textId="2C49BED7" w:rsidR="00572A7C" w:rsidRPr="00901D34" w:rsidRDefault="00A12DD0" w:rsidP="00927ED8">
      <w:pPr>
        <w:pStyle w:val="Ttulo2"/>
        <w:numPr>
          <w:ilvl w:val="0"/>
          <w:numId w:val="8"/>
        </w:numPr>
        <w:spacing w:line="360" w:lineRule="auto"/>
        <w:rPr>
          <w:lang w:val="es-PE"/>
        </w:rPr>
      </w:pPr>
      <w:bookmarkStart w:id="32" w:name="_Toc511166296"/>
      <w:r w:rsidRPr="00901D34">
        <w:rPr>
          <w:lang w:val="es-PE"/>
        </w:rPr>
        <w:t>Diseño del estudio</w:t>
      </w:r>
      <w:bookmarkEnd w:id="32"/>
    </w:p>
    <w:p w14:paraId="3BB57895" w14:textId="09F11BF8" w:rsidR="00D652B7" w:rsidRPr="00211937" w:rsidRDefault="00D652B7" w:rsidP="00211937">
      <w:pPr>
        <w:pStyle w:val="Texto"/>
      </w:pPr>
      <w:r w:rsidRPr="00BA156B">
        <w:t>Este es un estudio de usabilidad, donde se evaluará el</w:t>
      </w:r>
      <w:r w:rsidR="006305D4" w:rsidRPr="00BA156B">
        <w:t xml:space="preserve"> diseño</w:t>
      </w:r>
      <w:r w:rsidR="008044EE" w:rsidRPr="00BA156B">
        <w:t xml:space="preserve"> del prototipo</w:t>
      </w:r>
      <w:r w:rsidR="006305D4" w:rsidRPr="00BA156B">
        <w:t xml:space="preserve"> de un producto tecnológico</w:t>
      </w:r>
      <w:r w:rsidRPr="00BA156B">
        <w:t xml:space="preserve"> mediante pruebas dirigidas a l</w:t>
      </w:r>
      <w:r w:rsidR="008044EE" w:rsidRPr="00BA156B">
        <w:t xml:space="preserve">os </w:t>
      </w:r>
      <w:r w:rsidR="006305D4" w:rsidRPr="00BA156B">
        <w:t>usuarios</w:t>
      </w:r>
      <w:r w:rsidR="008044EE" w:rsidRPr="00BA156B">
        <w:t xml:space="preserve"> finales</w:t>
      </w:r>
      <w:r w:rsidR="006305D4" w:rsidRPr="00BA156B">
        <w:t xml:space="preserve"> del sistema. </w:t>
      </w:r>
    </w:p>
    <w:p w14:paraId="14109D61" w14:textId="49740B4C" w:rsidR="00704DCF" w:rsidRPr="00901D34" w:rsidRDefault="00A12DD0" w:rsidP="00901D34">
      <w:pPr>
        <w:pStyle w:val="Ttulo2"/>
        <w:rPr>
          <w:lang w:val="es-PE"/>
        </w:rPr>
      </w:pPr>
      <w:bookmarkStart w:id="33" w:name="_Toc511166297"/>
      <w:r w:rsidRPr="00BA156B">
        <w:rPr>
          <w:lang w:val="es-PE"/>
        </w:rPr>
        <w:t>Población</w:t>
      </w:r>
      <w:bookmarkEnd w:id="33"/>
    </w:p>
    <w:p w14:paraId="5C724D95" w14:textId="77777777" w:rsidR="00704DCF" w:rsidRPr="00BA156B" w:rsidRDefault="00704DCF" w:rsidP="00211937">
      <w:pPr>
        <w:pStyle w:val="Texto"/>
      </w:pPr>
      <w:r w:rsidRPr="00BA156B">
        <w:t>La població</w:t>
      </w:r>
      <w:r w:rsidR="004665A1" w:rsidRPr="00BA156B">
        <w:t>n en estudio</w:t>
      </w:r>
      <w:r w:rsidRPr="00BA156B">
        <w:t xml:space="preserve"> se divide en </w:t>
      </w:r>
      <w:r w:rsidR="00F53309" w:rsidRPr="00BA156B">
        <w:t>tres</w:t>
      </w:r>
      <w:r w:rsidR="0059544B" w:rsidRPr="00BA156B">
        <w:t xml:space="preserve"> </w:t>
      </w:r>
      <w:r w:rsidR="0051146D" w:rsidRPr="00BA156B">
        <w:t>tipos</w:t>
      </w:r>
      <w:r w:rsidRPr="00BA156B">
        <w:t xml:space="preserve"> de usuarios:</w:t>
      </w:r>
    </w:p>
    <w:p w14:paraId="28172193" w14:textId="77777777" w:rsidR="006305D4" w:rsidRPr="00BA156B" w:rsidRDefault="006305D4" w:rsidP="00927ED8">
      <w:pPr>
        <w:pStyle w:val="Texto"/>
        <w:numPr>
          <w:ilvl w:val="0"/>
          <w:numId w:val="28"/>
        </w:numPr>
      </w:pPr>
      <w:r w:rsidRPr="00BA156B">
        <w:t>Per</w:t>
      </w:r>
      <w:r w:rsidR="008044EE" w:rsidRPr="00BA156B">
        <w:t>sonal Administrativo de SUSALUD.</w:t>
      </w:r>
    </w:p>
    <w:p w14:paraId="1A6FD314" w14:textId="77777777" w:rsidR="006305D4" w:rsidRPr="00BA156B" w:rsidRDefault="008044EE" w:rsidP="00927ED8">
      <w:pPr>
        <w:pStyle w:val="Texto"/>
        <w:numPr>
          <w:ilvl w:val="0"/>
          <w:numId w:val="28"/>
        </w:numPr>
      </w:pPr>
      <w:r w:rsidRPr="00BA156B">
        <w:t>Gestores</w:t>
      </w:r>
      <w:r w:rsidR="006305D4" w:rsidRPr="00BA156B">
        <w:t xml:space="preserve"> de IPRESS</w:t>
      </w:r>
      <w:r w:rsidRPr="00BA156B">
        <w:t>.</w:t>
      </w:r>
    </w:p>
    <w:p w14:paraId="06042FD9" w14:textId="4CBBEBE0" w:rsidR="002F42CB" w:rsidRPr="00211937" w:rsidRDefault="004665A1" w:rsidP="00927ED8">
      <w:pPr>
        <w:pStyle w:val="Texto"/>
        <w:numPr>
          <w:ilvl w:val="0"/>
          <w:numId w:val="28"/>
        </w:numPr>
      </w:pPr>
      <w:r w:rsidRPr="00BA156B">
        <w:t>Ciudadanos peruanos que puedan presentar</w:t>
      </w:r>
      <w:r w:rsidR="0051146D" w:rsidRPr="00BA156B">
        <w:t xml:space="preserve"> reclamos</w:t>
      </w:r>
      <w:r w:rsidR="008044EE" w:rsidRPr="00BA156B">
        <w:t>.</w:t>
      </w:r>
    </w:p>
    <w:p w14:paraId="13365756" w14:textId="3F5EB098" w:rsidR="00AD62EA" w:rsidRPr="00211937" w:rsidRDefault="00A12DD0" w:rsidP="00211937">
      <w:pPr>
        <w:pStyle w:val="Ttulo2"/>
        <w:rPr>
          <w:lang w:val="es-PE"/>
        </w:rPr>
      </w:pPr>
      <w:bookmarkStart w:id="34" w:name="_Toc511166298"/>
      <w:r w:rsidRPr="00BA156B">
        <w:rPr>
          <w:lang w:val="es-PE"/>
        </w:rPr>
        <w:t>Muestr</w:t>
      </w:r>
      <w:r w:rsidR="00FB6147" w:rsidRPr="00BA156B">
        <w:rPr>
          <w:lang w:val="es-PE"/>
        </w:rPr>
        <w:t>a</w:t>
      </w:r>
      <w:bookmarkEnd w:id="34"/>
    </w:p>
    <w:p w14:paraId="26C14B58" w14:textId="77777777" w:rsidR="002E5B65" w:rsidRDefault="00C532C1" w:rsidP="00211937">
      <w:pPr>
        <w:pStyle w:val="Texto"/>
      </w:pPr>
      <w:r w:rsidRPr="00BA156B">
        <w:t xml:space="preserve">Para este estudio se </w:t>
      </w:r>
      <w:r w:rsidR="00816A41" w:rsidRPr="00BA156B">
        <w:t xml:space="preserve">programó entrevistas </w:t>
      </w:r>
      <w:r w:rsidR="0059544B" w:rsidRPr="00BA156B">
        <w:t xml:space="preserve">con </w:t>
      </w:r>
      <w:r w:rsidR="007E3601" w:rsidRPr="00BA156B">
        <w:t>por lo menos</w:t>
      </w:r>
      <w:r w:rsidRPr="00BA156B">
        <w:t xml:space="preserve"> tres personas </w:t>
      </w:r>
      <w:r w:rsidR="00816A41" w:rsidRPr="00BA156B">
        <w:t xml:space="preserve">de </w:t>
      </w:r>
      <w:r w:rsidRPr="00BA156B">
        <w:t xml:space="preserve">cada </w:t>
      </w:r>
      <w:r w:rsidR="0086507C" w:rsidRPr="00BA156B">
        <w:t>uno de los tres</w:t>
      </w:r>
      <w:r w:rsidR="0059544B" w:rsidRPr="00BA156B">
        <w:t xml:space="preserve"> </w:t>
      </w:r>
      <w:r w:rsidRPr="00BA156B">
        <w:t>tipo</w:t>
      </w:r>
      <w:r w:rsidR="00043E74" w:rsidRPr="00BA156B">
        <w:t>s</w:t>
      </w:r>
      <w:r w:rsidRPr="00BA156B">
        <w:t xml:space="preserve"> de usuario </w:t>
      </w:r>
      <w:r w:rsidR="00043E74" w:rsidRPr="00BA156B">
        <w:t>descritos</w:t>
      </w:r>
      <w:r w:rsidRPr="00BA156B">
        <w:t>.</w:t>
      </w:r>
      <w:r w:rsidR="00F73463" w:rsidRPr="00BA156B">
        <w:t xml:space="preserve"> L</w:t>
      </w:r>
      <w:r w:rsidR="002973BF" w:rsidRPr="00BA156B">
        <w:t>a muestra de</w:t>
      </w:r>
      <w:r w:rsidR="00F73463" w:rsidRPr="00BA156B">
        <w:t xml:space="preserve"> ciudadanos entrevistados en la fase exploratoria </w:t>
      </w:r>
      <w:r w:rsidR="002973BF" w:rsidRPr="00BA156B">
        <w:t xml:space="preserve">fue independiente de la muestra para </w:t>
      </w:r>
      <w:r w:rsidR="00F73463" w:rsidRPr="00BA156B">
        <w:t xml:space="preserve">la fase de </w:t>
      </w:r>
      <w:r w:rsidR="002973BF" w:rsidRPr="00BA156B">
        <w:t>evaluación</w:t>
      </w:r>
      <w:r w:rsidR="002D03F7" w:rsidRPr="00BA156B">
        <w:t xml:space="preserve"> ya que la totalidad de personas entre</w:t>
      </w:r>
      <w:r w:rsidR="008044EE" w:rsidRPr="00BA156B">
        <w:t>vistadas en la fase exploratoria</w:t>
      </w:r>
      <w:r w:rsidR="002D03F7" w:rsidRPr="00BA156B">
        <w:t xml:space="preserve"> no se encontraban disponibles para la fase de evaluació</w:t>
      </w:r>
      <w:r w:rsidR="00BA09FC" w:rsidRPr="00BA156B">
        <w:t xml:space="preserve">n. </w:t>
      </w:r>
      <w:r w:rsidR="0086507C" w:rsidRPr="00BA156B">
        <w:t>Tanto e</w:t>
      </w:r>
      <w:r w:rsidR="00BA09FC" w:rsidRPr="00BA156B">
        <w:t>n</w:t>
      </w:r>
      <w:r w:rsidR="002D03F7" w:rsidRPr="00BA156B">
        <w:t xml:space="preserve"> la</w:t>
      </w:r>
      <w:r w:rsidR="002E5B65" w:rsidRPr="00BA156B">
        <w:t xml:space="preserve"> fase exploratoria</w:t>
      </w:r>
      <w:r w:rsidR="0086507C" w:rsidRPr="00BA156B">
        <w:t xml:space="preserve"> como en la fase de </w:t>
      </w:r>
      <w:r w:rsidR="008044EE" w:rsidRPr="00BA156B">
        <w:t>evaluación</w:t>
      </w:r>
      <w:r w:rsidR="0086507C" w:rsidRPr="00BA156B">
        <w:t xml:space="preserve">, y para todos los tipos de usuarios se </w:t>
      </w:r>
      <w:r w:rsidR="00B14113" w:rsidRPr="00BA156B">
        <w:t>utilizó</w:t>
      </w:r>
      <w:r w:rsidR="0086507C" w:rsidRPr="00BA156B">
        <w:t xml:space="preserve"> </w:t>
      </w:r>
      <w:r w:rsidR="00D15E0F" w:rsidRPr="00BA156B">
        <w:t>muestreo propositivo</w:t>
      </w:r>
      <w:r w:rsidR="00B14113" w:rsidRPr="00BA156B">
        <w:t>.</w:t>
      </w:r>
    </w:p>
    <w:p w14:paraId="0CB28AD9" w14:textId="77777777" w:rsidR="00B26073" w:rsidRPr="00BA156B" w:rsidRDefault="00B26073" w:rsidP="00211937">
      <w:pPr>
        <w:pStyle w:val="Texto"/>
      </w:pPr>
    </w:p>
    <w:p w14:paraId="2CEEA61D" w14:textId="2A16E367" w:rsidR="00FB6147" w:rsidRPr="00211937" w:rsidRDefault="004C67AC" w:rsidP="00FB6147">
      <w:pPr>
        <w:pStyle w:val="Ttulo2"/>
        <w:rPr>
          <w:lang w:val="es-PE"/>
        </w:rPr>
      </w:pPr>
      <w:bookmarkStart w:id="35" w:name="_Toc511166299"/>
      <w:r w:rsidRPr="00BA156B">
        <w:rPr>
          <w:lang w:val="es-PE"/>
        </w:rPr>
        <w:lastRenderedPageBreak/>
        <w:t>Operacionalizació</w:t>
      </w:r>
      <w:r w:rsidR="00A12DD0" w:rsidRPr="00BA156B">
        <w:rPr>
          <w:lang w:val="es-PE"/>
        </w:rPr>
        <w:t>n de variables</w:t>
      </w:r>
      <w:bookmarkEnd w:id="35"/>
    </w:p>
    <w:tbl>
      <w:tblPr>
        <w:tblStyle w:val="Tabladecuadrcula4-nfasis21"/>
        <w:tblpPr w:leftFromText="142" w:rightFromText="142" w:bottomFromText="567" w:vertAnchor="text" w:tblpY="1"/>
        <w:tblOverlap w:val="never"/>
        <w:tblW w:w="8674" w:type="dxa"/>
        <w:tblLayout w:type="fixed"/>
        <w:tblLook w:val="04A0" w:firstRow="1" w:lastRow="0" w:firstColumn="1" w:lastColumn="0" w:noHBand="0" w:noVBand="1"/>
      </w:tblPr>
      <w:tblGrid>
        <w:gridCol w:w="1809"/>
        <w:gridCol w:w="2014"/>
        <w:gridCol w:w="1559"/>
        <w:gridCol w:w="1247"/>
        <w:gridCol w:w="2045"/>
      </w:tblGrid>
      <w:tr w:rsidR="00B14113" w:rsidRPr="00BA156B" w14:paraId="0FEB3F69" w14:textId="77777777" w:rsidTr="00B26073">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FFFFFF" w:themeColor="background1"/>
            </w:tcBorders>
          </w:tcPr>
          <w:p w14:paraId="5A677E5A" w14:textId="77777777" w:rsidR="00041C8E" w:rsidRPr="00BA156B" w:rsidRDefault="00041C8E" w:rsidP="00B26073">
            <w:pPr>
              <w:pStyle w:val="Texto"/>
            </w:pPr>
            <w:r w:rsidRPr="00BA156B">
              <w:t>Nombre de Variable</w:t>
            </w:r>
          </w:p>
        </w:tc>
        <w:tc>
          <w:tcPr>
            <w:tcW w:w="2014" w:type="dxa"/>
            <w:tcBorders>
              <w:left w:val="single" w:sz="4" w:space="0" w:color="FFFFFF" w:themeColor="background1"/>
              <w:right w:val="single" w:sz="4" w:space="0" w:color="FFFFFF" w:themeColor="background1"/>
            </w:tcBorders>
          </w:tcPr>
          <w:p w14:paraId="4F67180A"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Descripción</w:t>
            </w:r>
          </w:p>
        </w:tc>
        <w:tc>
          <w:tcPr>
            <w:tcW w:w="1559" w:type="dxa"/>
            <w:tcBorders>
              <w:left w:val="single" w:sz="4" w:space="0" w:color="FFFFFF" w:themeColor="background1"/>
              <w:right w:val="single" w:sz="4" w:space="0" w:color="FFFFFF" w:themeColor="background1"/>
            </w:tcBorders>
          </w:tcPr>
          <w:p w14:paraId="41120D34"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Tipo de Variable</w:t>
            </w:r>
          </w:p>
        </w:tc>
        <w:tc>
          <w:tcPr>
            <w:tcW w:w="1247" w:type="dxa"/>
            <w:tcBorders>
              <w:left w:val="single" w:sz="4" w:space="0" w:color="FFFFFF" w:themeColor="background1"/>
              <w:right w:val="single" w:sz="4" w:space="0" w:color="FFFFFF" w:themeColor="background1"/>
            </w:tcBorders>
          </w:tcPr>
          <w:p w14:paraId="6C914800"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Opciones</w:t>
            </w:r>
          </w:p>
        </w:tc>
        <w:tc>
          <w:tcPr>
            <w:tcW w:w="2045" w:type="dxa"/>
            <w:tcBorders>
              <w:left w:val="single" w:sz="4" w:space="0" w:color="FFFFFF" w:themeColor="background1"/>
            </w:tcBorders>
          </w:tcPr>
          <w:p w14:paraId="1C84061D"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Fuente de Información</w:t>
            </w:r>
          </w:p>
        </w:tc>
      </w:tr>
      <w:tr w:rsidR="00B14113" w:rsidRPr="00BA156B" w14:paraId="7E532DA8" w14:textId="77777777" w:rsidTr="00B2607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4EEC4D73" w14:textId="77777777" w:rsidR="00041C8E" w:rsidRPr="00BA156B" w:rsidRDefault="00041C8E" w:rsidP="00B26073">
            <w:pPr>
              <w:pStyle w:val="Texto"/>
            </w:pPr>
            <w:r w:rsidRPr="00BA156B">
              <w:t>Resolución de Tareas</w:t>
            </w:r>
          </w:p>
        </w:tc>
        <w:tc>
          <w:tcPr>
            <w:tcW w:w="2014" w:type="dxa"/>
          </w:tcPr>
          <w:p w14:paraId="5A64185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El éxito o fracaso del usuario en la resolución de</w:t>
            </w:r>
            <w:r w:rsidR="008044EE" w:rsidRPr="00BA156B">
              <w:t xml:space="preserve"> ciertas</w:t>
            </w:r>
            <w:r w:rsidRPr="00BA156B">
              <w:t xml:space="preserve"> tarea</w:t>
            </w:r>
            <w:r w:rsidR="008044EE" w:rsidRPr="00BA156B">
              <w:t>s</w:t>
            </w:r>
            <w:r w:rsidRPr="00BA156B">
              <w:t xml:space="preserve"> </w:t>
            </w:r>
            <w:r w:rsidR="008044EE" w:rsidRPr="00BA156B">
              <w:t>específicas a su tipo de usuario</w:t>
            </w:r>
            <w:r w:rsidR="00B14113" w:rsidRPr="00BA156B">
              <w:t xml:space="preserve"> a</w:t>
            </w:r>
            <w:r w:rsidRPr="00BA156B">
              <w:t xml:space="preserve"> realizar</w:t>
            </w:r>
            <w:r w:rsidR="00B14113" w:rsidRPr="00BA156B">
              <w:t>se</w:t>
            </w:r>
            <w:r w:rsidRPr="00BA156B">
              <w:t xml:space="preserve"> </w:t>
            </w:r>
            <w:r w:rsidR="00B14113" w:rsidRPr="00BA156B">
              <w:t>utilizando el prototipo del sistema</w:t>
            </w:r>
          </w:p>
        </w:tc>
        <w:tc>
          <w:tcPr>
            <w:tcW w:w="1559" w:type="dxa"/>
          </w:tcPr>
          <w:p w14:paraId="4D074442"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Cualitativa – Dicotómica</w:t>
            </w:r>
          </w:p>
        </w:tc>
        <w:tc>
          <w:tcPr>
            <w:tcW w:w="1247" w:type="dxa"/>
          </w:tcPr>
          <w:p w14:paraId="2AD272B7"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Si - No</w:t>
            </w:r>
          </w:p>
        </w:tc>
        <w:tc>
          <w:tcPr>
            <w:tcW w:w="2045" w:type="dxa"/>
          </w:tcPr>
          <w:p w14:paraId="6687AF0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Observación Directa</w:t>
            </w:r>
          </w:p>
        </w:tc>
      </w:tr>
      <w:tr w:rsidR="00B14113" w:rsidRPr="00BA156B" w14:paraId="027C9570" w14:textId="77777777" w:rsidTr="00B26073">
        <w:trPr>
          <w:cantSplit/>
        </w:trPr>
        <w:tc>
          <w:tcPr>
            <w:cnfStyle w:val="001000000000" w:firstRow="0" w:lastRow="0" w:firstColumn="1" w:lastColumn="0" w:oddVBand="0" w:evenVBand="0" w:oddHBand="0" w:evenHBand="0" w:firstRowFirstColumn="0" w:firstRowLastColumn="0" w:lastRowFirstColumn="0" w:lastRowLastColumn="0"/>
            <w:tcW w:w="1809" w:type="dxa"/>
          </w:tcPr>
          <w:p w14:paraId="580B7F1D" w14:textId="77777777" w:rsidR="00041C8E" w:rsidRPr="00BA156B" w:rsidRDefault="00041C8E" w:rsidP="00B26073">
            <w:pPr>
              <w:pStyle w:val="Texto"/>
            </w:pPr>
            <w:r w:rsidRPr="00BA156B">
              <w:t>Comprensión de la interfaz gráfica</w:t>
            </w:r>
          </w:p>
        </w:tc>
        <w:tc>
          <w:tcPr>
            <w:tcW w:w="2014" w:type="dxa"/>
          </w:tcPr>
          <w:p w14:paraId="4C1869C1"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 xml:space="preserve">Evaluación de si el usuario </w:t>
            </w:r>
            <w:r w:rsidR="00B14113" w:rsidRPr="00BA156B">
              <w:t>entendió el propósito</w:t>
            </w:r>
            <w:r w:rsidRPr="00BA156B">
              <w:t xml:space="preserve"> de cada pantalla de la interfaz con la que interactuó durante la prueba.</w:t>
            </w:r>
          </w:p>
        </w:tc>
        <w:tc>
          <w:tcPr>
            <w:tcW w:w="1559" w:type="dxa"/>
          </w:tcPr>
          <w:p w14:paraId="5F9DF25E"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Cualitativa - Dicotómica</w:t>
            </w:r>
          </w:p>
        </w:tc>
        <w:tc>
          <w:tcPr>
            <w:tcW w:w="1247" w:type="dxa"/>
          </w:tcPr>
          <w:p w14:paraId="4967F782"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Si - No</w:t>
            </w:r>
          </w:p>
        </w:tc>
        <w:tc>
          <w:tcPr>
            <w:tcW w:w="2045" w:type="dxa"/>
          </w:tcPr>
          <w:p w14:paraId="348F1DA1" w14:textId="77777777" w:rsidR="00041C8E" w:rsidRPr="00625BCC"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625BCC">
              <w:t xml:space="preserve">Guía Estructurada de Entrevista a Profundidad para usuarios finales Nº2 </w:t>
            </w:r>
          </w:p>
          <w:p w14:paraId="71707670"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p>
        </w:tc>
      </w:tr>
    </w:tbl>
    <w:p w14:paraId="6AF5491B" w14:textId="7909407E" w:rsidR="00000DBF" w:rsidRPr="00B26073" w:rsidRDefault="00A12DD0" w:rsidP="00B26073">
      <w:pPr>
        <w:pStyle w:val="Ttulo2"/>
        <w:rPr>
          <w:lang w:val="es-PE"/>
        </w:rPr>
      </w:pPr>
      <w:bookmarkStart w:id="36" w:name="_Toc511166300"/>
      <w:r w:rsidRPr="00BA156B">
        <w:rPr>
          <w:lang w:val="es-PE"/>
        </w:rPr>
        <w:lastRenderedPageBreak/>
        <w:t>Procedimientos y técnicas</w:t>
      </w:r>
      <w:bookmarkEnd w:id="36"/>
    </w:p>
    <w:p w14:paraId="5F028996" w14:textId="77777777" w:rsidR="0053122A" w:rsidRPr="00BA156B" w:rsidRDefault="0053122A" w:rsidP="00927ED8">
      <w:pPr>
        <w:pStyle w:val="Ttulo3"/>
        <w:numPr>
          <w:ilvl w:val="0"/>
          <w:numId w:val="6"/>
        </w:numPr>
        <w:rPr>
          <w:lang w:val="es-PE"/>
        </w:rPr>
      </w:pPr>
      <w:bookmarkStart w:id="37" w:name="_Toc511166301"/>
      <w:r w:rsidRPr="00BA156B">
        <w:rPr>
          <w:lang w:val="es-PE"/>
        </w:rPr>
        <w:t>Investigación de usuarios</w:t>
      </w:r>
      <w:bookmarkEnd w:id="37"/>
    </w:p>
    <w:p w14:paraId="664FCF1E" w14:textId="72FC269E" w:rsidR="00A0375B" w:rsidRPr="00B26073" w:rsidRDefault="008044EE" w:rsidP="00B26073">
      <w:pPr>
        <w:pStyle w:val="Texto"/>
      </w:pPr>
      <w:r w:rsidRPr="00BA156B">
        <w:t>Lo primero que se realizo fue l</w:t>
      </w:r>
      <w:r w:rsidR="0053122A" w:rsidRPr="00BA156B">
        <w:t>a invest</w:t>
      </w:r>
      <w:r w:rsidR="000604D5" w:rsidRPr="00BA156B">
        <w:t>igación de usuarios se realizó</w:t>
      </w:r>
      <w:r w:rsidR="0053122A" w:rsidRPr="00BA156B">
        <w:t xml:space="preserve"> mediante entrevistas a profundidad, donde se </w:t>
      </w:r>
      <w:r w:rsidR="000604D5" w:rsidRPr="00BA156B">
        <w:t>entrevistó</w:t>
      </w:r>
      <w:r w:rsidR="0053122A" w:rsidRPr="00BA156B">
        <w:t xml:space="preserve"> a los diversos us</w:t>
      </w:r>
      <w:r w:rsidRPr="00BA156B">
        <w:t xml:space="preserve">uarios del sistema para poder </w:t>
      </w:r>
      <w:r w:rsidR="0053122A" w:rsidRPr="00BA156B">
        <w:t xml:space="preserve">conocer principalmente cuáles </w:t>
      </w:r>
      <w:r w:rsidRPr="00BA156B">
        <w:t>eran sus diversa</w:t>
      </w:r>
      <w:r w:rsidR="0053122A" w:rsidRPr="00BA156B">
        <w:t xml:space="preserve">s percepciones y opiniones sobre </w:t>
      </w:r>
      <w:r w:rsidRPr="00BA156B">
        <w:t>los reclamos y la propuesta d</w:t>
      </w:r>
      <w:r w:rsidR="0053122A" w:rsidRPr="00BA156B">
        <w:t xml:space="preserve">el sistema. </w:t>
      </w:r>
      <w:r w:rsidR="00F847EF" w:rsidRPr="00BA156B">
        <w:t>Para esta etapa, se consideró entrevistar al menos a 3 personas por tipo de usuario.</w:t>
      </w:r>
    </w:p>
    <w:p w14:paraId="3519A24C" w14:textId="4E627D8C" w:rsidR="00BE3E2C" w:rsidRPr="00B26073" w:rsidRDefault="008044EE" w:rsidP="00B26073">
      <w:pPr>
        <w:pStyle w:val="Texto"/>
      </w:pPr>
      <w:r w:rsidRPr="00BA156B">
        <w:t xml:space="preserve">Lo segundo que se realizo fue </w:t>
      </w:r>
      <w:r w:rsidR="00BE3E2C" w:rsidRPr="00BA156B">
        <w:t xml:space="preserve">el análisis de los tres tipos de usuarios, </w:t>
      </w:r>
      <w:r w:rsidRPr="00BA156B">
        <w:t xml:space="preserve">donde </w:t>
      </w:r>
      <w:r w:rsidR="00BE3E2C" w:rsidRPr="00BA156B">
        <w:t>se identificaron los objetivos a cumplir dentro del nuevo sistema de cada tipo de usu</w:t>
      </w:r>
      <w:r w:rsidRPr="00BA156B">
        <w:t>ario, además de sus necesidades,</w:t>
      </w:r>
      <w:r w:rsidR="00BE3E2C" w:rsidRPr="00BA156B">
        <w:t xml:space="preserve"> desafíos y limitaciones </w:t>
      </w:r>
      <w:r w:rsidRPr="00BA156B">
        <w:t xml:space="preserve">propias </w:t>
      </w:r>
      <w:r w:rsidR="00BE3E2C" w:rsidRPr="00BA156B">
        <w:t xml:space="preserve">que podría presentar cada tipo de usuario. </w:t>
      </w:r>
    </w:p>
    <w:p w14:paraId="33741C65" w14:textId="77777777" w:rsidR="009609C2" w:rsidRPr="00BA156B" w:rsidRDefault="008044EE" w:rsidP="00B26073">
      <w:pPr>
        <w:pStyle w:val="Texto"/>
      </w:pPr>
      <w:r w:rsidRPr="00BA156B">
        <w:t>Se hizo</w:t>
      </w:r>
      <w:r w:rsidR="009609C2" w:rsidRPr="00BA156B">
        <w:t xml:space="preserve"> la lista de necesid</w:t>
      </w:r>
      <w:r w:rsidRPr="00BA156B">
        <w:t>ades por cada tipo de usuario con todas las necesidades identificadas</w:t>
      </w:r>
      <w:r w:rsidR="009609C2" w:rsidRPr="00BA156B">
        <w:t>. Con es</w:t>
      </w:r>
      <w:r w:rsidRPr="00BA156B">
        <w:t xml:space="preserve">ta lista de necesidades </w:t>
      </w:r>
      <w:r w:rsidR="009609C2" w:rsidRPr="00BA156B">
        <w:t>se crearon Historias de Usuario par</w:t>
      </w:r>
      <w:r w:rsidRPr="00BA156B">
        <w:t>a cada una de estas necesidades. L</w:t>
      </w:r>
      <w:r w:rsidR="009609C2" w:rsidRPr="00BA156B">
        <w:t xml:space="preserve">as historias de usuario consisten en la creación de una frase pequeña que usualmente sigue el formato de </w:t>
      </w:r>
    </w:p>
    <w:p w14:paraId="1D3F29F4" w14:textId="0F620136" w:rsidR="009609C2" w:rsidRPr="00B26073" w:rsidRDefault="009609C2" w:rsidP="00B26073">
      <w:pPr>
        <w:pStyle w:val="Texto"/>
        <w:jc w:val="center"/>
        <w:rPr>
          <w:rStyle w:val="Referenciaintensa"/>
          <w:color w:val="auto"/>
          <w:lang w:val="es-PE"/>
        </w:rPr>
      </w:pPr>
      <w:r w:rsidRPr="00BA156B">
        <w:rPr>
          <w:rStyle w:val="Referenciaintensa"/>
          <w:color w:val="auto"/>
          <w:lang w:val="es-PE"/>
        </w:rPr>
        <w:t>“Como [usuario / tipo de usuario] quiero [necesidad] para poder [objetivo]”</w:t>
      </w:r>
    </w:p>
    <w:p w14:paraId="7CE23EEF" w14:textId="3DD52732" w:rsidR="00A04522" w:rsidRPr="00B26073" w:rsidRDefault="00CE6C8A" w:rsidP="00B26073">
      <w:pPr>
        <w:pStyle w:val="Texto"/>
      </w:pPr>
      <w:r w:rsidRPr="00BA156B">
        <w:t>Con estas Historias de Usuario se pudo realizar la tabla de requerimientos que implicaba agregar una columna de prioridad a cada requerimiento.</w:t>
      </w:r>
    </w:p>
    <w:p w14:paraId="134F4CAC" w14:textId="354D73F2" w:rsidR="001C33EF" w:rsidRPr="00B26073" w:rsidRDefault="00A04522" w:rsidP="00B26073">
      <w:pPr>
        <w:pStyle w:val="Texto"/>
      </w:pPr>
      <w:r w:rsidRPr="00BA156B">
        <w:t>Finalmente, se vio necesari</w:t>
      </w:r>
      <w:r w:rsidR="006F45B5" w:rsidRPr="00BA156B">
        <w:t>a</w:t>
      </w:r>
      <w:r w:rsidRPr="00BA156B">
        <w:t xml:space="preserve"> </w:t>
      </w:r>
      <w:r w:rsidR="00CE6C8A" w:rsidRPr="00BA156B">
        <w:t xml:space="preserve">la </w:t>
      </w:r>
      <w:r w:rsidR="006F45B5" w:rsidRPr="00BA156B">
        <w:t xml:space="preserve">modificación </w:t>
      </w:r>
      <w:r w:rsidR="00CE6C8A" w:rsidRPr="00BA156B">
        <w:t>de</w:t>
      </w:r>
      <w:r w:rsidRPr="00BA156B">
        <w:t xml:space="preserve"> la tabla de clasificación de reclamos </w:t>
      </w:r>
      <w:r w:rsidR="00CE6C8A" w:rsidRPr="00BA156B">
        <w:t xml:space="preserve">vigente </w:t>
      </w:r>
      <w:r w:rsidRPr="00BA156B">
        <w:t xml:space="preserve">debido a que </w:t>
      </w:r>
      <w:r w:rsidR="00CE6C8A" w:rsidRPr="00BA156B">
        <w:t>ella</w:t>
      </w:r>
      <w:r w:rsidRPr="00BA156B">
        <w:t xml:space="preserve"> es engorrosa y </w:t>
      </w:r>
      <w:r w:rsidR="00CE6C8A" w:rsidRPr="00BA156B">
        <w:t>compleja</w:t>
      </w:r>
      <w:r w:rsidRPr="00BA156B">
        <w:t xml:space="preserve"> para encontrar el tipo adecuado </w:t>
      </w:r>
      <w:r w:rsidRPr="00BA156B">
        <w:lastRenderedPageBreak/>
        <w:t>de reclamo</w:t>
      </w:r>
      <w:r w:rsidR="00CE6C8A" w:rsidRPr="00BA156B">
        <w:t>. Para</w:t>
      </w:r>
      <w:r w:rsidRPr="00BA156B">
        <w:t xml:space="preserve"> proponer una nueva clasificación de reclamos se utilizó una técnica de </w:t>
      </w:r>
      <w:r w:rsidR="007A54FF" w:rsidRPr="00BA156B">
        <w:t>UCD</w:t>
      </w:r>
      <w:r w:rsidRPr="00BA156B">
        <w:t xml:space="preserve"> llamada </w:t>
      </w:r>
      <w:r w:rsidRPr="00160297">
        <w:t>Car</w:t>
      </w:r>
      <w:r w:rsidR="0069599A" w:rsidRPr="00160297">
        <w:t>d Sorting</w:t>
      </w:r>
      <w:r w:rsidR="0069599A" w:rsidRPr="00BA156B">
        <w:t>, técnica</w:t>
      </w:r>
      <w:r w:rsidRPr="00BA156B">
        <w:t xml:space="preserve"> utilizada para diseñar o evaluar la</w:t>
      </w:r>
      <w:r w:rsidR="0069599A" w:rsidRPr="00BA156B">
        <w:t xml:space="preserve"> arquitectura de la información.</w:t>
      </w:r>
      <w:r w:rsidRPr="00BA156B">
        <w:t xml:space="preserve"> </w:t>
      </w:r>
      <w:r w:rsidR="0069599A" w:rsidRPr="00BA156B">
        <w:t>P</w:t>
      </w:r>
      <w:r w:rsidR="00CE6C8A" w:rsidRPr="00BA156B">
        <w:t>ara</w:t>
      </w:r>
      <w:r w:rsidRPr="00BA156B">
        <w:t xml:space="preserve"> esta investigación en particular se utilizó la variante ‘</w:t>
      </w:r>
      <w:r w:rsidRPr="00160297">
        <w:t>Modified Delphi’</w:t>
      </w:r>
      <w:r w:rsidRPr="00BA156B">
        <w:t xml:space="preserve"> </w:t>
      </w:r>
      <w:r w:rsidR="00EC2BAF" w:rsidRPr="00BA156B">
        <w:fldChar w:fldCharType="begin" w:fldLock="1"/>
      </w:r>
      <w:r w:rsidR="00124F5E" w:rsidRPr="00BA156B">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2)", "plainTextFormattedCitation" : "(42)", "previouslyFormattedCitation" : "(42)" }, "properties" : {  }, "schema" : "https://github.com/citation-style-language/schema/raw/master/csl-citation.json" }</w:instrText>
      </w:r>
      <w:r w:rsidR="00EC2BAF" w:rsidRPr="00BA156B">
        <w:fldChar w:fldCharType="separate"/>
      </w:r>
      <w:r w:rsidR="00C00671" w:rsidRPr="00BA156B">
        <w:rPr>
          <w:noProof/>
        </w:rPr>
        <w:t>(42)</w:t>
      </w:r>
      <w:r w:rsidR="00EC2BAF" w:rsidRPr="00BA156B">
        <w:fldChar w:fldCharType="end"/>
      </w:r>
      <w:r w:rsidRPr="00BA156B">
        <w:t xml:space="preserve"> </w:t>
      </w:r>
      <w:r w:rsidR="00721191" w:rsidRPr="00BA156B">
        <w:t>que requiere menor tiempo para las entrevistas</w:t>
      </w:r>
      <w:r w:rsidRPr="00BA156B">
        <w:t>.</w:t>
      </w:r>
      <w:r w:rsidR="0069599A" w:rsidRPr="00BA156B">
        <w:t xml:space="preserve"> Esta técnica consiste </w:t>
      </w:r>
      <w:r w:rsidR="00F853DD" w:rsidRPr="00BA156B">
        <w:t>en entregarle</w:t>
      </w:r>
      <w:r w:rsidR="000D16CA" w:rsidRPr="00BA156B">
        <w:t xml:space="preserve"> tarjetas físicas o virtuales</w:t>
      </w:r>
      <w:r w:rsidR="00F853DD" w:rsidRPr="00BA156B">
        <w:t xml:space="preserve"> a cada</w:t>
      </w:r>
      <w:r w:rsidR="0069599A" w:rsidRPr="00BA156B">
        <w:t xml:space="preserve"> entrevistado </w:t>
      </w:r>
      <w:r w:rsidR="00F853DD" w:rsidRPr="00BA156B">
        <w:t>para que las</w:t>
      </w:r>
      <w:r w:rsidR="0069599A" w:rsidRPr="00BA156B">
        <w:t xml:space="preserve"> ordene </w:t>
      </w:r>
      <w:r w:rsidR="00130A52" w:rsidRPr="00BA156B">
        <w:t xml:space="preserve">de forma </w:t>
      </w:r>
      <w:r w:rsidR="00F853DD" w:rsidRPr="00BA156B">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r w:rsidR="00717F0C" w:rsidRPr="00BA156B">
        <w:t xml:space="preserve">Los pasos siguientes fueron realizados por una persona experta en el tema de reclamos de IPRESS, a esta persona se le entrego 45 tarjetas con los tipos de reclamos anteriormente encontrados escritos y se le pidió agruparlo en la manera que viera conveniente por similitud de reclamos. A esta persona experta se le dio la posibilidad de separar las tarjetas que consideraba que no eran un tipo de reclamo valido y agregar nuevos tipos de reclamos que consideraba faltantes. Luego que la persona experta realizara su organización y revisión de las categorías que creo, se le pidió que colocara un título a cada categoría y revisara los tipos de reclamos contenidos en cada categoría para poder encontrar posibles cambios en la organización. </w:t>
      </w:r>
    </w:p>
    <w:p w14:paraId="643D2BC3" w14:textId="77777777" w:rsidR="0053122A" w:rsidRPr="00BA156B" w:rsidRDefault="0053122A" w:rsidP="00927ED8">
      <w:pPr>
        <w:pStyle w:val="Ttulo3"/>
        <w:numPr>
          <w:ilvl w:val="0"/>
          <w:numId w:val="6"/>
        </w:numPr>
        <w:rPr>
          <w:lang w:val="es-PE"/>
        </w:rPr>
      </w:pPr>
      <w:bookmarkStart w:id="38" w:name="_Toc511166302"/>
      <w:r w:rsidRPr="00BA156B">
        <w:rPr>
          <w:lang w:val="es-PE"/>
        </w:rPr>
        <w:t>Diseño y Prototipado</w:t>
      </w:r>
      <w:bookmarkEnd w:id="38"/>
    </w:p>
    <w:p w14:paraId="2D95C735" w14:textId="5DF199DD" w:rsidR="008E130E" w:rsidRPr="00BA156B" w:rsidRDefault="00AD6104" w:rsidP="00B26073">
      <w:pPr>
        <w:pStyle w:val="Texto"/>
      </w:pPr>
      <w:r w:rsidRPr="00BA156B">
        <w:t>Con los objetivos y requerimientos hechos por tipo de usuario</w:t>
      </w:r>
      <w:r w:rsidR="00F631C4" w:rsidRPr="00BA156B">
        <w:t>, se hicieron</w:t>
      </w:r>
      <w:r w:rsidR="0053122A" w:rsidRPr="00BA156B">
        <w:t xml:space="preserve"> diversos </w:t>
      </w:r>
      <w:r w:rsidR="0053122A" w:rsidRPr="00160297">
        <w:t>wireframes</w:t>
      </w:r>
      <w:r w:rsidR="0053122A" w:rsidRPr="00BA156B">
        <w:t xml:space="preserve"> en </w:t>
      </w:r>
      <w:r w:rsidRPr="00BA156B">
        <w:t xml:space="preserve">lápiz y </w:t>
      </w:r>
      <w:r w:rsidR="0053122A" w:rsidRPr="00BA156B">
        <w:t xml:space="preserve">papel </w:t>
      </w:r>
      <w:r w:rsidRPr="00BA156B">
        <w:t>con posibles bocetos de cada página del sistema, sus elementos y ubicación</w:t>
      </w:r>
      <w:r w:rsidR="00F631C4" w:rsidRPr="00BA156B">
        <w:t xml:space="preserve">. </w:t>
      </w:r>
      <w:r w:rsidR="00766B86" w:rsidRPr="00BA156B">
        <w:t xml:space="preserve">La ventaja de realizar estos bocetos en lápiz y papel es que </w:t>
      </w:r>
      <w:r w:rsidR="00766B86" w:rsidRPr="00BA156B">
        <w:lastRenderedPageBreak/>
        <w:t>permite hacer cambios de forma muy rápida y poder añadir elementos adicionales necesarios mientras que la idea fue mejorando a lo largo de la creación de estos bocetos.</w:t>
      </w:r>
    </w:p>
    <w:p w14:paraId="5C9E06E9" w14:textId="16DE01A3" w:rsidR="008E130E" w:rsidRPr="00BA156B" w:rsidRDefault="00F631C4" w:rsidP="00B26073">
      <w:pPr>
        <w:pStyle w:val="Texto"/>
      </w:pPr>
      <w:r w:rsidRPr="00BA156B">
        <w:t xml:space="preserve">Con estos </w:t>
      </w:r>
      <w:r w:rsidRPr="00160297">
        <w:t>wireframes</w:t>
      </w:r>
      <w:r w:rsidRPr="00BA156B">
        <w:t xml:space="preserve"> se determinó</w:t>
      </w:r>
      <w:r w:rsidR="0053122A" w:rsidRPr="00BA156B">
        <w:t xml:space="preserve"> cuál</w:t>
      </w:r>
      <w:r w:rsidR="00062156" w:rsidRPr="00BA156B">
        <w:t xml:space="preserve"> era</w:t>
      </w:r>
      <w:r w:rsidR="00AD6104" w:rsidRPr="00BA156B">
        <w:t xml:space="preserve"> el boceto </w:t>
      </w:r>
      <w:r w:rsidR="00062156" w:rsidRPr="00BA156B">
        <w:t>a prototipar con el que los diversos tipos de usuarios pudieran cumplir sus tareas.</w:t>
      </w:r>
      <w:r w:rsidR="004A534F" w:rsidRPr="00BA156B">
        <w:t xml:space="preserve"> Una vez se tuvieron los </w:t>
      </w:r>
      <w:r w:rsidR="004A534F" w:rsidRPr="00160297">
        <w:t>wireframes</w:t>
      </w:r>
      <w:r w:rsidR="004A534F" w:rsidRPr="00BA156B">
        <w:t xml:space="preserve">, se hicieron los </w:t>
      </w:r>
      <w:r w:rsidR="00AD6104" w:rsidRPr="00BA156B">
        <w:t>prototipos</w:t>
      </w:r>
      <w:r w:rsidR="004A534F" w:rsidRPr="00BA156B">
        <w:t xml:space="preserve"> utilizando el software Axure RP </w:t>
      </w:r>
      <w:r w:rsidR="0066664C" w:rsidRPr="00BA156B">
        <w:t>v</w:t>
      </w:r>
      <w:r w:rsidR="004A534F" w:rsidRPr="00BA156B">
        <w:t>8</w:t>
      </w:r>
      <w:r w:rsidR="00172054" w:rsidRPr="00BA156B">
        <w:t xml:space="preserve"> </w:t>
      </w:r>
      <w:r w:rsidR="0066664C" w:rsidRPr="00BA156B">
        <w:t>(</w:t>
      </w:r>
      <w:r w:rsidR="00C60E77" w:rsidRPr="00BA156B">
        <w:t xml:space="preserve">Axure </w:t>
      </w:r>
      <w:r w:rsidR="00C60E77" w:rsidRPr="00160297">
        <w:t>Software Solutions</w:t>
      </w:r>
      <w:r w:rsidR="00C60E77" w:rsidRPr="00BA156B">
        <w:t>, San Diego</w:t>
      </w:r>
      <w:r w:rsidR="0066664C" w:rsidRPr="00BA156B">
        <w:t>, CA</w:t>
      </w:r>
      <w:r w:rsidR="00B137E1" w:rsidRPr="00BA156B">
        <w:t xml:space="preserve"> b</w:t>
      </w:r>
      <w:r w:rsidR="00C60E77" w:rsidRPr="00BA156B">
        <w:t xml:space="preserve">ajo la licencia completa de </w:t>
      </w:r>
      <w:r w:rsidR="0066664C" w:rsidRPr="00BA156B">
        <w:t xml:space="preserve">Mg. </w:t>
      </w:r>
      <w:r w:rsidR="00C60E77" w:rsidRPr="00BA156B">
        <w:t>Miguel Coloma</w:t>
      </w:r>
      <w:r w:rsidR="009F4AF1" w:rsidRPr="00BA156B">
        <w:t>).</w:t>
      </w:r>
      <w:r w:rsidR="00AD6104" w:rsidRPr="00BA156B">
        <w:t xml:space="preserve"> </w:t>
      </w:r>
      <w:r w:rsidR="009F4AF1" w:rsidRPr="00BA156B">
        <w:t>S</w:t>
      </w:r>
      <w:r w:rsidR="00AD6104" w:rsidRPr="00BA156B">
        <w:t>e eligió este software ya que permit</w:t>
      </w:r>
      <w:r w:rsidR="009A4B92" w:rsidRPr="00BA156B">
        <w:t>í</w:t>
      </w:r>
      <w:r w:rsidR="00AD6104" w:rsidRPr="00BA156B">
        <w:t>a dar funcionalidad a estos prototipos</w:t>
      </w:r>
      <w:r w:rsidR="00172054" w:rsidRPr="00BA156B">
        <w:t xml:space="preserve">. </w:t>
      </w:r>
      <w:r w:rsidR="00AD6104" w:rsidRPr="00BA156B">
        <w:t>Con estos</w:t>
      </w:r>
      <w:r w:rsidR="00172054" w:rsidRPr="00BA156B">
        <w:t xml:space="preserve"> prototipos funcionales</w:t>
      </w:r>
      <w:r w:rsidR="00AD6104" w:rsidRPr="00BA156B">
        <w:t>, se podrían</w:t>
      </w:r>
      <w:r w:rsidR="00172054" w:rsidRPr="00BA156B">
        <w:t xml:space="preserve"> fácilmente probar para identific</w:t>
      </w:r>
      <w:r w:rsidR="00AD6104" w:rsidRPr="00BA156B">
        <w:t>ar posibles mejoras y errores en el</w:t>
      </w:r>
      <w:r w:rsidR="00172054" w:rsidRPr="00BA156B">
        <w:t xml:space="preserve"> diseño.</w:t>
      </w:r>
    </w:p>
    <w:p w14:paraId="71067A37" w14:textId="7765C907" w:rsidR="00766B86" w:rsidRPr="00B26073" w:rsidRDefault="00AD6104" w:rsidP="00B26073">
      <w:pPr>
        <w:pStyle w:val="Texto"/>
      </w:pPr>
      <w:r w:rsidRPr="00BA156B">
        <w:t xml:space="preserve">Estos </w:t>
      </w:r>
      <w:r w:rsidR="00172054" w:rsidRPr="00BA156B">
        <w:t>prototipo</w:t>
      </w:r>
      <w:r w:rsidRPr="00BA156B">
        <w:t>s</w:t>
      </w:r>
      <w:r w:rsidR="00172054" w:rsidRPr="00BA156B">
        <w:t xml:space="preserve"> </w:t>
      </w:r>
      <w:r w:rsidRPr="00BA156B">
        <w:t>no contaban con mucho detalle gráfico. Esto se hizo adrede para que</w:t>
      </w:r>
      <w:r w:rsidR="00172054" w:rsidRPr="00BA156B">
        <w:t xml:space="preserve"> durante las pruebas los usuarios se enfocaran en la funcionalidad del sistema planteado y no en detalles estéticos de él.</w:t>
      </w:r>
    </w:p>
    <w:p w14:paraId="208B7536" w14:textId="77777777" w:rsidR="0053122A" w:rsidRPr="00BA156B" w:rsidRDefault="0053122A" w:rsidP="00927ED8">
      <w:pPr>
        <w:pStyle w:val="Ttulo3"/>
        <w:numPr>
          <w:ilvl w:val="0"/>
          <w:numId w:val="6"/>
        </w:numPr>
        <w:rPr>
          <w:lang w:val="es-PE"/>
        </w:rPr>
      </w:pPr>
      <w:bookmarkStart w:id="39" w:name="_Toc511166303"/>
      <w:r w:rsidRPr="00BA156B">
        <w:rPr>
          <w:lang w:val="es-PE"/>
        </w:rPr>
        <w:t>Pruebas de Usuario</w:t>
      </w:r>
      <w:bookmarkEnd w:id="39"/>
    </w:p>
    <w:p w14:paraId="57EA6C02" w14:textId="18A89059" w:rsidR="0053122A" w:rsidRPr="00B26073" w:rsidRDefault="0053122A" w:rsidP="00B26073">
      <w:pPr>
        <w:pStyle w:val="Texto"/>
      </w:pPr>
      <w:r w:rsidRPr="00BA156B">
        <w:t xml:space="preserve">Se </w:t>
      </w:r>
      <w:r w:rsidR="0069089C" w:rsidRPr="00BA156B">
        <w:t>realizaron</w:t>
      </w:r>
      <w:r w:rsidRPr="00BA156B">
        <w:t xml:space="preserve"> evaluaciones </w:t>
      </w:r>
      <w:r w:rsidR="006E2813" w:rsidRPr="00BA156B">
        <w:t>con</w:t>
      </w:r>
      <w:r w:rsidR="008E38F2" w:rsidRPr="00BA156B">
        <w:t xml:space="preserve"> todos</w:t>
      </w:r>
      <w:r w:rsidR="006E2813" w:rsidRPr="00BA156B">
        <w:t xml:space="preserve"> los </w:t>
      </w:r>
      <w:r w:rsidR="008E38F2" w:rsidRPr="00BA156B">
        <w:t xml:space="preserve">tipos de </w:t>
      </w:r>
      <w:r w:rsidR="006E2813" w:rsidRPr="00BA156B">
        <w:t xml:space="preserve">usuarios donde se enfocó </w:t>
      </w:r>
      <w:r w:rsidRPr="00BA156B">
        <w:t>lo siguiente:</w:t>
      </w:r>
    </w:p>
    <w:p w14:paraId="2D888DDC" w14:textId="77777777" w:rsidR="00B26073" w:rsidRPr="00B26073" w:rsidRDefault="0053122A" w:rsidP="00927ED8">
      <w:pPr>
        <w:pStyle w:val="Ttulo4"/>
        <w:numPr>
          <w:ilvl w:val="0"/>
          <w:numId w:val="29"/>
        </w:numPr>
        <w:rPr>
          <w:lang w:val="es-PE"/>
        </w:rPr>
      </w:pPr>
      <w:r w:rsidRPr="00B26073">
        <w:rPr>
          <w:lang w:val="es-PE"/>
        </w:rPr>
        <w:t>R</w:t>
      </w:r>
      <w:r w:rsidR="00FB7003" w:rsidRPr="00B26073">
        <w:rPr>
          <w:lang w:val="es-PE"/>
        </w:rPr>
        <w:t xml:space="preserve">esolución de tareas: </w:t>
      </w:r>
    </w:p>
    <w:p w14:paraId="0FC56170" w14:textId="1E83A28A" w:rsidR="00BE7297" w:rsidRPr="00B26073" w:rsidRDefault="00FB7003" w:rsidP="00B26073">
      <w:pPr>
        <w:pStyle w:val="Texto"/>
      </w:pPr>
      <w:r w:rsidRPr="00B26073">
        <w:t>Se definieron</w:t>
      </w:r>
      <w:r w:rsidR="0053122A" w:rsidRPr="00B26073">
        <w:t xml:space="preserve"> tarea</w:t>
      </w:r>
      <w:r w:rsidRPr="00B26073">
        <w:t>s</w:t>
      </w:r>
      <w:r w:rsidR="0053122A" w:rsidRPr="00B26073">
        <w:t xml:space="preserve"> específica</w:t>
      </w:r>
      <w:r w:rsidRPr="00B26073">
        <w:t>s</w:t>
      </w:r>
      <w:r w:rsidR="0053122A" w:rsidRPr="00B26073">
        <w:t xml:space="preserve"> por cada </w:t>
      </w:r>
      <w:r w:rsidRPr="00B26073">
        <w:t>tipo de usuario y se observó la</w:t>
      </w:r>
      <w:r w:rsidR="00172054" w:rsidRPr="00B26073">
        <w:t xml:space="preserve"> forma de</w:t>
      </w:r>
      <w:r w:rsidRPr="00B26073">
        <w:t xml:space="preserve"> realización de ella</w:t>
      </w:r>
      <w:r w:rsidR="00172054" w:rsidRPr="00B26073">
        <w:t xml:space="preserve"> por los usuarios</w:t>
      </w:r>
      <w:r w:rsidRPr="00B26073">
        <w:t>. Con esto se determinó</w:t>
      </w:r>
      <w:r w:rsidR="0053122A" w:rsidRPr="00B26073">
        <w:t xml:space="preserve"> </w:t>
      </w:r>
      <w:r w:rsidRPr="00B26073">
        <w:t xml:space="preserve">si el sistema funciona de la forma </w:t>
      </w:r>
      <w:r w:rsidR="000E6EA6" w:rsidRPr="00B26073">
        <w:t>que</w:t>
      </w:r>
      <w:r w:rsidRPr="00B26073">
        <w:t xml:space="preserve"> el usuario esperaba que funcion</w:t>
      </w:r>
      <w:r w:rsidR="000E6EA6" w:rsidRPr="00B26073">
        <w:t>e</w:t>
      </w:r>
      <w:r w:rsidR="0053122A" w:rsidRPr="00B26073">
        <w:t>.</w:t>
      </w:r>
    </w:p>
    <w:p w14:paraId="3AFF40B4" w14:textId="77777777" w:rsidR="00B26073" w:rsidRDefault="00D9167B" w:rsidP="00B26073">
      <w:pPr>
        <w:pStyle w:val="Ttulo4"/>
        <w:rPr>
          <w:lang w:val="es-PE"/>
        </w:rPr>
      </w:pPr>
      <w:r w:rsidRPr="00BA156B">
        <w:rPr>
          <w:lang w:val="es-PE"/>
        </w:rPr>
        <w:lastRenderedPageBreak/>
        <w:t>Comprensión de la interfaz gráfica</w:t>
      </w:r>
      <w:r w:rsidR="00FB7003" w:rsidRPr="00BA156B">
        <w:rPr>
          <w:lang w:val="es-PE"/>
        </w:rPr>
        <w:t xml:space="preserve">: </w:t>
      </w:r>
    </w:p>
    <w:p w14:paraId="4E3D5823" w14:textId="2E49C415" w:rsidR="00E340D1" w:rsidRPr="00B26073" w:rsidRDefault="00B075F0" w:rsidP="00B26073">
      <w:pPr>
        <w:pStyle w:val="Texto"/>
      </w:pPr>
      <w:r w:rsidRPr="00B26073">
        <w:t xml:space="preserve">Para esto </w:t>
      </w:r>
      <w:r w:rsidR="00FB7003" w:rsidRPr="00B26073">
        <w:t xml:space="preserve">se </w:t>
      </w:r>
      <w:r w:rsidR="00BE7297" w:rsidRPr="00B26073">
        <w:t>utilizó</w:t>
      </w:r>
      <w:r w:rsidR="005854B4" w:rsidRPr="00B26073">
        <w:t xml:space="preserve"> el método ‘Think-Aloud’. Esto consiste en pedirle </w:t>
      </w:r>
      <w:r w:rsidR="00FB7003" w:rsidRPr="00B26073">
        <w:t xml:space="preserve">al usuario que comentara en voz alta lo que iba viendo </w:t>
      </w:r>
      <w:r w:rsidR="00842F17" w:rsidRPr="00B26073">
        <w:t>y lo que iba entendiendo del</w:t>
      </w:r>
      <w:r w:rsidR="00FB7003" w:rsidRPr="00B26073">
        <w:t xml:space="preserve"> </w:t>
      </w:r>
      <w:r w:rsidR="00842F17" w:rsidRPr="00B26073">
        <w:t>sistema</w:t>
      </w:r>
      <w:r w:rsidR="00FB7003" w:rsidRPr="00B26073">
        <w:t>. Con esto se determinó</w:t>
      </w:r>
      <w:r w:rsidR="00BE7297" w:rsidRPr="00B26073">
        <w:t xml:space="preserve"> si el usuario entendía fácilmente el propósito que cumplía cada pantalla del sistema</w:t>
      </w:r>
      <w:r w:rsidR="00FB7003" w:rsidRPr="00B26073">
        <w:t xml:space="preserve">. </w:t>
      </w:r>
    </w:p>
    <w:p w14:paraId="013B9FB1" w14:textId="5EF41352" w:rsidR="00DB066D" w:rsidRPr="00B26073" w:rsidRDefault="00E340D1" w:rsidP="00B26073">
      <w:pPr>
        <w:pStyle w:val="Texto"/>
      </w:pPr>
      <w:r w:rsidRPr="00BA156B">
        <w:t xml:space="preserve">A cada usuario se </w:t>
      </w:r>
      <w:r w:rsidR="000D16CA" w:rsidRPr="00BA156B">
        <w:t>le</w:t>
      </w:r>
      <w:r w:rsidRPr="00BA156B">
        <w:t xml:space="preserve"> dio una versión específica del prototipo que permitía acceso a las pantallas disponibles según su tipo de usuario. A cada uno se le pidi</w:t>
      </w:r>
      <w:r w:rsidR="008B0D80" w:rsidRPr="00BA156B">
        <w:t>ó que realizara tareas planteadas</w:t>
      </w:r>
      <w:r w:rsidRPr="00BA156B">
        <w:t xml:space="preserve"> y que comentara en voz alta lo que iban viendo en cada pantalla, incluyendo lo que les parecía interesante, confuso y las sugerencias que se les ocurría. </w:t>
      </w:r>
      <w:r w:rsidR="001508B6" w:rsidRPr="00BA156B">
        <w: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p>
    <w:p w14:paraId="684CAD61" w14:textId="54962BBF" w:rsidR="00BC16E5" w:rsidRPr="00B26073" w:rsidRDefault="00296153" w:rsidP="00B26073">
      <w:pPr>
        <w:pStyle w:val="Texto"/>
      </w:pPr>
      <w:r w:rsidRPr="00BA156B">
        <w:t>Se utilizó la página web</w:t>
      </w:r>
      <w:r w:rsidR="00BE0437" w:rsidRPr="00BA156B">
        <w:t xml:space="preserve"> ShowMore</w:t>
      </w:r>
      <w:r w:rsidR="000635A6" w:rsidRPr="00BA156B">
        <w:t xml:space="preserve"> </w:t>
      </w:r>
      <w:r w:rsidR="00EC2BAF" w:rsidRPr="00BA156B">
        <w:fldChar w:fldCharType="begin" w:fldLock="1"/>
      </w:r>
      <w:r w:rsidR="00BD6E5F" w:rsidRPr="00BA156B">
        <w:instrText>ADDIN CSL_CITATION { "citationItems" : [ { "id" : "ITEM-1", "itemData" : { "URL" : "https://showmore.com/es/", "accessed" : { "date-parts" : [ [ "2018", "3", "27" ] ] }, "id" : "ITEM-1", "issued" : { "date-parts" : [ [ "0" ] ] }, "title" : "ShowMore - Grabar, cargar y compartir sus v\u00eddeos en la web f\u00e1cilmente", "type" : "webpage" }, "uris" : [ "http://www.mendeley.com/documents/?uuid=a25220eb-7780-34a0-ae64-be846b69abb6" ] } ], "mendeley" : { "formattedCitation" : "(43)", "plainTextFormattedCitation" : "(43)", "previouslyFormattedCitation" : "(43)" }, "properties" : {  }, "schema" : "https://github.com/citation-style-language/schema/raw/master/csl-citation.json" }</w:instrText>
      </w:r>
      <w:r w:rsidR="00EC2BAF" w:rsidRPr="00BA156B">
        <w:fldChar w:fldCharType="separate"/>
      </w:r>
      <w:r w:rsidR="00BD6E5F" w:rsidRPr="00BA156B">
        <w:rPr>
          <w:noProof/>
        </w:rPr>
        <w:t>(43)</w:t>
      </w:r>
      <w:r w:rsidR="00EC2BAF" w:rsidRPr="00BA156B">
        <w:fldChar w:fldCharType="end"/>
      </w:r>
      <w:r w:rsidR="00BE0437" w:rsidRPr="00BA156B">
        <w:t xml:space="preserve"> </w:t>
      </w:r>
      <w:r w:rsidR="00F93763" w:rsidRPr="00BA156B">
        <w:t xml:space="preserve">producido por la empresa ShowMore con sede en Hong Kong </w:t>
      </w:r>
      <w:r w:rsidR="00BE0437" w:rsidRPr="00BA156B">
        <w:t xml:space="preserve">que permitía grabar la pantalla de la computadora y grabar lo que iba comentando la persona mediante el micrófono. </w:t>
      </w:r>
      <w:r w:rsidR="005854B4" w:rsidRPr="00BA156B">
        <w:t>Terminadas las pruebas, se observaba la grabación y se</w:t>
      </w:r>
      <w:r w:rsidR="00BE0437" w:rsidRPr="00BA156B">
        <w:t xml:space="preserve"> anotaban los resultados</w:t>
      </w:r>
      <w:r w:rsidRPr="00BA156B">
        <w:t xml:space="preserve"> más importantes dentro de una hoja de c</w:t>
      </w:r>
      <w:r w:rsidR="00BE0437" w:rsidRPr="00BA156B">
        <w:t xml:space="preserve">álculo de Excel, de esta forma se podía dar una mirada rápida a los datos que se iban recopilando de todas las </w:t>
      </w:r>
      <w:r w:rsidR="005854B4" w:rsidRPr="00BA156B">
        <w:t>pruebas</w:t>
      </w:r>
      <w:r w:rsidR="00BE0437" w:rsidRPr="00BA156B">
        <w:t>.</w:t>
      </w:r>
    </w:p>
    <w:p w14:paraId="186DB3C2" w14:textId="40EE1720" w:rsidR="003F2CA5" w:rsidRPr="00B26073" w:rsidRDefault="00A12DD0" w:rsidP="003F2CA5">
      <w:pPr>
        <w:pStyle w:val="Ttulo2"/>
        <w:rPr>
          <w:lang w:val="es-PE"/>
        </w:rPr>
      </w:pPr>
      <w:bookmarkStart w:id="40" w:name="_Toc511166304"/>
      <w:r w:rsidRPr="00BA156B">
        <w:rPr>
          <w:rStyle w:val="Ttulo3Car"/>
          <w:lang w:val="es-PE"/>
        </w:rPr>
        <w:t>Consideraciones éticas</w:t>
      </w:r>
      <w:bookmarkEnd w:id="40"/>
    </w:p>
    <w:p w14:paraId="66F84663" w14:textId="08F9F71A" w:rsidR="003F2CA5" w:rsidRPr="00B26073" w:rsidRDefault="00F92F53" w:rsidP="00B26073">
      <w:pPr>
        <w:pStyle w:val="Texto"/>
      </w:pPr>
      <w:r w:rsidRPr="00BA156B">
        <w:t>En</w:t>
      </w:r>
      <w:r w:rsidR="00AF6843" w:rsidRPr="00BA156B">
        <w:t xml:space="preserve"> este proyecto</w:t>
      </w:r>
      <w:r w:rsidRPr="00BA156B">
        <w:t xml:space="preserve"> no se utilizaron sujetos de experimentación humanos ni animales, y aunque se realizaron entrevistas personales a diversos tipos de usuarios </w:t>
      </w:r>
      <w:r w:rsidRPr="00BA156B">
        <w:lastRenderedPageBreak/>
        <w:t>identificados como clave</w:t>
      </w:r>
      <w:r w:rsidR="00BC16E5" w:rsidRPr="00BA156B">
        <w:t>s</w:t>
      </w:r>
      <w:r w:rsidRPr="00BA156B">
        <w:t>,</w:t>
      </w:r>
      <w:r w:rsidR="00AF6843" w:rsidRPr="00BA156B">
        <w:t xml:space="preserve"> no se identificaron riesgos que pudieran surgir hacia </w:t>
      </w:r>
      <w:r w:rsidR="00025CC1" w:rsidRPr="00BA156B">
        <w:t xml:space="preserve">ninguno de </w:t>
      </w:r>
      <w:r w:rsidR="005854B4" w:rsidRPr="00BA156B">
        <w:t>ellos</w:t>
      </w:r>
      <w:r w:rsidR="00AF6843" w:rsidRPr="00BA156B">
        <w:t xml:space="preserve"> </w:t>
      </w:r>
      <w:r w:rsidR="00913A3F" w:rsidRPr="00BA156B">
        <w:t>por pa</w:t>
      </w:r>
      <w:r w:rsidR="00296153" w:rsidRPr="00BA156B">
        <w:t>rticipar de este proyecto. Los g</w:t>
      </w:r>
      <w:r w:rsidR="00913A3F" w:rsidRPr="00BA156B">
        <w:t xml:space="preserve">estores de IPRESS y </w:t>
      </w:r>
      <w:r w:rsidR="00025CC1" w:rsidRPr="00BA156B">
        <w:t xml:space="preserve">el </w:t>
      </w:r>
      <w:r w:rsidR="00913A3F" w:rsidRPr="00BA156B">
        <w:t xml:space="preserve">personal de SUSALUD no representaban una población en riesgo </w:t>
      </w:r>
      <w:r w:rsidRPr="00BA156B">
        <w:t>ya que compartieron opiniones que no involucraban ningún tipo de da</w:t>
      </w:r>
      <w:r w:rsidR="005854B4" w:rsidRPr="00BA156B">
        <w:t>tos personal</w:t>
      </w:r>
      <w:r w:rsidR="00C12511" w:rsidRPr="00BA156B">
        <w:t>es</w:t>
      </w:r>
      <w:r w:rsidRPr="00BA156B">
        <w:t>. Los ciudadanos que fueron entrevist</w:t>
      </w:r>
      <w:r w:rsidR="00BC16E5" w:rsidRPr="00BA156B">
        <w:t>ados dentro del h</w:t>
      </w:r>
      <w:r w:rsidR="00944259" w:rsidRPr="00BA156B">
        <w:t xml:space="preserve">ospital para este proyecto, fueron encontrados mientras ellos esperaban </w:t>
      </w:r>
      <w:r w:rsidR="0043500B" w:rsidRPr="00BA156B">
        <w:t>que</w:t>
      </w:r>
      <w:r w:rsidR="00944259" w:rsidRPr="00BA156B">
        <w:t xml:space="preserve"> sus familiares </w:t>
      </w:r>
      <w:r w:rsidR="0043500B" w:rsidRPr="00BA156B">
        <w:t xml:space="preserve">sean </w:t>
      </w:r>
      <w:r w:rsidR="00944259" w:rsidRPr="00BA156B">
        <w:t xml:space="preserve">atendidos y no se pidió información personal sobre condición </w:t>
      </w:r>
      <w:r w:rsidR="009A4902" w:rsidRPr="00BA156B">
        <w:t>médica de ellos ni de sus familiares.</w:t>
      </w:r>
    </w:p>
    <w:p w14:paraId="6F7AD1E0" w14:textId="5B815F5B" w:rsidR="00025825" w:rsidRPr="00B26073" w:rsidRDefault="002F42CB" w:rsidP="00025825">
      <w:pPr>
        <w:pStyle w:val="Ttulo2"/>
        <w:rPr>
          <w:lang w:val="es-PE"/>
        </w:rPr>
      </w:pPr>
      <w:bookmarkStart w:id="41" w:name="_Toc511166305"/>
      <w:r w:rsidRPr="00BA156B">
        <w:rPr>
          <w:lang w:val="es-PE"/>
        </w:rPr>
        <w:t>A</w:t>
      </w:r>
      <w:r w:rsidR="00A12DD0" w:rsidRPr="00BA156B">
        <w:rPr>
          <w:lang w:val="es-PE"/>
        </w:rPr>
        <w:t>nálisis</w:t>
      </w:r>
      <w:bookmarkEnd w:id="41"/>
    </w:p>
    <w:p w14:paraId="58BD28A6" w14:textId="0D33FAE1"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OTranscribe</w:t>
      </w:r>
      <w:r w:rsidR="000635A6" w:rsidRPr="00BA156B">
        <w:t xml:space="preserve"> </w:t>
      </w:r>
      <w:r w:rsidR="00EC2BAF" w:rsidRPr="00BA156B">
        <w:fldChar w:fldCharType="begin" w:fldLock="1"/>
      </w:r>
      <w:r w:rsidR="00BD6E5F" w:rsidRPr="00BA156B">
        <w:instrText>ADDIN CSL_CITATION { "citationItems" : [ { "id" : "ITEM-1", "itemData" : { "URL" : "http://otranscribe.com/", "accessed" : { "date-parts" : [ [ "2018", "3", "27" ] ] }, "id" : "ITEM-1", "issued" : { "date-parts" : [ [ "0" ] ] }, "title" : "oTranscribe", "type" : "webpage" }, "uris" : [ "http://www.mendeley.com/documents/?uuid=a0b69d88-9a89-3ba2-bc2d-e8fc2e189542" ] } ], "mendeley" : { "formattedCitation" : "(44)", "plainTextFormattedCitation" : "(44)", "previouslyFormattedCitation" : "(44)" }, "properties" : {  }, "schema" : "https://github.com/citation-style-language/schema/raw/master/csl-citation.json" }</w:instrText>
      </w:r>
      <w:r w:rsidR="00EC2BAF" w:rsidRPr="00BA156B">
        <w:fldChar w:fldCharType="separate"/>
      </w:r>
      <w:r w:rsidR="00BD6E5F" w:rsidRPr="00BA156B">
        <w:rPr>
          <w:noProof/>
        </w:rPr>
        <w:t>(44)</w:t>
      </w:r>
      <w:r w:rsidR="00EC2BAF" w:rsidRPr="00BA156B">
        <w:fldChar w:fldCharType="end"/>
      </w:r>
      <w:r w:rsidR="00296153" w:rsidRPr="00BA156B">
        <w:t>, creada por Elliot Bentley,</w:t>
      </w:r>
      <w:r w:rsidR="00452FEE" w:rsidRPr="00BA156B">
        <w:t xml:space="preserve"> que </w:t>
      </w:r>
      <w:r w:rsidR="00C47CD6" w:rsidRPr="00BA156B">
        <w:t>permitía</w:t>
      </w:r>
      <w:r w:rsidR="00452FEE" w:rsidRPr="00BA156B">
        <w:t xml:space="preserve"> disminuir la velocidad de los audios 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3C249A7A" w14:textId="1E2C54E5" w:rsidR="003034A7" w:rsidRPr="00B26073" w:rsidRDefault="00A12DD0" w:rsidP="00B26073">
      <w:pPr>
        <w:pStyle w:val="Ttulo1"/>
      </w:pPr>
      <w:bookmarkStart w:id="42" w:name="_Toc511166306"/>
      <w:r w:rsidRPr="00BA156B">
        <w:lastRenderedPageBreak/>
        <w:t>Resultados</w:t>
      </w:r>
      <w:bookmarkEnd w:id="42"/>
    </w:p>
    <w:p w14:paraId="63470BC4" w14:textId="77777777" w:rsidR="00FE7867" w:rsidRPr="00BA156B" w:rsidRDefault="00FE7867" w:rsidP="00927ED8">
      <w:pPr>
        <w:pStyle w:val="Ttulo2"/>
        <w:numPr>
          <w:ilvl w:val="0"/>
          <w:numId w:val="9"/>
        </w:numPr>
        <w:rPr>
          <w:lang w:val="es-PE"/>
        </w:rPr>
      </w:pPr>
      <w:bookmarkStart w:id="43" w:name="_Toc511166307"/>
      <w:r w:rsidRPr="00BA156B">
        <w:rPr>
          <w:lang w:val="es-PE"/>
        </w:rPr>
        <w:t>Fase Exploratori</w:t>
      </w:r>
      <w:r w:rsidR="00F847EF" w:rsidRPr="00BA156B">
        <w:rPr>
          <w:lang w:val="es-PE"/>
        </w:rPr>
        <w:t>a</w:t>
      </w:r>
      <w:bookmarkEnd w:id="43"/>
    </w:p>
    <w:p w14:paraId="5B4E524F" w14:textId="25C18FCA"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r w:rsidR="00630815" w:rsidRPr="00BA156B">
        <w:t>tipo de usuario</w:t>
      </w:r>
      <w:r w:rsidR="00F84BBE" w:rsidRPr="00BA156B">
        <w:t>:</w:t>
      </w:r>
      <w:r w:rsidR="006746CC" w:rsidRPr="00BA156B">
        <w:t xml:space="preserve"> P</w:t>
      </w:r>
      <w:r w:rsidR="00C1339E" w:rsidRPr="00BA156B">
        <w:t>ersonal de SUSALUD, Gestores</w:t>
      </w:r>
      <w:r w:rsidR="00D770DD" w:rsidRPr="00BA156B">
        <w:t xml:space="preserve"> de IPRESS y Ciudadanos. </w:t>
      </w:r>
      <w:r w:rsidR="0015683A" w:rsidRPr="00BA156B">
        <w:t xml:space="preserve">A todos ellos se les hizo preguntas relacionadas a su percepción acerca de los reclamos, el rol que </w:t>
      </w:r>
      <w:r w:rsidR="00630815" w:rsidRPr="00BA156B">
        <w:t>tiene</w:t>
      </w:r>
      <w:r w:rsidR="0015683A" w:rsidRPr="00BA156B">
        <w:t xml:space="preserve"> ellos y sobre la propuesta de una herramienta informática para </w:t>
      </w:r>
      <w:r w:rsidR="00630815" w:rsidRPr="00BA156B">
        <w:t>su recepción y manejo</w:t>
      </w:r>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927ED8">
      <w:pPr>
        <w:pStyle w:val="Texto"/>
        <w:numPr>
          <w:ilvl w:val="0"/>
          <w:numId w:val="3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77777777" w:rsidR="00F847EF" w:rsidRPr="00BA156B" w:rsidRDefault="00F847EF" w:rsidP="00927ED8">
      <w:pPr>
        <w:pStyle w:val="Texto"/>
        <w:numPr>
          <w:ilvl w:val="0"/>
          <w:numId w:val="30"/>
        </w:numPr>
      </w:pPr>
      <w:r w:rsidRPr="00BA156B">
        <w:t>Gestores de IPRESS: 6 en total. Encontrados por recomendación dentro de la red del investigador.</w:t>
      </w:r>
    </w:p>
    <w:p w14:paraId="6A5E3EF3" w14:textId="0B4E160C" w:rsidR="00F847EF" w:rsidRPr="008D23C7" w:rsidRDefault="00F847EF" w:rsidP="00927ED8">
      <w:pPr>
        <w:pStyle w:val="Texto"/>
        <w:numPr>
          <w:ilvl w:val="0"/>
          <w:numId w:val="30"/>
        </w:numPr>
      </w:pPr>
      <w:r w:rsidRPr="00BA156B">
        <w:t>Ciudadanos peruanos: 9 en total. 3 fueron encontrados dentro de la red del investigador siendo personas con experiencia de haber presentado reclamos y otros 6 ciudadanos familiares de pacientes que estaban siendo atendidos en el Hospital Nacional Cayetano Heredia</w:t>
      </w:r>
      <w:r w:rsidR="008D23C7">
        <w:t>.</w:t>
      </w:r>
    </w:p>
    <w:p w14:paraId="275D80DB" w14:textId="4DB078D0" w:rsidR="006746CC" w:rsidRPr="00B26073" w:rsidRDefault="0015683A" w:rsidP="008D23C7">
      <w:pPr>
        <w:pStyle w:val="Texto"/>
      </w:pPr>
      <w:r w:rsidRPr="00BA156B">
        <w:t xml:space="preserve">Las respuestas de ellos </w:t>
      </w:r>
      <w:r w:rsidR="006746CC" w:rsidRPr="00BA156B">
        <w:t>se presentan a continuación</w:t>
      </w:r>
      <w:r w:rsidRPr="00BA156B">
        <w:t>.</w:t>
      </w:r>
    </w:p>
    <w:p w14:paraId="49250F73" w14:textId="77777777" w:rsidR="00AD075D" w:rsidRPr="008D23C7" w:rsidRDefault="006746CC" w:rsidP="008D23C7">
      <w:pPr>
        <w:pStyle w:val="Ttulo3"/>
      </w:pPr>
      <w:bookmarkStart w:id="44" w:name="_Toc511166308"/>
      <w:r w:rsidRPr="008D23C7">
        <w:lastRenderedPageBreak/>
        <w:t>Personal de SUSALUD</w:t>
      </w:r>
      <w:bookmarkEnd w:id="44"/>
    </w:p>
    <w:p w14:paraId="678FA4BE" w14:textId="0617B515" w:rsidR="006746CC" w:rsidRPr="008D23C7" w:rsidRDefault="002B60A2" w:rsidP="008D23C7">
      <w:pPr>
        <w:pStyle w:val="Texto"/>
      </w:pPr>
      <w:r w:rsidRPr="00BA156B">
        <w:t>Definieron los reclamos como</w:t>
      </w:r>
      <w:r w:rsidR="006746CC" w:rsidRPr="00BA156B">
        <w:t xml:space="preserve"> una manifestación de incomodidad o insatisfacción con el servicio recibido</w:t>
      </w:r>
      <w:r w:rsidRPr="00BA156B">
        <w:t xml:space="preserve"> y</w:t>
      </w:r>
      <w:r w:rsidR="006746CC" w:rsidRPr="00BA156B">
        <w:t xml:space="preserve"> son importantes porque permiten encontrar deficiencias en los procesos internos de la institución y plantear mejoras.</w:t>
      </w:r>
    </w:p>
    <w:p w14:paraId="5388FA56" w14:textId="568AA139" w:rsidR="006746CC" w:rsidRPr="008D23C7" w:rsidRDefault="006746CC" w:rsidP="008D23C7">
      <w:pPr>
        <w:pStyle w:val="Cita"/>
      </w:pPr>
      <w:r w:rsidRPr="008D23C7">
        <w:t>“…Para mí lo más importante de un reclamo es que te permita encontrar las causas del reclamo y por lo tanto eliminarlas.”</w:t>
      </w:r>
    </w:p>
    <w:p w14:paraId="02792B99" w14:textId="1F57E332" w:rsidR="006746CC" w:rsidRPr="008D23C7" w:rsidRDefault="006122C1" w:rsidP="008D23C7">
      <w:pPr>
        <w:pStyle w:val="Texto"/>
      </w:pPr>
      <w:r w:rsidRPr="00BA156B">
        <w:t xml:space="preserve">El procedimiento que siguen cuando reciben un reclamo es que </w:t>
      </w:r>
      <w:r w:rsidR="0066763B" w:rsidRPr="00BA156B">
        <w:t>se contactan</w:t>
      </w:r>
      <w:r w:rsidR="006746CC" w:rsidRPr="00BA156B">
        <w:t xml:space="preserve"> con la </w:t>
      </w:r>
      <w:r w:rsidR="00AD075D" w:rsidRPr="00BA156B">
        <w:t>PAUS</w:t>
      </w:r>
      <w:r w:rsidR="006746CC" w:rsidRPr="00BA156B">
        <w:t xml:space="preserve"> de la IPRESS correspondiente </w:t>
      </w:r>
      <w:r w:rsidRPr="00BA156B">
        <w:t>e indagan sobre qu</w:t>
      </w:r>
      <w:r w:rsidR="0012739C" w:rsidRPr="00BA156B">
        <w:t>é</w:t>
      </w:r>
      <w:r w:rsidRPr="00BA156B">
        <w:t xml:space="preserve"> ocurrió y c</w:t>
      </w:r>
      <w:r w:rsidR="0012739C" w:rsidRPr="00BA156B">
        <w:t>ó</w:t>
      </w:r>
      <w:r w:rsidRPr="00BA156B">
        <w:t>mo fue manejado para solucionar este problema. E</w:t>
      </w:r>
      <w:r w:rsidR="006746CC" w:rsidRPr="00BA156B">
        <w:t>s por esto que para ellos es importante que el ciudadano presente el reclamo en la misma IPRESS antes de presentarlo a SUSALUD</w:t>
      </w:r>
      <w:r w:rsidR="004C383F" w:rsidRPr="00BA156B">
        <w:t>.</w:t>
      </w:r>
      <w:r w:rsidR="006746CC" w:rsidRPr="00BA156B">
        <w:t xml:space="preserve"> </w:t>
      </w:r>
      <w:r w:rsidR="004C383F" w:rsidRPr="00BA156B">
        <w:t>C</w:t>
      </w:r>
      <w:r w:rsidR="006746CC" w:rsidRPr="00BA156B">
        <w:t>uando no han presentado</w:t>
      </w:r>
      <w:r w:rsidRPr="00BA156B">
        <w:t xml:space="preserve"> el reclamo en la misma IPRESS se </w:t>
      </w:r>
      <w:r w:rsidR="004C383F" w:rsidRPr="00BA156B">
        <w:t>les indica</w:t>
      </w:r>
      <w:r w:rsidR="00CE044D" w:rsidRPr="00BA156B">
        <w:t xml:space="preserve"> que lo hagan</w:t>
      </w:r>
      <w:r w:rsidR="0012739C" w:rsidRPr="00BA156B">
        <w:t>.</w:t>
      </w:r>
      <w:r w:rsidR="006746CC" w:rsidRPr="00BA156B">
        <w:t xml:space="preserve"> </w:t>
      </w:r>
      <w:r w:rsidR="0012739C" w:rsidRPr="00BA156B">
        <w:t>E</w:t>
      </w:r>
      <w:r w:rsidR="006746CC" w:rsidRPr="00BA156B">
        <w:t>sto no solo facilita las investigaciones que se realizan sino que la misma institución puede tener conocimiento de lo que sucede dentro de sus instalaciones. En el caso que ellos no puedan contactarse con la PAUS de la IPRESS, se comunica</w:t>
      </w:r>
      <w:r w:rsidR="004C383F" w:rsidRPr="00BA156B">
        <w:t>n</w:t>
      </w:r>
      <w:r w:rsidR="006746CC" w:rsidRPr="00BA156B">
        <w:t xml:space="preserve"> vía telefónica con las jefatur</w:t>
      </w:r>
      <w:r w:rsidRPr="00BA156B">
        <w:t xml:space="preserve">as inmediatas </w:t>
      </w:r>
      <w:r w:rsidR="004C383F" w:rsidRPr="00BA156B">
        <w:t>para</w:t>
      </w:r>
      <w:r w:rsidR="006746CC" w:rsidRPr="00BA156B">
        <w:t xml:space="preserve"> darle una respuesta al ciudadano.</w:t>
      </w:r>
    </w:p>
    <w:p w14:paraId="3C244CFC" w14:textId="09B3C6B1" w:rsidR="00BE774A" w:rsidRPr="008D23C7" w:rsidRDefault="00BE774A" w:rsidP="008D23C7">
      <w:pPr>
        <w:pStyle w:val="Texto"/>
      </w:pPr>
      <w:r w:rsidRPr="00BA156B">
        <w:t>Para ellos</w:t>
      </w:r>
      <w:r w:rsidR="006746CC" w:rsidRPr="00BA156B">
        <w:t>, la forma en c</w:t>
      </w:r>
      <w:r w:rsidR="00CE044D" w:rsidRPr="00BA156B">
        <w:t>ó</w:t>
      </w:r>
      <w:r w:rsidR="006746CC" w:rsidRPr="00BA156B">
        <w:t xml:space="preserve">mo se están manejando actualmente los reclamos no es óptima debido a que </w:t>
      </w:r>
      <w:r w:rsidR="006122C1" w:rsidRPr="00BA156B">
        <w:t>tienen la idea de que gestores de IPRESS</w:t>
      </w:r>
      <w:r w:rsidR="006746CC" w:rsidRPr="00BA156B">
        <w:t xml:space="preserve"> no tienen conocimiento sobre </w:t>
      </w:r>
      <w:r w:rsidR="006122C1" w:rsidRPr="00BA156B">
        <w:t>las</w:t>
      </w:r>
      <w:r w:rsidR="006746CC" w:rsidRPr="00BA156B">
        <w:t xml:space="preserve"> fallas </w:t>
      </w:r>
      <w:r w:rsidR="006122C1" w:rsidRPr="00BA156B">
        <w:t xml:space="preserve">que se presentan </w:t>
      </w:r>
      <w:r w:rsidR="006746CC" w:rsidRPr="00BA156B">
        <w:t xml:space="preserve">y tampoco </w:t>
      </w:r>
      <w:r w:rsidR="006122C1" w:rsidRPr="00BA156B">
        <w:t>tienen procedimientos claros sobre cómo dar solución a los reclamos presentados</w:t>
      </w:r>
      <w:r w:rsidR="006746CC" w:rsidRPr="00BA156B">
        <w:t>. Adicionalmente, como no todas las IPRESS tienen PAUS tod</w:t>
      </w:r>
      <w:r w:rsidR="003200E4" w:rsidRPr="00BA156B">
        <w:t xml:space="preserve">avía, </w:t>
      </w:r>
      <w:r w:rsidR="006122C1" w:rsidRPr="00BA156B">
        <w:t xml:space="preserve">existen IPRESS donde </w:t>
      </w:r>
      <w:r w:rsidR="003200E4" w:rsidRPr="00BA156B">
        <w:t>solamente se le entrega el</w:t>
      </w:r>
      <w:r w:rsidR="006746CC" w:rsidRPr="00BA156B">
        <w:t xml:space="preserve"> canal de</w:t>
      </w:r>
      <w:r w:rsidR="003200E4" w:rsidRPr="00BA156B">
        <w:t>l Libro de Reclamaciones</w:t>
      </w:r>
      <w:r w:rsidR="006746CC" w:rsidRPr="00BA156B">
        <w:t xml:space="preserve"> al ciud</w:t>
      </w:r>
      <w:r w:rsidR="003200E4" w:rsidRPr="00BA156B">
        <w:t>adano para hacer sus reclamos.</w:t>
      </w:r>
      <w:r w:rsidR="006746CC" w:rsidRPr="00BA156B">
        <w:t xml:space="preserve"> </w:t>
      </w:r>
      <w:r w:rsidR="003200E4" w:rsidRPr="00BA156B">
        <w:t xml:space="preserve">Esto </w:t>
      </w:r>
      <w:r w:rsidR="006122C1" w:rsidRPr="00BA156B">
        <w:t>lo ven como</w:t>
      </w:r>
      <w:r w:rsidR="003200E4" w:rsidRPr="00BA156B">
        <w:t xml:space="preserve"> un</w:t>
      </w:r>
      <w:r w:rsidR="006746CC" w:rsidRPr="00BA156B">
        <w:t xml:space="preserve"> gran limitan</w:t>
      </w:r>
      <w:r w:rsidR="003200E4" w:rsidRPr="00BA156B">
        <w:t>te</w:t>
      </w:r>
      <w:r w:rsidR="006746CC" w:rsidRPr="00BA156B">
        <w:t xml:space="preserve"> ya que </w:t>
      </w:r>
      <w:r w:rsidR="006122C1" w:rsidRPr="00BA156B">
        <w:t>este no se encuentra siempre disponible</w:t>
      </w:r>
      <w:r w:rsidRPr="00BA156B">
        <w:t xml:space="preserve">. </w:t>
      </w:r>
      <w:r w:rsidRPr="00BA156B">
        <w:lastRenderedPageBreak/>
        <w:t>Según ellos</w:t>
      </w:r>
      <w:r w:rsidR="006746CC" w:rsidRPr="00BA156B">
        <w:t>,</w:t>
      </w:r>
      <w:r w:rsidR="006122C1" w:rsidRPr="00BA156B">
        <w:t xml:space="preserve"> los reclamos siempre</w:t>
      </w:r>
      <w:r w:rsidR="006746CC" w:rsidRPr="00BA156B">
        <w:t xml:space="preserve"> </w:t>
      </w:r>
      <w:r w:rsidR="006122C1" w:rsidRPr="00BA156B">
        <w:t>deberían elevarse a directivos para que se manejen más rápido, así tengan que acortar sus procesos, y sean fuente para la toma de decisiones ya que es información que debe tratarse como una retroalimentación por parte de los ciudadanos.</w:t>
      </w:r>
    </w:p>
    <w:p w14:paraId="57AA3F3B" w14:textId="77777777" w:rsidR="003200E4" w:rsidRPr="008D23C7" w:rsidRDefault="003200E4" w:rsidP="008D23C7">
      <w:pPr>
        <w:pStyle w:val="Cita"/>
      </w:pPr>
      <w:r w:rsidRPr="008D23C7">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302AF614" w14:textId="50DA1964" w:rsidR="006746CC" w:rsidRPr="008D23C7" w:rsidRDefault="0066763B" w:rsidP="008D23C7">
      <w:pPr>
        <w:pStyle w:val="Cita"/>
      </w:pPr>
      <w:r w:rsidRPr="008D23C7">
        <w:t>“Se queda generalmente en las oficinas de calidad, analizan ellos a través del equipo de calidad, de pronto la información se queda en lo más interno del equipo de calidad pero no llega hasta el directivo. Todavía no impacta en una toma de decisiones del más alto nivel.”</w:t>
      </w:r>
    </w:p>
    <w:p w14:paraId="5A459C4D" w14:textId="5A0CE7CB" w:rsidR="006746CC" w:rsidRPr="008D23C7" w:rsidRDefault="00BE774A" w:rsidP="008D23C7">
      <w:pPr>
        <w:pStyle w:val="Texto"/>
      </w:pPr>
      <w:r w:rsidRPr="00BA156B">
        <w:t>Todos</w:t>
      </w:r>
      <w:r w:rsidR="006746CC" w:rsidRPr="00BA156B">
        <w:t xml:space="preserve"> consideraron que esta herramienta serviría para </w:t>
      </w:r>
      <w:r w:rsidR="001B0B1C" w:rsidRPr="00BA156B">
        <w:t>manejar los reclamos recibidos</w:t>
      </w:r>
      <w:r w:rsidR="00007DC8" w:rsidRPr="00BA156B">
        <w:t>,. C</w:t>
      </w:r>
      <w:r w:rsidR="006746CC" w:rsidRPr="00BA156B">
        <w:t>onsideran que</w:t>
      </w:r>
      <w:r w:rsidR="00007DC8" w:rsidRPr="00BA156B">
        <w:t xml:space="preserve"> los reclamos todavía son</w:t>
      </w:r>
      <w:r w:rsidR="006746CC" w:rsidRPr="00BA156B">
        <w:t xml:space="preserve"> visto</w:t>
      </w:r>
      <w:r w:rsidR="00007DC8" w:rsidRPr="00BA156B">
        <w:t>s</w:t>
      </w:r>
      <w:r w:rsidR="006746CC" w:rsidRPr="00BA156B">
        <w:t xml:space="preserve"> por los prestadores de salud como una traba o </w:t>
      </w:r>
      <w:r w:rsidR="00007DC8" w:rsidRPr="00BA156B">
        <w:t>una ofensa al servicio que</w:t>
      </w:r>
      <w:r w:rsidR="006746CC" w:rsidRPr="00BA156B">
        <w:t xml:space="preserve"> están brindando, </w:t>
      </w:r>
      <w:r w:rsidR="00007DC8" w:rsidRPr="00BA156B">
        <w:t>y que se necesita cambiar esta</w:t>
      </w:r>
      <w:r w:rsidR="006746CC" w:rsidRPr="00BA156B">
        <w:t xml:space="preserve"> percepción </w:t>
      </w:r>
      <w:r w:rsidR="003200E4" w:rsidRPr="00BA156B">
        <w:t>hacia</w:t>
      </w:r>
      <w:r w:rsidR="006746CC" w:rsidRPr="00BA156B">
        <w:t xml:space="preserve"> una oportunidad de mejora. Señalaron que los reclamos </w:t>
      </w:r>
      <w:r w:rsidR="003200E4" w:rsidRPr="00BA156B">
        <w:t>son</w:t>
      </w:r>
      <w:r w:rsidR="006746CC" w:rsidRPr="00BA156B">
        <w:t xml:space="preserve"> un beneficio hacia la institución </w:t>
      </w:r>
      <w:r w:rsidR="003200E4" w:rsidRPr="00BA156B">
        <w:t>ya que les permite encontrar</w:t>
      </w:r>
      <w:r w:rsidR="006746CC" w:rsidRPr="00BA156B">
        <w:t xml:space="preserve"> erro</w:t>
      </w:r>
      <w:r w:rsidR="00007DC8" w:rsidRPr="00BA156B">
        <w:t>res y subsanarlos positivamente. Esto</w:t>
      </w:r>
      <w:r w:rsidR="006746CC" w:rsidRPr="00BA156B">
        <w:t xml:space="preserve"> les da la oportunidad de revisar sus estándares y procesos para poder cumplir con las expectativas de los ciudadanos y poder dejarlos satisfechos con el servicio brindado. </w:t>
      </w:r>
    </w:p>
    <w:p w14:paraId="3ED77ED5" w14:textId="3C25481D" w:rsidR="00630088" w:rsidRPr="008D23C7" w:rsidRDefault="00007DC8" w:rsidP="008D23C7">
      <w:pPr>
        <w:pStyle w:val="Texto"/>
      </w:pPr>
      <w:r w:rsidRPr="00BA156B">
        <w:lastRenderedPageBreak/>
        <w:t xml:space="preserve">La idea de esta herramienta les pareció atractiva debido a que serviría como un punto de comunicación entre los ciudadanos y las IPRESS. </w:t>
      </w:r>
      <w:r w:rsidR="006746CC" w:rsidRPr="00BA156B">
        <w:t xml:space="preserve">Sobre las características que desean que tenga la herramienta mencionaron que esta herramienta debe ser planteada </w:t>
      </w:r>
      <w:r w:rsidRPr="00BA156B">
        <w:t>en</w:t>
      </w:r>
      <w:r w:rsidR="006746CC" w:rsidRPr="00BA156B">
        <w:t xml:space="preserve"> idiomas nativos y </w:t>
      </w:r>
      <w:r w:rsidRPr="00BA156B">
        <w:t xml:space="preserve">debe contar </w:t>
      </w:r>
      <w:r w:rsidR="006746CC" w:rsidRPr="00BA156B">
        <w:t xml:space="preserve">con muchos gráficos e íconos para que sea fácilmente entendible por personas no letradas. Les parece importante que </w:t>
      </w:r>
      <w:r w:rsidRPr="00BA156B">
        <w:t>una vez que los reclamo</w:t>
      </w:r>
      <w:r w:rsidR="005B7537" w:rsidRPr="00BA156B">
        <w:t>s</w:t>
      </w:r>
      <w:r w:rsidRPr="00BA156B">
        <w:t xml:space="preserve"> hayan sido ingresados al sistema, </w:t>
      </w:r>
      <w:r w:rsidR="006746CC" w:rsidRPr="00BA156B">
        <w:t>los ciudadanos</w:t>
      </w:r>
      <w:r w:rsidRPr="00BA156B">
        <w:t xml:space="preserve"> </w:t>
      </w:r>
      <w:r w:rsidR="006746CC" w:rsidRPr="00BA156B">
        <w:t xml:space="preserve"> reciban una confirmación, y que también reciban el plazo máximo que </w:t>
      </w:r>
      <w:r w:rsidRPr="00BA156B">
        <w:t xml:space="preserve">este </w:t>
      </w:r>
      <w:r w:rsidR="006746CC" w:rsidRPr="00BA156B">
        <w:t xml:space="preserve">demorará en ser resuelto. Ellos consideran que este sistema debe mostrar </w:t>
      </w:r>
      <w:r w:rsidRPr="00BA156B">
        <w:t>reportes consolidados que sean</w:t>
      </w:r>
      <w:r w:rsidR="006746CC" w:rsidRPr="00BA156B">
        <w:t xml:space="preserve"> entendibles </w:t>
      </w:r>
      <w:r w:rsidRPr="00BA156B">
        <w:t xml:space="preserve">rápidamente </w:t>
      </w:r>
      <w:r w:rsidR="006746CC" w:rsidRPr="00BA156B">
        <w:t xml:space="preserve">y que </w:t>
      </w:r>
      <w:r w:rsidRPr="00BA156B">
        <w:t>permitan hacer filtros que funcionen para todas las IPRESS.</w:t>
      </w:r>
      <w:r w:rsidR="006746CC" w:rsidRPr="00BA156B">
        <w:t xml:space="preserve"> </w:t>
      </w:r>
    </w:p>
    <w:p w14:paraId="1089B81F" w14:textId="7D4C538D" w:rsidR="006746CC" w:rsidRPr="008D23C7" w:rsidRDefault="00630088" w:rsidP="008D23C7">
      <w:pPr>
        <w:pStyle w:val="Cita"/>
      </w:pPr>
      <w:r w:rsidRPr="008D23C7">
        <w:t xml:space="preserve">“Pero la relevancia para </w:t>
      </w:r>
      <w:r w:rsidR="000D4362" w:rsidRPr="008D23C7">
        <w:t>mí</w:t>
      </w:r>
      <w:r w:rsidRPr="008D23C7">
        <w:t xml:space="preserve"> está en la atención de estos reclamos, </w:t>
      </w:r>
      <w:r w:rsidR="00EC7152" w:rsidRPr="008D23C7">
        <w:t>¿</w:t>
      </w:r>
      <w:r w:rsidRPr="008D23C7">
        <w:t>c</w:t>
      </w:r>
      <w:r w:rsidR="000D4362" w:rsidRPr="008D23C7">
        <w:t>ó</w:t>
      </w:r>
      <w:r w:rsidRPr="008D23C7">
        <w:t xml:space="preserve">mo atiendo, lo atiendo de forma oportuna? </w:t>
      </w:r>
      <w:r w:rsidR="00EC7152" w:rsidRPr="008D23C7">
        <w:t xml:space="preserve">Si </w:t>
      </w:r>
      <w:r w:rsidRPr="008D23C7">
        <w:t>lo atiendo de forma oportuna y con calidad además que satisfaga al usuario, entonces yo creo que esa parte es la parte sustancial, yo puedo poner muchos canales, muchos canales de reclamos pero</w:t>
      </w:r>
      <w:r w:rsidR="00EC7152" w:rsidRPr="008D23C7">
        <w:t>,</w:t>
      </w:r>
      <w:r w:rsidRPr="008D23C7">
        <w:t xml:space="preserve"> </w:t>
      </w:r>
      <w:r w:rsidR="001F6250" w:rsidRPr="008D23C7">
        <w:t>¿</w:t>
      </w:r>
      <w:r w:rsidRPr="008D23C7">
        <w:t>qu</w:t>
      </w:r>
      <w:r w:rsidR="001F6250" w:rsidRPr="008D23C7">
        <w:t>é</w:t>
      </w:r>
      <w:r w:rsidRPr="008D23C7">
        <w:t xml:space="preserve"> pasaría si yo tengo un excelente canal pero no tengo una capacidad resolutiva para estos reclamos</w:t>
      </w:r>
      <w:r w:rsidR="001F6250" w:rsidRPr="008D23C7">
        <w:t>? S</w:t>
      </w:r>
      <w:r w:rsidRPr="008D23C7">
        <w:t>ería incongruente, entonces para mí es muy importante la resolución, o sea la solución de los reclamos.”</w:t>
      </w:r>
    </w:p>
    <w:p w14:paraId="77C6EE91" w14:textId="742E5250" w:rsidR="00630088" w:rsidRPr="008D23C7" w:rsidRDefault="006746CC" w:rsidP="008D23C7">
      <w:pPr>
        <w:pStyle w:val="Texto"/>
      </w:pPr>
      <w:r w:rsidRPr="00BA156B">
        <w:t xml:space="preserve">También les parece importante que esta herramienta tenga un componente educativo </w:t>
      </w:r>
      <w:r w:rsidR="00007DC8" w:rsidRPr="00BA156B">
        <w:t>que ayude a difundir</w:t>
      </w:r>
      <w:r w:rsidRPr="00BA156B">
        <w:t xml:space="preserve"> la cultura de derechos del ciudadano para </w:t>
      </w:r>
      <w:r w:rsidR="00007DC8" w:rsidRPr="00BA156B">
        <w:t>reclamar</w:t>
      </w:r>
      <w:r w:rsidRPr="00BA156B">
        <w:t xml:space="preserve"> con</w:t>
      </w:r>
      <w:r w:rsidR="002E1E27" w:rsidRPr="00BA156B">
        <w:t xml:space="preserve"> el fin de empoder</w:t>
      </w:r>
      <w:r w:rsidRPr="00BA156B">
        <w:t xml:space="preserve">arlos. Les gustaría que tuviera estadísticas, donde puedan ver reportes consolidados de los reclamos vigentes </w:t>
      </w:r>
      <w:r w:rsidR="00007DC8" w:rsidRPr="00BA156B">
        <w:t>junto con los</w:t>
      </w:r>
      <w:r w:rsidRPr="00BA156B">
        <w:t xml:space="preserve"> ya solucionados con </w:t>
      </w:r>
      <w:r w:rsidR="00007DC8" w:rsidRPr="00BA156B">
        <w:lastRenderedPageBreak/>
        <w:t>sus</w:t>
      </w:r>
      <w:r w:rsidRPr="00BA156B">
        <w:t xml:space="preserve"> pasos </w:t>
      </w:r>
      <w:r w:rsidR="00007DC8" w:rsidRPr="00BA156B">
        <w:t>seguidos para</w:t>
      </w:r>
      <w:r w:rsidRPr="00BA156B">
        <w:t xml:space="preserve"> darles solución</w:t>
      </w:r>
      <w:r w:rsidR="00007DC8" w:rsidRPr="00BA156B">
        <w:t>. Ellos consideran que estos reportes servirían para dinamizar la toma de decisiones de parte de las IPRESS y servirían para crear diferentes rankings en calidad de atención. Que los usuarios puedan ver los pasos seguidos es importante para ellos ya que lo ven como</w:t>
      </w:r>
      <w:r w:rsidRPr="00BA156B">
        <w: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t>
      </w:r>
    </w:p>
    <w:p w14:paraId="25BB2258" w14:textId="77777777" w:rsidR="00630088" w:rsidRPr="008D23C7" w:rsidRDefault="00630088" w:rsidP="008D23C7">
      <w:pPr>
        <w:pStyle w:val="Cita"/>
      </w:pPr>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7469AB9D" w14:textId="3018BE46" w:rsidR="006746CC" w:rsidRPr="008D23C7" w:rsidRDefault="0066763B" w:rsidP="008D23C7">
      <w:pPr>
        <w:pStyle w:val="Cita"/>
      </w:pPr>
      <w:r w:rsidRPr="008D23C7">
        <w:t xml:space="preserve">“La información debe ser tratada de la forma más objetiva y segundo de que definitivamente se debería de tener un back-up, algo donde esta información quede plasmada, </w:t>
      </w:r>
      <w:r w:rsidR="00006207" w:rsidRPr="008D23C7">
        <w:t>¿</w:t>
      </w:r>
      <w:r w:rsidR="00B8307F" w:rsidRPr="008D23C7">
        <w:t xml:space="preserve">cuál </w:t>
      </w:r>
      <w:r w:rsidRPr="008D23C7">
        <w:t>fue el motivo por el cual se produjo el reclamo</w:t>
      </w:r>
      <w:r w:rsidR="00FB1082" w:rsidRPr="008D23C7">
        <w:t>?</w:t>
      </w:r>
      <w:r w:rsidRPr="008D23C7">
        <w:t>,</w:t>
      </w:r>
      <w:r w:rsidR="00FB1082" w:rsidRPr="008D23C7">
        <w:t>¿</w:t>
      </w:r>
      <w:r w:rsidRPr="008D23C7">
        <w:t xml:space="preserve"> </w:t>
      </w:r>
      <w:r w:rsidR="00B8307F" w:rsidRPr="008D23C7">
        <w:t xml:space="preserve">cuál </w:t>
      </w:r>
      <w:r w:rsidRPr="008D23C7">
        <w:t>fueron las acciones que se tomaron, si el usuario quedo conforme posterior a la atención</w:t>
      </w:r>
      <w:r w:rsidR="00FB1082" w:rsidRPr="008D23C7">
        <w:t>?</w:t>
      </w:r>
      <w:r w:rsidRPr="008D23C7">
        <w:t xml:space="preserve">, </w:t>
      </w:r>
      <w:r w:rsidR="00FB1082" w:rsidRPr="008D23C7">
        <w:t>¿</w:t>
      </w:r>
      <w:r w:rsidRPr="008D23C7">
        <w:t>cu</w:t>
      </w:r>
      <w:r w:rsidR="00B8307F" w:rsidRPr="008D23C7">
        <w:t>á</w:t>
      </w:r>
      <w:r w:rsidRPr="008D23C7">
        <w:t>ndo sucedieron los hecho</w:t>
      </w:r>
      <w:r w:rsidR="00FB1082" w:rsidRPr="008D23C7">
        <w:t>?</w:t>
      </w:r>
      <w:r w:rsidRPr="008D23C7">
        <w:t xml:space="preserve">, </w:t>
      </w:r>
      <w:r w:rsidR="00006207" w:rsidRPr="008D23C7">
        <w:t>E</w:t>
      </w:r>
      <w:r w:rsidRPr="008D23C7">
        <w:t>ntonces considero que esta información debe ser valiosa, debe ser guardada pero también debe ser retroalimentada, cada cierto tiempo y probablemente debería haber un medio en que todos los usuarios internos podamos conocer esa información</w:t>
      </w:r>
      <w:r w:rsidR="00006207" w:rsidRPr="008D23C7">
        <w:t>.</w:t>
      </w:r>
      <w:r w:rsidRPr="008D23C7">
        <w:t xml:space="preserve"> </w:t>
      </w:r>
      <w:r w:rsidR="00006207" w:rsidRPr="008D23C7">
        <w:t>E</w:t>
      </w:r>
      <w:r w:rsidRPr="008D23C7">
        <w:t>ntonces es una retroalimentación”</w:t>
      </w:r>
    </w:p>
    <w:p w14:paraId="60DAD815" w14:textId="40485CF8" w:rsidR="006746CC" w:rsidRPr="008D23C7" w:rsidRDefault="00007DC8" w:rsidP="008D23C7">
      <w:pPr>
        <w:pStyle w:val="Texto"/>
      </w:pPr>
      <w:r w:rsidRPr="00BA156B">
        <w:lastRenderedPageBreak/>
        <w:t>En estos reportes esperan</w:t>
      </w:r>
      <w:r w:rsidR="006746CC" w:rsidRPr="00BA156B">
        <w:t xml:space="preserve"> ver la totalidad de los reclamos, el motivo de ellos, su clasificación y a quienes han sido </w:t>
      </w:r>
      <w:r w:rsidRPr="00BA156B">
        <w:t>encargados</w:t>
      </w:r>
      <w:r w:rsidR="006746CC" w:rsidRPr="00BA156B">
        <w:t xml:space="preserve">, incluyendo el tiempo </w:t>
      </w:r>
      <w:r w:rsidRPr="00BA156B">
        <w:t xml:space="preserve">máximo </w:t>
      </w:r>
      <w:r w:rsidR="006746CC" w:rsidRPr="00BA156B">
        <w:t>de respuesta, todo esto va a servir para hacerle seguimiento al reclamo y de ello poder sacar estadísticas, indicadores y tendencias.</w:t>
      </w:r>
      <w:r w:rsidRPr="00BA156B">
        <w:t xml:space="preserve"> D</w:t>
      </w:r>
      <w:r w:rsidR="006746CC" w:rsidRPr="00BA156B">
        <w:t>ijeron que también sería bueno no solo ver la parte negativa sino ver también la parte positiva, recibiendo felicitaciones o recomendaciones de p</w:t>
      </w:r>
      <w:r w:rsidR="00630088" w:rsidRPr="00BA156B">
        <w:t>arte de ciudadanos. Finalmente</w:t>
      </w:r>
      <w:r w:rsidR="006746CC" w:rsidRPr="00BA156B">
        <w:t>, todos señalaron que compartirían la herramienta en el caso esta fuera implementada.</w:t>
      </w:r>
    </w:p>
    <w:p w14:paraId="46A074B2" w14:textId="77777777" w:rsidR="00BE774A" w:rsidRPr="00BA156B" w:rsidRDefault="006746CC" w:rsidP="008D23C7">
      <w:pPr>
        <w:pStyle w:val="Texto"/>
      </w:pPr>
      <w:r w:rsidRPr="00BA156B">
        <w:t>Detallaron varios impedimentos para resolver los reclamos como una mala gestión de recursos económicos y que pareciera que las IPRESS no desean encontrar la</w:t>
      </w:r>
      <w:r w:rsidR="00630088" w:rsidRPr="00BA156B">
        <w:t>s causas de los reclamos para</w:t>
      </w:r>
      <w:r w:rsidRPr="00BA156B">
        <w:t xml:space="preserve"> solucionarlos, incluso </w:t>
      </w:r>
      <w:r w:rsidR="00630088" w:rsidRPr="00BA156B">
        <w:t>tienen la percepción de</w:t>
      </w:r>
      <w:r w:rsidRPr="00BA156B">
        <w:t xml:space="preserve"> que están protegiendo al médico y a la institución que a los propios pacientes. </w:t>
      </w:r>
    </w:p>
    <w:p w14:paraId="4C60A423" w14:textId="33237242" w:rsidR="006746CC" w:rsidRPr="008D23C7" w:rsidRDefault="00BE774A" w:rsidP="008D23C7">
      <w:pPr>
        <w:pStyle w:val="Cita"/>
      </w:pPr>
      <w:r w:rsidRPr="008D23C7">
        <w:t>“Es un síntoma de que algo está mal, pero quieren evitarlo, no quieren verlo mucho menos encontrar las causas.”</w:t>
      </w:r>
    </w:p>
    <w:p w14:paraId="3285B971" w14:textId="77777777" w:rsidR="00BE774A" w:rsidRPr="00BA156B" w:rsidRDefault="00BE774A" w:rsidP="008D23C7">
      <w:pPr>
        <w:pStyle w:val="Texto"/>
      </w:pPr>
      <w:r w:rsidRPr="00BA156B">
        <w:t>Adicionalmente, el personal de SUSALUD</w:t>
      </w:r>
      <w:r w:rsidR="006746CC" w:rsidRPr="00BA156B">
        <w:t xml:space="preserve"> </w:t>
      </w:r>
      <w:r w:rsidR="00630088" w:rsidRPr="00BA156B">
        <w:t>considero</w:t>
      </w:r>
      <w:r w:rsidR="006746CC" w:rsidRPr="00BA156B">
        <w:t xml:space="preserve"> necesario enfatizar en los siguientes tem</w:t>
      </w:r>
      <w:r w:rsidR="003E4E3C" w:rsidRPr="00BA156B">
        <w:t xml:space="preserve">as </w:t>
      </w:r>
      <w:r w:rsidR="00630088" w:rsidRPr="00BA156B">
        <w:t>aunque</w:t>
      </w:r>
      <w:r w:rsidR="003E4E3C" w:rsidRPr="00BA156B">
        <w:t xml:space="preserve"> no fueron </w:t>
      </w:r>
      <w:r w:rsidR="00630088" w:rsidRPr="00BA156B">
        <w:t>preguntados</w:t>
      </w:r>
      <w:r w:rsidR="006746CC" w:rsidRPr="00BA156B">
        <w:t xml:space="preserve"> directamente por el investigador. Ellos consideran </w:t>
      </w:r>
      <w:r w:rsidR="0071104C" w:rsidRPr="00BA156B">
        <w:t>que</w:t>
      </w:r>
      <w:r w:rsidR="006746CC" w:rsidRPr="00BA156B">
        <w:t xml:space="preserve"> para que la herramienta informática funcione, se necesita mucha difusión</w:t>
      </w:r>
      <w:r w:rsidR="00630088" w:rsidRPr="00BA156B">
        <w:t xml:space="preserve"> de ella y trabajo permanente de</w:t>
      </w:r>
      <w:r w:rsidR="006746CC" w:rsidRPr="00BA156B">
        <w:t xml:space="preserve"> capacitación, todo esto </w:t>
      </w:r>
      <w:r w:rsidR="00630088" w:rsidRPr="00BA156B">
        <w:t xml:space="preserve">en </w:t>
      </w:r>
      <w:r w:rsidR="0071104C" w:rsidRPr="00BA156B">
        <w:t>búsqueda</w:t>
      </w:r>
      <w:r w:rsidR="00630088" w:rsidRPr="00BA156B">
        <w:t xml:space="preserve"> de</w:t>
      </w:r>
      <w:r w:rsidR="006746CC" w:rsidRPr="00BA156B">
        <w:t xml:space="preserve"> desmitificar el reclamo para quitarle la connotación negativa que tiene actualmente. </w:t>
      </w:r>
      <w:r w:rsidR="00630088" w:rsidRPr="00BA156B">
        <w:t xml:space="preserve">Consideran </w:t>
      </w:r>
      <w:r w:rsidR="00A97E67" w:rsidRPr="00BA156B">
        <w:t>que</w:t>
      </w:r>
      <w:r w:rsidR="00630088" w:rsidRPr="00BA156B">
        <w:t xml:space="preserve"> para que este sistema sea utilizado es importante que los gestores de IPRESS vean la necesidad de mejorar.</w:t>
      </w:r>
      <w:r w:rsidR="006746CC" w:rsidRPr="00BA156B">
        <w:t xml:space="preserve"> Opinaron que con este sistema se podría conocer los niveles de calidad brindados por las IPRESS, aunque fueron claros al decir que </w:t>
      </w:r>
      <w:r w:rsidR="00630088" w:rsidRPr="00BA156B">
        <w:t>pocos reclamos en una IPRESS</w:t>
      </w:r>
      <w:r w:rsidR="002E1E27" w:rsidRPr="00BA156B">
        <w:t xml:space="preserve"> </w:t>
      </w:r>
      <w:r w:rsidR="00630088" w:rsidRPr="00BA156B">
        <w:t>no implica altos niveles de calidad.</w:t>
      </w:r>
      <w:r w:rsidR="006746CC" w:rsidRPr="00BA156B">
        <w:t xml:space="preserve"> Resaltaron que tener un formato en papel es aún necesario para </w:t>
      </w:r>
      <w:r w:rsidR="006746CC" w:rsidRPr="00BA156B">
        <w:lastRenderedPageBreak/>
        <w:t>poblaciones lejanas con poca conectivida</w:t>
      </w:r>
      <w:r w:rsidR="00630088" w:rsidRPr="00BA156B">
        <w:t xml:space="preserve">d o con poco uso de tecnología y que </w:t>
      </w:r>
      <w:r w:rsidR="006746CC" w:rsidRPr="00BA156B">
        <w:t xml:space="preserve">debe realizarse un manual sobre cómo utilizar el sistema planteado. </w:t>
      </w:r>
    </w:p>
    <w:p w14:paraId="4F27FF03" w14:textId="77777777" w:rsidR="006746CC" w:rsidRPr="008D23C7" w:rsidRDefault="00BE774A" w:rsidP="008D23C7">
      <w:pPr>
        <w:pStyle w:val="Cita"/>
      </w:pPr>
      <w:r w:rsidRPr="008D23C7">
        <w:t>“…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tu puedes decir que es mala, pero si una IPRESS no tiene reclamos no puedes decir que sea buena.”</w:t>
      </w:r>
    </w:p>
    <w:p w14:paraId="4C6F038F" w14:textId="77777777" w:rsidR="00CF177C" w:rsidRPr="008D23C7" w:rsidRDefault="003E4E3C" w:rsidP="008D23C7">
      <w:pPr>
        <w:pStyle w:val="Ttulo3"/>
      </w:pPr>
      <w:bookmarkStart w:id="45" w:name="_Toc511166309"/>
      <w:r w:rsidRPr="008D23C7">
        <w:t>Gestores</w:t>
      </w:r>
      <w:r w:rsidR="006746CC" w:rsidRPr="008D23C7">
        <w:t xml:space="preserve"> de IPRESS</w:t>
      </w:r>
      <w:bookmarkEnd w:id="45"/>
    </w:p>
    <w:p w14:paraId="59E86D40" w14:textId="2D39724E" w:rsidR="000C417A" w:rsidRPr="00BA156B" w:rsidRDefault="00FC4E53" w:rsidP="008D23C7">
      <w:pPr>
        <w:pStyle w:val="Texto"/>
      </w:pPr>
      <w:r w:rsidRPr="00BA156B">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t>
      </w:r>
      <w:r w:rsidR="000E7E6C" w:rsidRPr="00BA156B">
        <w:t xml:space="preserve">los </w:t>
      </w:r>
      <w:r w:rsidRPr="00BA156B">
        <w:t xml:space="preserve">ven como un reto. Los gestores consideran que actualmente los reclamos son vistos </w:t>
      </w:r>
      <w:r w:rsidR="000E7E6C" w:rsidRPr="00BA156B">
        <w:t>de forma negativa</w:t>
      </w:r>
      <w:r w:rsidRPr="00BA156B">
        <w:t xml:space="preserve">, ya que </w:t>
      </w:r>
      <w:r w:rsidR="000E7E6C" w:rsidRPr="00BA156B">
        <w:t xml:space="preserve">para </w:t>
      </w:r>
      <w:r w:rsidRPr="00BA156B">
        <w:t xml:space="preserve">los prestadores de salud </w:t>
      </w:r>
      <w:r w:rsidR="000E7E6C" w:rsidRPr="00BA156B">
        <w:t>son</w:t>
      </w:r>
      <w:r w:rsidRPr="00BA156B">
        <w:t xml:space="preserve"> una int</w:t>
      </w:r>
      <w:r w:rsidR="000E7E6C" w:rsidRPr="00BA156B">
        <w:t>erferencia en la atención y no</w:t>
      </w:r>
      <w:r w:rsidRPr="00BA156B">
        <w:t xml:space="preserve"> una oportunidad de mejora </w:t>
      </w:r>
      <w:r w:rsidR="000E7E6C" w:rsidRPr="00BA156B">
        <w:t>es por esto que prefieren esconderlos.</w:t>
      </w:r>
      <w:r w:rsidRPr="00BA156B">
        <w:t xml:space="preserve"> </w:t>
      </w:r>
      <w:r w:rsidR="000E7E6C" w:rsidRPr="00BA156B">
        <w:t>Sobre las formas que reciben los reclamos comentaron que tienen</w:t>
      </w:r>
      <w:r w:rsidRPr="00BA156B">
        <w:t xml:space="preserve"> </w:t>
      </w:r>
      <w:r w:rsidR="00BA156B" w:rsidRPr="00BA156B">
        <w:t>la</w:t>
      </w:r>
      <w:r w:rsidRPr="00BA156B">
        <w:t xml:space="preserve"> Pla</w:t>
      </w:r>
      <w:r w:rsidR="000E7E6C" w:rsidRPr="00BA156B">
        <w:t>taforma de Atención al Usuario,</w:t>
      </w:r>
      <w:r w:rsidRPr="00BA156B">
        <w:t xml:space="preserve"> el </w:t>
      </w:r>
      <w:r w:rsidRPr="00160297">
        <w:t>Totem</w:t>
      </w:r>
      <w:r w:rsidRPr="00BA156B">
        <w:t xml:space="preserve"> </w:t>
      </w:r>
      <w:r w:rsidR="000E7E6C" w:rsidRPr="00BA156B">
        <w:t>de SUSALUD y</w:t>
      </w:r>
      <w:r w:rsidRPr="00BA156B">
        <w:t xml:space="preserve"> e</w:t>
      </w:r>
      <w:r w:rsidR="000E7E6C" w:rsidRPr="00BA156B">
        <w:t>l Libro de Reclamaciones.</w:t>
      </w:r>
    </w:p>
    <w:p w14:paraId="44B40418" w14:textId="77777777" w:rsidR="00FC4E53" w:rsidRPr="008D23C7" w:rsidRDefault="00341389" w:rsidP="008D23C7">
      <w:pPr>
        <w:pStyle w:val="Cita"/>
      </w:pPr>
      <w:r w:rsidRPr="008D23C7">
        <w:t>“No,</w:t>
      </w:r>
      <w:r w:rsidR="000C417A" w:rsidRPr="008D23C7">
        <w:t xml:space="preserve"> la queja es un reto para poder nosotros mejorar porque si yo no recibo quejas yo puedo decir 'o todo </w:t>
      </w:r>
      <w:r w:rsidRPr="008D23C7">
        <w:t>está</w:t>
      </w:r>
      <w:r w:rsidR="000C417A" w:rsidRPr="008D23C7">
        <w:t xml:space="preserve"> bien o realmente la gente es indiferente' y yo creo que la gente se queje para poder hacer las cosas mejores cada vez.</w:t>
      </w:r>
      <w:r w:rsidRPr="008D23C7">
        <w:t xml:space="preserve"> Sí</w:t>
      </w:r>
      <w:r w:rsidR="000C417A" w:rsidRPr="008D23C7">
        <w:t xml:space="preserve">, a </w:t>
      </w:r>
      <w:r w:rsidRPr="008D23C7">
        <w:t>mí</w:t>
      </w:r>
      <w:r w:rsidR="000C417A" w:rsidRPr="008D23C7">
        <w:t xml:space="preserve"> no </w:t>
      </w:r>
      <w:r w:rsidR="000C417A" w:rsidRPr="008D23C7">
        <w:lastRenderedPageBreak/>
        <w:t xml:space="preserve">me fastidian las quejas, yo les agradezco cuando se quejan, 'muchas gracias' les digo porque realmente </w:t>
      </w:r>
      <w:r w:rsidR="00B8443C" w:rsidRPr="008D23C7">
        <w:t>sí</w:t>
      </w:r>
      <w:r w:rsidR="000C417A" w:rsidRPr="008D23C7">
        <w:t xml:space="preserve">, porque eso me va a permitir tener, poder ingeniarme otra cosa para poder ver que eso se haga de la mejor manera, yo creo que siempre van a haber quejas porque siempre el ser humano va a lograr buscar lo mejor </w:t>
      </w:r>
      <w:r w:rsidRPr="008D23C7">
        <w:t>¿</w:t>
      </w:r>
      <w:r w:rsidR="000C417A" w:rsidRPr="008D23C7">
        <w:t>no es cierto?</w:t>
      </w:r>
      <w:r w:rsidRPr="008D23C7">
        <w:t>”</w:t>
      </w:r>
    </w:p>
    <w:p w14:paraId="490DF060" w14:textId="77777777" w:rsidR="00FC4E53" w:rsidRPr="00BA156B" w:rsidRDefault="00FC4E53" w:rsidP="008D23C7">
      <w:pPr>
        <w:pStyle w:val="Texto"/>
      </w:pPr>
      <w:r w:rsidRPr="00BA156B">
        <w:t>Sobre el manejo actual que tienen los reclamos dentro de las IPRESS</w:t>
      </w:r>
      <w:r w:rsidR="0054574C" w:rsidRPr="00BA156B">
        <w:t xml:space="preserve"> contaron </w:t>
      </w:r>
      <w:r w:rsidRPr="00BA156B">
        <w:t>que realizan estadísticas de manera man</w:t>
      </w:r>
      <w:r w:rsidR="001E4FB2" w:rsidRPr="00BA156B">
        <w:t>ual para poder generar reportes y con estos reportes hacen algunas reuniones de personal</w:t>
      </w:r>
      <w:r w:rsidRPr="00BA156B">
        <w:t xml:space="preserve"> para poder encontrar cómo mejorar esa área específica a un nivel general. </w:t>
      </w:r>
      <w:r w:rsidR="001E4FB2" w:rsidRPr="00BA156B">
        <w:t>Algunos</w:t>
      </w:r>
      <w:r w:rsidRPr="00BA156B">
        <w:t xml:space="preserve"> contaron que</w:t>
      </w:r>
      <w:r w:rsidR="001E4FB2" w:rsidRPr="00BA156B">
        <w:t xml:space="preserve"> con</w:t>
      </w:r>
      <w:r w:rsidRPr="00BA156B">
        <w:t xml:space="preserve"> el sistema </w:t>
      </w:r>
      <w:r w:rsidRPr="00160297">
        <w:t>Totem</w:t>
      </w:r>
      <w:r w:rsidRPr="00BA156B">
        <w:t xml:space="preserve"> </w:t>
      </w:r>
      <w:r w:rsidR="001E4FB2" w:rsidRPr="00BA156B">
        <w:t xml:space="preserve">se </w:t>
      </w:r>
      <w:r w:rsidRPr="00BA156B">
        <w:t>envía</w:t>
      </w:r>
      <w:r w:rsidR="001E4FB2" w:rsidRPr="00BA156B">
        <w:t>n</w:t>
      </w:r>
      <w:r w:rsidRPr="00BA156B">
        <w:t xml:space="preserve"> correos electrónicos a personas designadas con los últimos reclamos presentados para </w:t>
      </w:r>
      <w:r w:rsidR="001E4FB2" w:rsidRPr="00BA156B">
        <w:t>ser derivados adecuadamente para darles solución.</w:t>
      </w:r>
      <w:r w:rsidRPr="00BA156B">
        <w:t xml:space="preserve"> Explicaron cómo es que actualmente la mayoría de reclamos ingresa por las </w:t>
      </w:r>
      <w:r w:rsidR="003E4E3C" w:rsidRPr="00BA156B">
        <w:t>PAUS</w:t>
      </w:r>
      <w:r w:rsidRPr="00BA156B">
        <w:t xml:space="preserve"> y que </w:t>
      </w:r>
      <w:r w:rsidR="001E4FB2" w:rsidRPr="00BA156B">
        <w:t xml:space="preserve">se entabla </w:t>
      </w:r>
      <w:r w:rsidRPr="00BA156B">
        <w:t xml:space="preserve">una comunicación directa entre el ciudadano reclamante y el personal de la PAUS </w:t>
      </w:r>
      <w:r w:rsidR="001E4FB2" w:rsidRPr="00BA156B">
        <w:t>para intentar dar solución al reclamo al instante. Cuando se necesita hacer una investigación se realiza una verificación</w:t>
      </w:r>
      <w:r w:rsidRPr="00BA156B">
        <w:t xml:space="preserve"> para poder </w:t>
      </w:r>
      <w:r w:rsidR="001E4FB2" w:rsidRPr="00BA156B">
        <w:t>saber</w:t>
      </w:r>
      <w:r w:rsidRPr="00BA156B">
        <w:t xml:space="preserve"> si este reclamo necesita acceso a la historia clínica del paciente afectado</w:t>
      </w:r>
      <w:r w:rsidR="001E4FB2" w:rsidRPr="00BA156B">
        <w:t xml:space="preserve"> y hacer las indagaciones correspondientes</w:t>
      </w:r>
      <w:r w:rsidRPr="00BA156B">
        <w:t>. Sugieren que cambiarían cómo se m</w:t>
      </w:r>
      <w:r w:rsidR="001E4FB2" w:rsidRPr="00BA156B">
        <w:t>anejan los reclamos actualmente</w:t>
      </w:r>
      <w:r w:rsidRPr="00BA156B">
        <w:t xml:space="preserve"> </w:t>
      </w:r>
      <w:r w:rsidR="001E4FB2" w:rsidRPr="00BA156B">
        <w:t>mediante reuniones de gestión periódicas</w:t>
      </w:r>
      <w:r w:rsidRPr="00BA156B">
        <w:t xml:space="preserve"> en las que se revisen </w:t>
      </w:r>
      <w:r w:rsidR="001E4FB2" w:rsidRPr="00BA156B">
        <w:t>los</w:t>
      </w:r>
      <w:r w:rsidRPr="00BA156B">
        <w:t xml:space="preserve"> reclamos para poder identificar problemas que presenta la población y que no se resuelv</w:t>
      </w:r>
      <w:r w:rsidR="00012AD5" w:rsidRPr="00BA156B">
        <w:t>a solo de forma personal ante un</w:t>
      </w:r>
      <w:r w:rsidRPr="00BA156B">
        <w:t xml:space="preserve"> reclamante.</w:t>
      </w:r>
    </w:p>
    <w:p w14:paraId="36CB5CAE" w14:textId="77777777" w:rsidR="00FC4E53" w:rsidRPr="008D23C7" w:rsidRDefault="000C417A" w:rsidP="008D23C7">
      <w:pPr>
        <w:pStyle w:val="Cita"/>
      </w:pPr>
      <w:r w:rsidRPr="008D23C7">
        <w:t xml:space="preserve">“He viajado a provincias para dictar unos cursos de postgrado y los alumnos me decían lo mismo 'Dr. las autoridades no nos </w:t>
      </w:r>
      <w:r w:rsidRPr="008D23C7">
        <w:lastRenderedPageBreak/>
        <w:t>visitan, nadie sabe lo que pasa en nuestra posta' y entonces si no sabemos cómo está la situación de la estructura de los procesos, mucho menos vamos a saber cómo le afecta al paciente, entonces hay un gran reto con lo que Ud. me dice.”</w:t>
      </w:r>
    </w:p>
    <w:p w14:paraId="32AF55D4" w14:textId="77777777" w:rsidR="00FC4E53" w:rsidRPr="00BA156B" w:rsidRDefault="00FC4E53" w:rsidP="008D23C7">
      <w:pPr>
        <w:pStyle w:val="Texto"/>
      </w:pPr>
      <w:r w:rsidRPr="00BA156B">
        <w:t xml:space="preserve">Igualmente mencionaron que para solucionar los reclamos existen muchos impedimentos como </w:t>
      </w:r>
      <w:r w:rsidR="00DE453E" w:rsidRPr="00BA156B">
        <w:t>la falta de comunicación con</w:t>
      </w:r>
      <w:r w:rsidRPr="00BA156B">
        <w:t xml:space="preserve"> SUSALUD </w:t>
      </w:r>
      <w:r w:rsidR="00DE453E" w:rsidRPr="00BA156B">
        <w:t>sobre</w:t>
      </w:r>
      <w:r w:rsidRPr="00BA156B">
        <w:t xml:space="preserve"> los reclamos presentados </w:t>
      </w:r>
      <w:r w:rsidR="00DE453E" w:rsidRPr="00BA156B">
        <w:t>mediante</w:t>
      </w:r>
      <w:r w:rsidRPr="00BA156B">
        <w:t xml:space="preserve"> el </w:t>
      </w:r>
      <w:r w:rsidRPr="00160297">
        <w:t>Totem</w:t>
      </w:r>
      <w:r w:rsidRPr="00BA156B">
        <w:t xml:space="preserve">, identificaron que es necesario </w:t>
      </w:r>
      <w:r w:rsidR="00DE453E" w:rsidRPr="00BA156B">
        <w:t xml:space="preserve">que exista un sistema </w:t>
      </w:r>
      <w:r w:rsidR="00E87C58" w:rsidRPr="00BA156B">
        <w:t>único que también permita los reclamos de parte del personal interno de la IPRESS.</w:t>
      </w:r>
      <w:r w:rsidRPr="00BA156B">
        <w:t xml:space="preserve"> Adicionalmente, identificaron problemas de distintas índoles para poder resol</w:t>
      </w:r>
      <w:r w:rsidR="00E87C58" w:rsidRPr="00BA156B">
        <w:t>ver reclamos dentro del sector</w:t>
      </w:r>
      <w:r w:rsidRPr="00BA156B">
        <w:t>, como</w:t>
      </w:r>
      <w:r w:rsidR="00E87C58" w:rsidRPr="00BA156B">
        <w:t xml:space="preserve"> la falta de presupuesto,</w:t>
      </w:r>
      <w:r w:rsidRPr="00BA156B">
        <w:t xml:space="preserve"> corrupción,</w:t>
      </w:r>
      <w:r w:rsidR="00E87C58" w:rsidRPr="00BA156B">
        <w:t xml:space="preserve"> excesiva delegación,</w:t>
      </w:r>
      <w:r w:rsidRPr="00BA156B">
        <w:t xml:space="preserve"> problemas de comunicación dentro del mismo personal de salud</w:t>
      </w:r>
      <w:r w:rsidR="00E87C58" w:rsidRPr="00BA156B">
        <w:t xml:space="preserve"> y problemas </w:t>
      </w:r>
      <w:r w:rsidR="002E1E27" w:rsidRPr="00BA156B">
        <w:t>políticos</w:t>
      </w:r>
      <w:r w:rsidRPr="00BA156B">
        <w:t>.</w:t>
      </w:r>
    </w:p>
    <w:p w14:paraId="0B7C7EF6" w14:textId="77777777" w:rsidR="00FC4E53" w:rsidRPr="008D23C7" w:rsidRDefault="00FC4E53" w:rsidP="008D23C7">
      <w:pPr>
        <w:pStyle w:val="Cita"/>
      </w:pPr>
      <w:r w:rsidRPr="008D23C7">
        <w:t xml:space="preserve">“nos causa mucha incomodidad es que el flujo es a un solo lado, o sea el paciente puede quejarse de que el </w:t>
      </w:r>
      <w:r w:rsidR="00BA4CC0" w:rsidRPr="008D23C7">
        <w:t>médico</w:t>
      </w:r>
      <w:r w:rsidRPr="008D23C7">
        <w:t xml:space="preserve"> lo agredió, pero si el paciente agredió al médico, el </w:t>
      </w:r>
      <w:r w:rsidR="00BA4CC0" w:rsidRPr="008D23C7">
        <w:t>médico</w:t>
      </w:r>
      <w:r w:rsidRPr="008D23C7">
        <w:t xml:space="preserve"> no puede quejarse, no tiene a donde lo único que le queda es ir a la comisaría, entonces el usuario tiene esa facilidad, porque el médico como un usuario no le podrían dar esa facilidad?”</w:t>
      </w:r>
    </w:p>
    <w:p w14:paraId="4511A823" w14:textId="71E3117C" w:rsidR="00FC4E53" w:rsidRPr="008D23C7" w:rsidRDefault="00FC4E53" w:rsidP="008D23C7">
      <w:pPr>
        <w:pStyle w:val="Texto"/>
      </w:pPr>
      <w:r w:rsidRPr="00BA156B">
        <w:t xml:space="preserve">Dentro de estas experiencias laborales </w:t>
      </w:r>
      <w:r w:rsidR="00E87C58" w:rsidRPr="00BA156B">
        <w:t xml:space="preserve">que </w:t>
      </w:r>
      <w:r w:rsidRPr="00BA156B">
        <w:t>comen</w:t>
      </w:r>
      <w:r w:rsidR="00E87C58" w:rsidRPr="00BA156B">
        <w:t>taron identificaron</w:t>
      </w:r>
      <w:r w:rsidRPr="00BA156B">
        <w:t xml:space="preserve"> la gran confianza que existe hacia niveles inferiores y superiores para resolver un recl</w:t>
      </w:r>
      <w:r w:rsidR="002176C2" w:rsidRPr="00BA156B">
        <w:t xml:space="preserve">amo, </w:t>
      </w:r>
      <w:r w:rsidR="00E87C58" w:rsidRPr="00BA156B">
        <w:t>y que a veces</w:t>
      </w:r>
      <w:r w:rsidR="002176C2" w:rsidRPr="00BA156B">
        <w:t xml:space="preserve"> termina jugándoles en contra</w:t>
      </w:r>
      <w:r w:rsidR="00E87C58" w:rsidRPr="00BA156B">
        <w:t xml:space="preserve"> ya que</w:t>
      </w:r>
      <w:r w:rsidRPr="00BA156B">
        <w:t xml:space="preserve"> retrasa la resolución del mismo. Comentaron que ellos intentan hacer un seguimiento de los reclamos recibidos pero muchas veces no cuentan con los medios </w:t>
      </w:r>
      <w:r w:rsidR="000B6BB1" w:rsidRPr="00BA156B">
        <w:t>para hacerlo.</w:t>
      </w:r>
      <w:r w:rsidRPr="00BA156B">
        <w:t xml:space="preserve"> Contaron que existen </w:t>
      </w:r>
      <w:r w:rsidRPr="00BA156B">
        <w:lastRenderedPageBreak/>
        <w:t xml:space="preserve">muchos problemas sobre todo con historias clínicas, demoras en la atención, falta de medicamentos e insumos y aseguramiento; pero como tienen dificultades para </w:t>
      </w:r>
      <w:r w:rsidR="000B6BB1" w:rsidRPr="00BA156B">
        <w:t>verlo en estadísticas</w:t>
      </w:r>
      <w:r w:rsidRPr="00BA156B">
        <w:t xml:space="preserve">, la información con la que suelen tomar decisiones para mejorar servicios </w:t>
      </w:r>
      <w:r w:rsidR="000B6BB1" w:rsidRPr="00BA156B">
        <w:t>no es del todo precisa</w:t>
      </w:r>
      <w:r w:rsidRPr="00BA156B">
        <w:t>. Ellos consideran que la población debería participar activamente en la gestión de la IPRESS y que por eso toda la información de reclamos debería ser de acceso público.</w:t>
      </w:r>
    </w:p>
    <w:p w14:paraId="516C1072" w14:textId="77777777" w:rsidR="000C417A" w:rsidRPr="00BA156B" w:rsidRDefault="00FC4E53" w:rsidP="008D23C7">
      <w:pPr>
        <w:pStyle w:val="Texto"/>
      </w:pPr>
      <w:r w:rsidRPr="00BA156B">
        <w:t>Sobre la herramienta informática propuesta, los gestores consideran que sí serviría y que les permitiría conocer el día a día de la institución</w:t>
      </w:r>
      <w:r w:rsidR="000B6BB1" w:rsidRPr="00BA156B">
        <w:t xml:space="preserve"> para implementar mejoras</w:t>
      </w:r>
      <w:r w:rsidRPr="00BA156B">
        <w:t xml:space="preserve">, además que facilitaría la rápida resolución de los reclamos. Para lograr esto, ellos quisieran poder ver fácilmente </w:t>
      </w:r>
      <w:r w:rsidR="000B6BB1" w:rsidRPr="00BA156B">
        <w:t>los tipos más frecuentes de reclamos</w:t>
      </w:r>
      <w:r w:rsidRPr="00BA156B">
        <w:t>, la fecha máxima que tienen para dar</w:t>
      </w:r>
      <w:r w:rsidR="000B6BB1" w:rsidRPr="00BA156B">
        <w:t>les una respuesta y</w:t>
      </w:r>
      <w:r w:rsidRPr="00BA156B">
        <w:t xml:space="preserve"> cuál es el servicio que está presentando más problemas. Además, consideran que de todas maneras compartirían esta herramienta, especialmente para hacer reuniones con sus respectivos comités.</w:t>
      </w:r>
    </w:p>
    <w:p w14:paraId="0A9203E1" w14:textId="2F22B523" w:rsidR="00341389" w:rsidRPr="008D23C7" w:rsidRDefault="000C417A" w:rsidP="008D23C7">
      <w:pPr>
        <w:pStyle w:val="Cita"/>
      </w:pPr>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1EAB72C8" w14:textId="618BD98D" w:rsidR="00FC4E53" w:rsidRPr="008D23C7" w:rsidRDefault="00341389" w:rsidP="008D23C7">
      <w:pPr>
        <w:pStyle w:val="Cita"/>
      </w:pPr>
      <w:r w:rsidRPr="008D23C7">
        <w:t xml:space="preserve">“Y falta la retroalimentación de SUSALUD, debería ser un sistema compartido, de acceso compartido, porque SUSALUD podría mandar toda eso a fin de mes, pero ya de que me sirve esa información tan tardíamente, entonces si es inmediatamente </w:t>
      </w:r>
      <w:r w:rsidR="003E4E3C" w:rsidRPr="008D23C7">
        <w:lastRenderedPageBreak/>
        <w:t>sería</w:t>
      </w:r>
      <w:r w:rsidRPr="008D23C7">
        <w:t xml:space="preserve"> mucho más rápido, es que ahí hay los extremos si solamente se queda a nivel local</w:t>
      </w:r>
      <w:r w:rsidR="00172F6D" w:rsidRPr="008D23C7">
        <w:t xml:space="preserve"> comienzan los contubernios</w:t>
      </w:r>
      <w:r w:rsidRPr="008D23C7">
        <w:t>, el apañe y no pasa nada. Si se va solamente allá, de repente hay un buen jefe que quiere hacer cambios, pero no se entera, entonces compartir esas quejas sería bueno en tiempo real.”</w:t>
      </w:r>
    </w:p>
    <w:p w14:paraId="325F244B" w14:textId="77777777" w:rsidR="00FC4E53" w:rsidRPr="00BA156B" w:rsidRDefault="00FC4E53" w:rsidP="008D23C7">
      <w:pPr>
        <w:pStyle w:val="Texto"/>
      </w:pPr>
      <w:r w:rsidRPr="00BA156B">
        <w:t>Ellos vieron como características import</w:t>
      </w:r>
      <w:r w:rsidR="009919B2" w:rsidRPr="00BA156B">
        <w:t>antes que esta herramienta sea útil, sincera y oportuna</w:t>
      </w:r>
      <w:r w:rsidRPr="00BA156B">
        <w:t xml:space="preserve">. </w:t>
      </w:r>
      <w:r w:rsidR="009919B2" w:rsidRPr="00BA156B">
        <w:t>Y que permita educar</w:t>
      </w:r>
      <w:r w:rsidRPr="00BA156B">
        <w:t xml:space="preserve"> a los ciudadanos </w:t>
      </w:r>
      <w:r w:rsidR="009919B2" w:rsidRPr="00BA156B">
        <w:t xml:space="preserve">sobre </w:t>
      </w:r>
      <w:r w:rsidRPr="00BA156B">
        <w:t>los servicios d</w:t>
      </w:r>
      <w:r w:rsidR="009919B2" w:rsidRPr="00BA156B">
        <w:t xml:space="preserve">e salud brindados y cómo </w:t>
      </w:r>
      <w:r w:rsidRPr="00BA156B">
        <w:t>se brinda</w:t>
      </w:r>
      <w:r w:rsidR="009919B2" w:rsidRPr="00BA156B">
        <w:t>n estos</w:t>
      </w:r>
      <w:r w:rsidRPr="00BA156B">
        <w:t xml:space="preserve"> servicio,</w:t>
      </w:r>
      <w:r w:rsidR="009919B2" w:rsidRPr="00BA156B">
        <w:t xml:space="preserve"> ya que consideraron que si los ciudadanos saben que se les puede brindar</w:t>
      </w:r>
      <w:r w:rsidRPr="00BA156B">
        <w:t xml:space="preserve"> la cantidad de reclamos va a disminuir. Consideraron que </w:t>
      </w:r>
      <w:r w:rsidR="009919B2" w:rsidRPr="00BA156B">
        <w:t>con esta</w:t>
      </w:r>
      <w:r w:rsidRPr="00BA156B">
        <w:t xml:space="preserve"> herramienta </w:t>
      </w:r>
      <w:r w:rsidR="009919B2" w:rsidRPr="00BA156B">
        <w:t>podrían conocer</w:t>
      </w:r>
      <w:r w:rsidRPr="00BA156B">
        <w:t xml:space="preserve"> cuáles son los problemas que están presentándose </w:t>
      </w:r>
      <w:r w:rsidR="009919B2" w:rsidRPr="00BA156B">
        <w:t>mediante</w:t>
      </w:r>
      <w:r w:rsidRPr="00BA156B">
        <w:t xml:space="preserve"> reportes con información concisa sobre los problemas presentados en IPRESS. Adicionalmente, dijeron que estos reclamos podrían ser colocados </w:t>
      </w:r>
      <w:r w:rsidR="009919B2" w:rsidRPr="00BA156B">
        <w:t>de forma anónima incluso y que</w:t>
      </w:r>
      <w:r w:rsidRPr="00BA156B">
        <w:t>, es importante contar con un formato físico que pueda</w:t>
      </w:r>
      <w:r w:rsidR="009919B2" w:rsidRPr="00BA156B">
        <w:t xml:space="preserve"> ser usado en</w:t>
      </w:r>
      <w:r w:rsidRPr="00BA156B">
        <w:t xml:space="preserve"> </w:t>
      </w:r>
      <w:r w:rsidR="009919B2" w:rsidRPr="00BA156B">
        <w:t>zonas donde la conectividad es</w:t>
      </w:r>
      <w:r w:rsidRPr="00BA156B">
        <w:t xml:space="preserve"> limitada o nula. </w:t>
      </w:r>
    </w:p>
    <w:p w14:paraId="07002F96" w14:textId="77777777" w:rsidR="00FC4E53" w:rsidRPr="008D23C7" w:rsidRDefault="00341389" w:rsidP="008D23C7">
      <w:pPr>
        <w:pStyle w:val="Cita"/>
      </w:pPr>
      <w:r w:rsidRPr="008D23C7">
        <w: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2D2E34E8" w14:textId="77777777" w:rsidR="000C417A" w:rsidRPr="00BA156B" w:rsidRDefault="00FC4E53" w:rsidP="008D23C7">
      <w:pPr>
        <w:pStyle w:val="Texto"/>
      </w:pPr>
      <w:r w:rsidRPr="00BA156B">
        <w:lastRenderedPageBreak/>
        <w:t>Los gestores indicaron que necesita</w:t>
      </w:r>
      <w:r w:rsidR="004C68A1" w:rsidRPr="00BA156B">
        <w:t>n</w:t>
      </w:r>
      <w:r w:rsidRPr="00BA156B">
        <w:t xml:space="preserve"> identificar en qué parte del proceso de atención están fallando para poder dar una solución al problema de manera general</w:t>
      </w:r>
      <w:r w:rsidR="004C68A1" w:rsidRPr="00BA156B">
        <w:t>. Adicionalmente, l</w:t>
      </w:r>
      <w:r w:rsidRPr="00BA156B">
        <w:t xml:space="preserve">es interesa mucho saber las recomendaciones que puedan tener los </w:t>
      </w:r>
      <w:r w:rsidR="004C68A1" w:rsidRPr="00BA156B">
        <w:t>ciudadanos sobre cómo mejorar los</w:t>
      </w:r>
      <w:r w:rsidRPr="00BA156B">
        <w:t xml:space="preserve"> servicio</w:t>
      </w:r>
      <w:r w:rsidR="004C68A1" w:rsidRPr="00BA156B">
        <w:t>s.</w:t>
      </w:r>
      <w:r w:rsidRPr="00BA156B">
        <w:t xml:space="preserve"> Consideran que esta información es de acceso público y que debería existir un consolidado de reclamos ya resueltos con su debida solución para poder tomarlo de referencia para siguientes casos. </w:t>
      </w:r>
      <w:r w:rsidR="004C68A1" w:rsidRPr="00BA156B">
        <w:t>Pero que hay que tener cuidado ya</w:t>
      </w:r>
      <w:r w:rsidRPr="00BA156B">
        <w:t xml:space="preserve"> que existen muchos ciudadanos que presentan reclamos de cosas que no </w:t>
      </w:r>
      <w:r w:rsidR="004C68A1" w:rsidRPr="00BA156B">
        <w:t>corresponden a la institución</w:t>
      </w:r>
      <w:r w:rsidRPr="00BA156B">
        <w:t xml:space="preserve"> y es por ello que desearían poder tener un filtro sobre qué tipo de reclamos admitir y cuáles no. También mencionaron que existen ciudadanos que </w:t>
      </w:r>
      <w:r w:rsidR="004C68A1" w:rsidRPr="00BA156B">
        <w:t>aunque</w:t>
      </w:r>
      <w:r w:rsidRPr="00BA156B">
        <w:t xml:space="preserve"> se les resuelva el reclamo presentado, </w:t>
      </w:r>
      <w:r w:rsidR="004C68A1" w:rsidRPr="00BA156B">
        <w:t>siguen reclamando</w:t>
      </w:r>
      <w:r w:rsidRPr="00BA156B">
        <w:t xml:space="preserve"> por lo mismo, sobre este tema sugirieron que un filtro de ciudadanos quejosos regulares pueda ser implementado para poder identificar de manera oportuna a estas personas. Ellos consideran que la mejor forma de solucionar esto es educando a la población sobre </w:t>
      </w:r>
      <w:r w:rsidR="004C68A1" w:rsidRPr="00BA156B">
        <w:t>cuando reclamar porque, para ellos, la mayor cantidad de reclamos es por problemas de comunicación entre el ciudadano y su IPRESS</w:t>
      </w:r>
      <w:r w:rsidRPr="00BA156B">
        <w:t xml:space="preserve">.  </w:t>
      </w:r>
    </w:p>
    <w:p w14:paraId="60B07096" w14:textId="77777777" w:rsidR="00FC4E53" w:rsidRPr="008D23C7" w:rsidRDefault="000C417A" w:rsidP="008D23C7">
      <w:pPr>
        <w:pStyle w:val="Cita"/>
      </w:pPr>
      <w:r w:rsidRPr="008D23C7">
        <w:t xml:space="preserve">“El problema en el sector salud en el Perú es información y falta de comunicación, yo hago algo y hablo con </w:t>
      </w:r>
      <w:r w:rsidR="00172F6D" w:rsidRPr="008D23C7">
        <w:t>alguien,</w:t>
      </w:r>
      <w:r w:rsidRPr="008D23C7">
        <w:t xml:space="preserve"> pero el resto nunca se entera, y eso yo lo veo porque a veces yo hago e imparto algunas cosas a mis jefes de </w:t>
      </w:r>
      <w:r w:rsidR="00172F6D" w:rsidRPr="008D23C7">
        <w:t>departamento,</w:t>
      </w:r>
      <w:r w:rsidRPr="008D23C7">
        <w:t xml:space="preserve"> pero veo que no baja la información. Entonces, cuando hablo con alguien dice '</w:t>
      </w:r>
      <w:r w:rsidR="00172F6D" w:rsidRPr="008D23C7">
        <w:t>¿Qué? ¿E</w:t>
      </w:r>
      <w:r w:rsidRPr="008D23C7">
        <w:t xml:space="preserve">so </w:t>
      </w:r>
      <w:r w:rsidR="00172F6D" w:rsidRPr="008D23C7">
        <w:t>estás</w:t>
      </w:r>
      <w:r w:rsidRPr="008D23C7">
        <w:t xml:space="preserve"> haciendo?' entonces el problema de comunicación creo que es en todo el sector, que </w:t>
      </w:r>
      <w:r w:rsidRPr="008D23C7">
        <w:lastRenderedPageBreak/>
        <w:t>debemos mejorarlo sí, de repente con la informatización va a ser más fácil la comunicación.”</w:t>
      </w:r>
    </w:p>
    <w:p w14:paraId="743FCFCC" w14:textId="4D25EE42" w:rsidR="00FC4E53" w:rsidRPr="008D23C7" w:rsidRDefault="00FC4E53" w:rsidP="008D23C7">
      <w:pPr>
        <w:pStyle w:val="Texto"/>
      </w:pPr>
      <w:r w:rsidRPr="00BA156B">
        <w:t>Finalmente, los gestores resaltaron que la herramienta informática planteada podría ser de una gran ayuda para manejar la información contenida dentro de los reclamos.</w:t>
      </w:r>
    </w:p>
    <w:p w14:paraId="4F13AED5" w14:textId="77777777" w:rsidR="00E77F1B" w:rsidRPr="008D23C7" w:rsidRDefault="006746CC" w:rsidP="008D23C7">
      <w:pPr>
        <w:pStyle w:val="Ttulo3"/>
      </w:pPr>
      <w:bookmarkStart w:id="46" w:name="_Toc511166310"/>
      <w:r w:rsidRPr="008D23C7">
        <w:t>Ciudadanos</w:t>
      </w:r>
      <w:bookmarkEnd w:id="46"/>
    </w:p>
    <w:p w14:paraId="1135515C" w14:textId="4332335E" w:rsidR="00E77F1B" w:rsidRPr="008D23C7" w:rsidRDefault="00E77F1B" w:rsidP="008D23C7">
      <w:pPr>
        <w:pStyle w:val="Texto"/>
      </w:pPr>
      <w:r w:rsidRPr="00BA156B">
        <w:t>Sobre el tema de la definición de los reclamos, los ciudadanos lo definieron de distintas maneras, algunos como la forma de expresión de una incomodidad</w:t>
      </w:r>
      <w:r w:rsidR="000F66CB" w:rsidRPr="00BA156B">
        <w:t>, insatisfacción, inconformidad</w:t>
      </w:r>
      <w:r w:rsidRPr="00BA156B">
        <w:t xml:space="preserve"> po</w:t>
      </w:r>
      <w:r w:rsidR="000F66CB" w:rsidRPr="00BA156B">
        <w:t xml:space="preserve">r algún producto o servicio, </w:t>
      </w:r>
      <w:r w:rsidRPr="00BA156B">
        <w:t>una forma de mostrar</w:t>
      </w:r>
      <w:r w:rsidR="000F66CB" w:rsidRPr="00BA156B">
        <w:t xml:space="preserve"> las dificultades del ciudadano</w:t>
      </w:r>
      <w:r w:rsidRPr="00BA156B">
        <w:t xml:space="preserve"> y que</w:t>
      </w:r>
      <w:r w:rsidR="00832A78" w:rsidRPr="00BA156B">
        <w:t xml:space="preserve"> ellos</w:t>
      </w:r>
      <w:r w:rsidRPr="00BA156B">
        <w:t xml:space="preserve"> utilizan los reclamos como una forma de pedir que se les dé una buena atención. </w:t>
      </w:r>
    </w:p>
    <w:p w14:paraId="457F0339" w14:textId="77777777" w:rsidR="00E77F1B" w:rsidRPr="00BA156B" w:rsidRDefault="005912AE" w:rsidP="008D23C7">
      <w:pPr>
        <w:pStyle w:val="Texto"/>
      </w:pPr>
      <w:r w:rsidRPr="00BA156B">
        <w:t>A</w:t>
      </w:r>
      <w:r w:rsidR="00E77F1B" w:rsidRPr="00BA156B">
        <w:t xml:space="preserve">rgumentaron </w:t>
      </w:r>
      <w:r w:rsidR="008A3A08" w:rsidRPr="00BA156B">
        <w:t>que</w:t>
      </w:r>
      <w:r w:rsidR="00E77F1B" w:rsidRPr="00BA156B">
        <w:t xml:space="preserve"> son importantes ya que es la forma en que la entidad se puede enterar de la</w:t>
      </w:r>
      <w:r w:rsidRPr="00BA156B">
        <w:t>s fallas que tienen y que brinden</w:t>
      </w:r>
      <w:r w:rsidR="00E77F1B" w:rsidRPr="00BA156B">
        <w:t xml:space="preserve"> un mejor servicio </w:t>
      </w:r>
      <w:r w:rsidRPr="00BA156B">
        <w:t>cumpliendo sus</w:t>
      </w:r>
      <w:r w:rsidR="00E77F1B" w:rsidRPr="00BA156B">
        <w:t xml:space="preserve"> expectativas.</w:t>
      </w:r>
    </w:p>
    <w:p w14:paraId="32BACF81" w14:textId="77E96B5F" w:rsidR="00E77F1B" w:rsidRPr="008D23C7" w:rsidRDefault="00954D43" w:rsidP="008D23C7">
      <w:pPr>
        <w:pStyle w:val="Cita"/>
      </w:pPr>
      <w:r w:rsidRPr="008D23C7">
        <w:t xml:space="preserve">“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w:t>
      </w:r>
      <w:r w:rsidRPr="008D23C7">
        <w:lastRenderedPageBreak/>
        <w:t>sea, no necesariamente decir solo las cosas malas, pero para ver con el reclamo, también resaltar algunas cosas que han sido buenas y eso lo pueda percibir la otra parte.”</w:t>
      </w:r>
    </w:p>
    <w:p w14:paraId="6D292830" w14:textId="50C90DA0" w:rsidR="00E77F1B" w:rsidRPr="008D23C7" w:rsidRDefault="00E77F1B" w:rsidP="008D23C7">
      <w:pPr>
        <w:pStyle w:val="Texto"/>
      </w:pPr>
      <w:r w:rsidRPr="00BA156B">
        <w: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t>
      </w:r>
      <w:r w:rsidR="005912AE" w:rsidRPr="00BA156B">
        <w:t xml:space="preserve">conocían dónde podían pedirlo, otro argumentó que </w:t>
      </w:r>
      <w:r w:rsidRPr="00BA156B">
        <w:t xml:space="preserve">escribiría de frente en redes sociales. Otros decían que presentaría su reclamo directamente a la enfermera o médico tratante o preguntaría a personal uniformado dentro del mismo </w:t>
      </w:r>
      <w:r w:rsidR="00887A03" w:rsidRPr="00BA156B">
        <w:t>establecimiento de salud</w:t>
      </w:r>
      <w:r w:rsidRPr="00BA156B">
        <w:t>.</w:t>
      </w:r>
    </w:p>
    <w:p w14:paraId="5EF7BD4F" w14:textId="77777777" w:rsidR="00E77F1B" w:rsidRPr="00BA156B" w:rsidRDefault="00E77F1B" w:rsidP="008D23C7">
      <w:pPr>
        <w:pStyle w:val="Texto"/>
      </w:pPr>
      <w:r w:rsidRPr="00BA156B">
        <w:t xml:space="preserve">Los ciudadanos expresaron que </w:t>
      </w:r>
      <w:r w:rsidR="005912AE" w:rsidRPr="00BA156B">
        <w:t xml:space="preserve">el manejo de </w:t>
      </w:r>
      <w:r w:rsidRPr="00BA156B">
        <w:t xml:space="preserve">los reclamos </w:t>
      </w:r>
      <w:r w:rsidR="005912AE" w:rsidRPr="00BA156B">
        <w:t>presenta varios problemas</w:t>
      </w:r>
      <w:r w:rsidRPr="00BA156B">
        <w:t>, siendo el principal el largo plazo que tienen para ser resueltos, seguido por la alta</w:t>
      </w:r>
      <w:r w:rsidR="005912AE" w:rsidRPr="00BA156B">
        <w:t xml:space="preserve"> burocracia que existe para que sea resuelto. Identificaron que</w:t>
      </w:r>
      <w:r w:rsidRPr="00BA156B">
        <w: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1B39A749" w14:textId="4C1CA58A" w:rsidR="0033734E" w:rsidRPr="008D23C7" w:rsidRDefault="0015501B" w:rsidP="008D23C7">
      <w:pPr>
        <w:pStyle w:val="Cita"/>
      </w:pPr>
      <w:r w:rsidRPr="008D23C7">
        <w:t xml:space="preserve">“Los procesos y la autonomía, o sea tienes tu autonomía de A a B, si va a C pasa a la siguiente persona pero la siguiente persona está esperando que B se lo pase, inmediatamente para tomar respuesta, o sea no importa que haya 10 pasos pero que </w:t>
      </w:r>
      <w:r w:rsidRPr="008D23C7">
        <w:lastRenderedPageBreak/>
        <w:t>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p>
    <w:p w14:paraId="7F8D12AA" w14:textId="020786FD" w:rsidR="00E77F1B" w:rsidRPr="008D23C7" w:rsidRDefault="00E77F1B" w:rsidP="008D23C7">
      <w:pPr>
        <w:pStyle w:val="Texto"/>
      </w:pPr>
      <w:r w:rsidRPr="00BA156B">
        <w:t xml:space="preserve">Sobre el rol que tienen actualmente los reclamos, los ciudadanos perciben que actualmente los reclamos son vistos como algo fastidioso o una carga a la que </w:t>
      </w:r>
      <w:r w:rsidR="002C4CA9" w:rsidRPr="00BA156B">
        <w:t xml:space="preserve">los prestadores </w:t>
      </w:r>
      <w:r w:rsidRPr="00BA156B">
        <w:t>no le dan importancia, cuando deberían ser vistos como un reflejo del servicio que están brindando y que con ello pueden mejorar, encontrando fácilmente lo que no está funcionando dentro de su institución.</w:t>
      </w:r>
    </w:p>
    <w:p w14:paraId="6A0630E7" w14:textId="162E0F67" w:rsidR="00E77F1B" w:rsidRPr="008D23C7" w:rsidRDefault="00E77F1B" w:rsidP="008D23C7">
      <w:pPr>
        <w:pStyle w:val="Texto"/>
      </w:pPr>
      <w:r w:rsidRPr="00BA156B">
        <w: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t>
      </w:r>
      <w:r w:rsidR="00946A0E" w:rsidRPr="00BA156B">
        <w:t>información que recibida</w:t>
      </w:r>
      <w:r w:rsidRPr="00BA156B">
        <w:t xml:space="preserve">; otros dijeron que sí manejan la </w:t>
      </w:r>
      <w:r w:rsidR="00946A0E" w:rsidRPr="00BA156B">
        <w:t>información proveniente de reclamos</w:t>
      </w:r>
      <w:r w:rsidRPr="00BA156B">
        <w:t xml:space="preserve"> pero que lo hacen de manera lenta y que no</w:t>
      </w:r>
      <w:r w:rsidR="00946A0E" w:rsidRPr="00BA156B">
        <w:t xml:space="preserve"> la</w:t>
      </w:r>
      <w:r w:rsidRPr="00BA156B">
        <w:t xml:space="preserve"> absorben. Incluso hubo una opinión de que solamente le toman importancia a los reclamos que llegan a los medios de comunicación. </w:t>
      </w:r>
    </w:p>
    <w:p w14:paraId="0A8EFCF7" w14:textId="77777777" w:rsidR="00E77F1B" w:rsidRPr="00BA156B" w:rsidRDefault="00E77F1B" w:rsidP="008D23C7">
      <w:pPr>
        <w:pStyle w:val="Texto"/>
      </w:pPr>
      <w:r w:rsidRPr="00BA156B">
        <w:t xml:space="preserve">Expresaron que, para ellos, la forma en que consideran que los reclamos deberían ser gestionados es teniendo </w:t>
      </w:r>
      <w:r w:rsidR="00946A0E" w:rsidRPr="00BA156B">
        <w:t xml:space="preserve">intenciones de resolverlo a </w:t>
      </w:r>
      <w:r w:rsidRPr="00BA156B">
        <w:t xml:space="preserve">profundidad mediante algún tipo de investigación que puedan realizar hacia el </w:t>
      </w:r>
      <w:r w:rsidR="00946A0E" w:rsidRPr="00BA156B">
        <w:t xml:space="preserve">problema del ciudadano afectado. </w:t>
      </w:r>
      <w:r w:rsidR="00946A0E" w:rsidRPr="00BA156B">
        <w:lastRenderedPageBreak/>
        <w:t>Creen que</w:t>
      </w:r>
      <w:r w:rsidRPr="00BA156B">
        <w: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2A8B4A8D" w14:textId="77777777" w:rsidR="0033734E" w:rsidRPr="008D23C7" w:rsidRDefault="0033734E" w:rsidP="008D23C7">
      <w:pPr>
        <w:pStyle w:val="Cita"/>
      </w:pPr>
      <w:r w:rsidRPr="008D23C7">
        <w:t xml:space="preserve">“Porque lo ideal es que haya una comunicación muchísimo más fluida, o sea que realmente la gente pueda hablar con gente o que por lo menos haya un sistema suficientemente inteligente como para que te </w:t>
      </w:r>
      <w:r w:rsidR="005C6825" w:rsidRPr="008D23C7">
        <w:t>dé</w:t>
      </w:r>
      <w:r w:rsidRPr="008D23C7">
        <w:t xml:space="preserve"> respuestas inmediatas y que las cosas se automaticen e incluso por un tema de costos”</w:t>
      </w:r>
    </w:p>
    <w:p w14:paraId="7249FBC5" w14:textId="00119B38" w:rsidR="00946A0E" w:rsidRPr="008D23C7" w:rsidRDefault="00946A0E" w:rsidP="008D23C7">
      <w:pPr>
        <w:pStyle w:val="Texto"/>
      </w:pPr>
      <w:r w:rsidRPr="00BA156B">
        <w: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sistema tenga la importancia debida y ayude a mostrar mejoras dentro del sistema de salud; es por ello que consideraron que es necesario que el ciudadano se identifique con algún documento de identidad. </w:t>
      </w:r>
    </w:p>
    <w:p w14:paraId="1B4CA782" w14:textId="77777777" w:rsidR="00946A0E" w:rsidRPr="008D23C7" w:rsidRDefault="00946A0E" w:rsidP="008D23C7">
      <w:pPr>
        <w:pStyle w:val="Cita"/>
      </w:pPr>
      <w:r w:rsidRPr="008D23C7">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5FD575A4" w14:textId="3E7C5AAE" w:rsidR="00946A0E" w:rsidRPr="008D23C7" w:rsidRDefault="00946A0E" w:rsidP="008D23C7">
      <w:pPr>
        <w:pStyle w:val="Texto"/>
      </w:pPr>
      <w:r w:rsidRPr="00BA156B">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resaltados por los ciudadanos. </w:t>
      </w:r>
    </w:p>
    <w:p w14:paraId="2B32DEA0" w14:textId="43AFACEA" w:rsidR="00717F0C" w:rsidRPr="008D23C7" w:rsidRDefault="00E77F1B" w:rsidP="008D23C7">
      <w:pPr>
        <w:pStyle w:val="Texto"/>
      </w:pPr>
      <w:r w:rsidRPr="00BA156B">
        <w: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t>
      </w:r>
      <w:r w:rsidR="00614B17" w:rsidRPr="00BA156B">
        <w:t>mejor,</w:t>
      </w:r>
      <w:r w:rsidRPr="00BA156B">
        <w:t xml:space="preserve"> sino que deberían poder unirse a reclamos similares que ya hayan sido presentados.</w:t>
      </w:r>
    </w:p>
    <w:p w14:paraId="06FD69F6" w14:textId="45895D1B" w:rsidR="008C4674" w:rsidRPr="008D23C7" w:rsidRDefault="00717F0C" w:rsidP="008D23C7">
      <w:pPr>
        <w:pStyle w:val="Texto"/>
      </w:pPr>
      <w:r w:rsidRPr="00BA156B">
        <w:lastRenderedPageBreak/>
        <w:t xml:space="preserve">Los entrevistados aceptaron sin problemas de que se utilice el término ‘Solicitudes’ en lugar del término ‘Reclamos’ para el nombre del sistema, solo 2 entrevistados dijeron de que sería mejor que se manejara solo como ‘Reclamos’ pero otros entrevistados resaltaron la importancia de no solo mostrar las cosas negativas. </w:t>
      </w:r>
    </w:p>
    <w:p w14:paraId="42D6BD7C" w14:textId="77777777" w:rsidR="00A0375B" w:rsidRPr="008D23C7" w:rsidRDefault="00A0375B" w:rsidP="008D23C7">
      <w:pPr>
        <w:pStyle w:val="Ttulo3"/>
      </w:pPr>
      <w:bookmarkStart w:id="47" w:name="_Toc511166311"/>
      <w:r w:rsidRPr="008D23C7">
        <w:t>Tabla de hallazgos resaltantes</w:t>
      </w:r>
      <w:bookmarkEnd w:id="47"/>
      <w:r w:rsidR="001C33EF" w:rsidRPr="008D23C7">
        <w:t xml:space="preserve"> </w:t>
      </w:r>
    </w:p>
    <w:p w14:paraId="28DFFC51" w14:textId="41C5B551" w:rsidR="00EA0533" w:rsidRPr="008D23C7" w:rsidRDefault="00A0375B" w:rsidP="008D23C7">
      <w:pPr>
        <w:pStyle w:val="Texto"/>
      </w:pPr>
      <w:r w:rsidRPr="00BA156B">
        <w:t>Luego de realizar el análisis por tipo de usuario, se resumieron los hallazgos más resaltantes en la siguiente tabla.</w:t>
      </w:r>
    </w:p>
    <w:tbl>
      <w:tblPr>
        <w:tblStyle w:val="Tablaconcuadrcula"/>
        <w:tblW w:w="0" w:type="auto"/>
        <w:tblLook w:val="04A0" w:firstRow="1" w:lastRow="0" w:firstColumn="1" w:lastColumn="0" w:noHBand="0" w:noVBand="1"/>
      </w:tblPr>
      <w:tblGrid>
        <w:gridCol w:w="1684"/>
        <w:gridCol w:w="2276"/>
        <w:gridCol w:w="2012"/>
        <w:gridCol w:w="1949"/>
      </w:tblGrid>
      <w:tr w:rsidR="00EA0533" w:rsidRPr="00BA156B" w14:paraId="03E9A649" w14:textId="77777777" w:rsidTr="000E179A">
        <w:trPr>
          <w:trHeight w:val="865"/>
        </w:trPr>
        <w:tc>
          <w:tcPr>
            <w:tcW w:w="1736" w:type="dxa"/>
          </w:tcPr>
          <w:p w14:paraId="33DF7D81" w14:textId="77777777" w:rsidR="00EA0533" w:rsidRPr="008D23C7" w:rsidRDefault="00EA0533" w:rsidP="008D23C7">
            <w:pPr>
              <w:pStyle w:val="Texto"/>
              <w:rPr>
                <w:b/>
              </w:rPr>
            </w:pPr>
          </w:p>
        </w:tc>
        <w:tc>
          <w:tcPr>
            <w:tcW w:w="2526" w:type="dxa"/>
          </w:tcPr>
          <w:p w14:paraId="1FDE7BAE" w14:textId="77777777" w:rsidR="00EA0533" w:rsidRPr="008D23C7" w:rsidRDefault="00EA0533" w:rsidP="008D23C7">
            <w:pPr>
              <w:pStyle w:val="Texto"/>
              <w:rPr>
                <w:b/>
              </w:rPr>
            </w:pPr>
            <w:r w:rsidRPr="008D23C7">
              <w:rPr>
                <w:b/>
              </w:rPr>
              <w:t>Personal de SUSALUD</w:t>
            </w:r>
          </w:p>
        </w:tc>
        <w:tc>
          <w:tcPr>
            <w:tcW w:w="2118" w:type="dxa"/>
          </w:tcPr>
          <w:p w14:paraId="353B966E" w14:textId="77777777" w:rsidR="00EA0533" w:rsidRPr="008D23C7" w:rsidRDefault="002E1E27" w:rsidP="008D23C7">
            <w:pPr>
              <w:pStyle w:val="Texto"/>
              <w:rPr>
                <w:b/>
              </w:rPr>
            </w:pPr>
            <w:r w:rsidRPr="008D23C7">
              <w:rPr>
                <w:b/>
              </w:rPr>
              <w:t>Gestores de</w:t>
            </w:r>
            <w:r w:rsidR="00EA0533" w:rsidRPr="008D23C7">
              <w:rPr>
                <w:b/>
              </w:rPr>
              <w:t xml:space="preserve"> IPRESS</w:t>
            </w:r>
          </w:p>
        </w:tc>
        <w:tc>
          <w:tcPr>
            <w:tcW w:w="2108" w:type="dxa"/>
          </w:tcPr>
          <w:p w14:paraId="4A06DA18" w14:textId="77777777" w:rsidR="00EA0533" w:rsidRPr="008D23C7" w:rsidRDefault="00EA0533" w:rsidP="008D23C7">
            <w:pPr>
              <w:pStyle w:val="Texto"/>
              <w:rPr>
                <w:b/>
              </w:rPr>
            </w:pPr>
            <w:r w:rsidRPr="008D23C7">
              <w:rPr>
                <w:b/>
              </w:rPr>
              <w:t>Ciudadanos</w:t>
            </w:r>
          </w:p>
        </w:tc>
      </w:tr>
      <w:tr w:rsidR="00EA0533" w:rsidRPr="00BA156B" w14:paraId="39829CB1" w14:textId="77777777" w:rsidTr="000E179A">
        <w:tc>
          <w:tcPr>
            <w:tcW w:w="1736" w:type="dxa"/>
          </w:tcPr>
          <w:p w14:paraId="359CF0A6" w14:textId="77777777" w:rsidR="00EA0533" w:rsidRPr="008D23C7" w:rsidRDefault="00EA0533" w:rsidP="008D23C7">
            <w:pPr>
              <w:pStyle w:val="Texto"/>
              <w:rPr>
                <w:b/>
              </w:rPr>
            </w:pPr>
            <w:r w:rsidRPr="008D23C7">
              <w:rPr>
                <w:b/>
              </w:rPr>
              <w:t>Objetivos a cumplir</w:t>
            </w:r>
            <w:r w:rsidR="00BA239F" w:rsidRPr="008D23C7">
              <w:rPr>
                <w:b/>
              </w:rPr>
              <w:t xml:space="preserve"> dentro del sistema</w:t>
            </w:r>
          </w:p>
        </w:tc>
        <w:tc>
          <w:tcPr>
            <w:tcW w:w="2526" w:type="dxa"/>
          </w:tcPr>
          <w:p w14:paraId="60C8D7A2" w14:textId="77777777" w:rsidR="00EA0533" w:rsidRPr="00BA156B" w:rsidRDefault="00EA0533" w:rsidP="008D23C7">
            <w:pPr>
              <w:pStyle w:val="Texto"/>
            </w:pPr>
            <w:r w:rsidRPr="00BA156B">
              <w:t xml:space="preserve">Educación de la población sobre </w:t>
            </w:r>
            <w:r w:rsidR="000B5E7F" w:rsidRPr="00BA156B">
              <w:t>los reclamos.</w:t>
            </w:r>
          </w:p>
          <w:p w14:paraId="14055F0F" w14:textId="77777777" w:rsidR="00EA0533" w:rsidRPr="00BA156B" w:rsidRDefault="00EA0533" w:rsidP="008D23C7">
            <w:pPr>
              <w:pStyle w:val="Texto"/>
            </w:pPr>
            <w:r w:rsidRPr="00BA156B">
              <w:t>Desmitificar el reclamo</w:t>
            </w:r>
          </w:p>
          <w:p w14:paraId="2D1C89EF" w14:textId="77777777" w:rsidR="00EA0533" w:rsidRPr="00BA156B" w:rsidRDefault="00EA0533" w:rsidP="008D23C7">
            <w:pPr>
              <w:pStyle w:val="Texto"/>
            </w:pPr>
            <w:r w:rsidRPr="00BA156B">
              <w:t>Que los gestores den propuestas de mejora</w:t>
            </w:r>
          </w:p>
          <w:p w14:paraId="3AE4543D" w14:textId="77777777" w:rsidR="00EA0533" w:rsidRPr="00BA156B" w:rsidRDefault="00EA0533" w:rsidP="008D23C7">
            <w:pPr>
              <w:pStyle w:val="Texto"/>
            </w:pPr>
            <w:r w:rsidRPr="00BA156B">
              <w:t xml:space="preserve">Que IPRESS conozcan las causas </w:t>
            </w:r>
            <w:r w:rsidRPr="00BA156B">
              <w:lastRenderedPageBreak/>
              <w:t>de los reclamos y las eliminen</w:t>
            </w:r>
          </w:p>
          <w:p w14:paraId="64808DC3" w14:textId="77777777" w:rsidR="00EA0533" w:rsidRPr="00BA156B" w:rsidRDefault="00EA0533" w:rsidP="008D23C7">
            <w:pPr>
              <w:pStyle w:val="Texto"/>
            </w:pPr>
            <w:r w:rsidRPr="00BA156B">
              <w:t>Mejore la comunicación entre paciente e IPRESS</w:t>
            </w:r>
          </w:p>
          <w:p w14:paraId="32CB575E" w14:textId="77777777" w:rsidR="00EA0533" w:rsidRPr="00BA156B" w:rsidRDefault="00EA0533" w:rsidP="008D23C7">
            <w:pPr>
              <w:pStyle w:val="Texto"/>
            </w:pPr>
            <w:r w:rsidRPr="00BA156B">
              <w:t>Mejorar la capacidad resolutiva de las IPRESS ante los reclamos</w:t>
            </w:r>
          </w:p>
        </w:tc>
        <w:tc>
          <w:tcPr>
            <w:tcW w:w="2118" w:type="dxa"/>
          </w:tcPr>
          <w:p w14:paraId="3DE38FB5" w14:textId="77777777" w:rsidR="00EA0533" w:rsidRPr="00BA156B" w:rsidRDefault="00EA0533" w:rsidP="008D23C7">
            <w:pPr>
              <w:pStyle w:val="Texto"/>
            </w:pPr>
            <w:r w:rsidRPr="00BA156B">
              <w:lastRenderedPageBreak/>
              <w:t xml:space="preserve">Ingresar reclamos e indicar pasos </w:t>
            </w:r>
            <w:r w:rsidR="008E39D3" w:rsidRPr="00BA156B">
              <w:t>realizados buscando resolverlos.</w:t>
            </w:r>
          </w:p>
          <w:p w14:paraId="5E0CF56F" w14:textId="77777777" w:rsidR="00EA0533" w:rsidRPr="00BA156B" w:rsidRDefault="000B5E7F" w:rsidP="008D23C7">
            <w:pPr>
              <w:pStyle w:val="Texto"/>
            </w:pPr>
            <w:r w:rsidRPr="00BA156B">
              <w:t xml:space="preserve">Ver </w:t>
            </w:r>
            <w:r w:rsidR="00EA0533" w:rsidRPr="00BA156B">
              <w:t>estadística</w:t>
            </w:r>
            <w:r w:rsidRPr="00BA156B">
              <w:t>s y reportes</w:t>
            </w:r>
            <w:r w:rsidR="00EA0533" w:rsidRPr="00BA156B">
              <w:t xml:space="preserve"> </w:t>
            </w:r>
            <w:r w:rsidRPr="00BA156B">
              <w:t>con información</w:t>
            </w:r>
            <w:r w:rsidR="00EA0533" w:rsidRPr="00BA156B">
              <w:t xml:space="preserve"> </w:t>
            </w:r>
            <w:r w:rsidRPr="00BA156B">
              <w:t>que permitan</w:t>
            </w:r>
            <w:r w:rsidR="00EA0533" w:rsidRPr="00BA156B">
              <w:t xml:space="preserve"> tomar decisiones</w:t>
            </w:r>
            <w:r w:rsidR="008E39D3" w:rsidRPr="00BA156B">
              <w:t xml:space="preserve"> de gestión</w:t>
            </w:r>
          </w:p>
          <w:p w14:paraId="323085A2" w14:textId="77777777" w:rsidR="00EA0533" w:rsidRPr="00BA156B" w:rsidRDefault="00EA0533" w:rsidP="008D23C7">
            <w:pPr>
              <w:pStyle w:val="Texto"/>
            </w:pPr>
          </w:p>
        </w:tc>
        <w:tc>
          <w:tcPr>
            <w:tcW w:w="2108" w:type="dxa"/>
          </w:tcPr>
          <w:p w14:paraId="0A835752" w14:textId="77777777" w:rsidR="00EA0533" w:rsidRPr="00BA156B" w:rsidRDefault="00EA0533" w:rsidP="008D23C7">
            <w:pPr>
              <w:pStyle w:val="Texto"/>
            </w:pPr>
            <w:r w:rsidRPr="00BA156B">
              <w:lastRenderedPageBreak/>
              <w:t xml:space="preserve">Colocar un reclamo y ver en qué estado va su reclamo. </w:t>
            </w:r>
          </w:p>
          <w:p w14:paraId="6BB9927E" w14:textId="77777777" w:rsidR="00EA0533" w:rsidRPr="00BA156B" w:rsidRDefault="00EA0533" w:rsidP="008D23C7">
            <w:pPr>
              <w:pStyle w:val="Texto"/>
            </w:pPr>
            <w:r w:rsidRPr="00BA156B">
              <w:t>Tomar decisiones sobre donde</w:t>
            </w:r>
            <w:r w:rsidR="000B5E7F" w:rsidRPr="00BA156B">
              <w:t xml:space="preserve"> irse a atender basándose en</w:t>
            </w:r>
            <w:r w:rsidRPr="00BA156B">
              <w:t xml:space="preserve"> reclamos presentados </w:t>
            </w:r>
            <w:r w:rsidR="000B5E7F" w:rsidRPr="00BA156B">
              <w:t>por otros</w:t>
            </w:r>
            <w:r w:rsidRPr="00BA156B">
              <w:t xml:space="preserve">. </w:t>
            </w:r>
          </w:p>
          <w:p w14:paraId="4935E455" w14:textId="77777777" w:rsidR="00EA0533" w:rsidRPr="00BA156B" w:rsidRDefault="00EA0533" w:rsidP="008D23C7">
            <w:pPr>
              <w:pStyle w:val="Texto"/>
            </w:pPr>
            <w:r w:rsidRPr="00BA156B">
              <w:lastRenderedPageBreak/>
              <w:t xml:space="preserve">Ver que alguien se preocupa por el reclamo que han presentado. </w:t>
            </w:r>
          </w:p>
          <w:p w14:paraId="338574C2" w14:textId="77777777" w:rsidR="00EA0533" w:rsidRPr="00BA156B" w:rsidRDefault="00EA0533" w:rsidP="008D23C7">
            <w:pPr>
              <w:pStyle w:val="Texto"/>
            </w:pPr>
            <w:r w:rsidRPr="00BA156B">
              <w:t>Recibir confirmación de reclamo.</w:t>
            </w:r>
          </w:p>
          <w:p w14:paraId="21DD1530" w14:textId="77777777" w:rsidR="00EA0533" w:rsidRPr="00BA156B" w:rsidRDefault="00EA0533" w:rsidP="008D23C7">
            <w:pPr>
              <w:pStyle w:val="Texto"/>
            </w:pPr>
          </w:p>
        </w:tc>
      </w:tr>
      <w:tr w:rsidR="00EA0533" w:rsidRPr="00BA156B" w14:paraId="4FED506D" w14:textId="77777777" w:rsidTr="000E179A">
        <w:tc>
          <w:tcPr>
            <w:tcW w:w="1736" w:type="dxa"/>
          </w:tcPr>
          <w:p w14:paraId="62C20C5D" w14:textId="77777777" w:rsidR="00EA0533" w:rsidRPr="008D23C7" w:rsidRDefault="00EA0533" w:rsidP="008D23C7">
            <w:pPr>
              <w:pStyle w:val="Texto"/>
              <w:rPr>
                <w:b/>
              </w:rPr>
            </w:pPr>
            <w:r w:rsidRPr="008D23C7">
              <w:rPr>
                <w:b/>
              </w:rPr>
              <w:lastRenderedPageBreak/>
              <w:t>Desafíos y Limitaciones</w:t>
            </w:r>
          </w:p>
        </w:tc>
        <w:tc>
          <w:tcPr>
            <w:tcW w:w="2526" w:type="dxa"/>
          </w:tcPr>
          <w:p w14:paraId="4961325D" w14:textId="77777777" w:rsidR="00EA0533" w:rsidRPr="00BA156B" w:rsidRDefault="000B5E7F" w:rsidP="008D23C7">
            <w:pPr>
              <w:pStyle w:val="Texto"/>
            </w:pPr>
            <w:r w:rsidRPr="00BA156B">
              <w:t>Imagen de ente solo interesado en sancionar</w:t>
            </w:r>
          </w:p>
          <w:p w14:paraId="30D5E6D0" w14:textId="77777777" w:rsidR="00EA0533" w:rsidRPr="00BA156B" w:rsidRDefault="00EA0533" w:rsidP="008D23C7">
            <w:pPr>
              <w:pStyle w:val="Texto"/>
            </w:pPr>
            <w:r w:rsidRPr="00BA156B">
              <w:t>Tiempo muy extenso para dar solución a reclamos</w:t>
            </w:r>
          </w:p>
          <w:p w14:paraId="190488EA" w14:textId="77777777" w:rsidR="00EA0533" w:rsidRPr="00BA156B" w:rsidRDefault="00EA0533" w:rsidP="008D23C7">
            <w:pPr>
              <w:pStyle w:val="Texto"/>
            </w:pPr>
            <w:r w:rsidRPr="00BA156B">
              <w:t>Muchos hacen solo cambios cosméticos</w:t>
            </w:r>
          </w:p>
          <w:p w14:paraId="5E053A32" w14:textId="77777777" w:rsidR="00EA0533" w:rsidRPr="00BA156B" w:rsidRDefault="00EA0533" w:rsidP="008D23C7">
            <w:pPr>
              <w:pStyle w:val="Texto"/>
            </w:pPr>
            <w:r w:rsidRPr="00BA156B">
              <w:t>No</w:t>
            </w:r>
            <w:r w:rsidR="008E39D3" w:rsidRPr="00BA156B">
              <w:t xml:space="preserve"> todas las IPRESS tienen PAUS aú</w:t>
            </w:r>
            <w:r w:rsidRPr="00BA156B">
              <w:t>n</w:t>
            </w:r>
          </w:p>
          <w:p w14:paraId="09966B0E" w14:textId="77777777" w:rsidR="00EA0533" w:rsidRPr="00BA156B" w:rsidRDefault="00EA0533" w:rsidP="008D23C7">
            <w:pPr>
              <w:pStyle w:val="Texto"/>
            </w:pPr>
            <w:r w:rsidRPr="00BA156B">
              <w:lastRenderedPageBreak/>
              <w:t>Mala gestión de recursos económicos</w:t>
            </w:r>
          </w:p>
        </w:tc>
        <w:tc>
          <w:tcPr>
            <w:tcW w:w="2118" w:type="dxa"/>
          </w:tcPr>
          <w:p w14:paraId="6A95B839" w14:textId="77777777" w:rsidR="00EA0533" w:rsidRPr="00BA156B" w:rsidRDefault="008E39D3" w:rsidP="008D23C7">
            <w:pPr>
              <w:pStyle w:val="Texto"/>
            </w:pPr>
            <w:r w:rsidRPr="00BA156B">
              <w:lastRenderedPageBreak/>
              <w:t>Imagen de SUSALUD no es bien recibida</w:t>
            </w:r>
          </w:p>
          <w:p w14:paraId="0CC94F22" w14:textId="77777777" w:rsidR="00EA0533" w:rsidRPr="00BA156B" w:rsidRDefault="00EA0533" w:rsidP="008D23C7">
            <w:pPr>
              <w:pStyle w:val="Texto"/>
            </w:pPr>
            <w:r w:rsidRPr="00BA156B">
              <w:t>Flujo de reclamos en una sola vía</w:t>
            </w:r>
          </w:p>
          <w:p w14:paraId="21ED7876" w14:textId="77777777" w:rsidR="00EA0533" w:rsidRPr="00BA156B" w:rsidRDefault="00EA0533" w:rsidP="008D23C7">
            <w:pPr>
              <w:pStyle w:val="Texto"/>
            </w:pPr>
            <w:r w:rsidRPr="00BA156B">
              <w:t>Problemas de presupuesto</w:t>
            </w:r>
          </w:p>
          <w:p w14:paraId="2E3307AE" w14:textId="77777777" w:rsidR="00EA0533" w:rsidRPr="00BA156B" w:rsidRDefault="00EA0533" w:rsidP="008D23C7">
            <w:pPr>
              <w:pStyle w:val="Texto"/>
            </w:pPr>
            <w:r w:rsidRPr="00BA156B">
              <w:t>Problemas de Infraestructura e insumos</w:t>
            </w:r>
          </w:p>
          <w:p w14:paraId="76BA7C9E" w14:textId="77777777" w:rsidR="00EA0533" w:rsidRPr="00BA156B" w:rsidRDefault="00EA0533" w:rsidP="008D23C7">
            <w:pPr>
              <w:pStyle w:val="Texto"/>
            </w:pPr>
            <w:r w:rsidRPr="00BA156B">
              <w:lastRenderedPageBreak/>
              <w:t xml:space="preserve">Procedimientos largos y engorrosos </w:t>
            </w:r>
            <w:r w:rsidR="008E39D3" w:rsidRPr="00BA156B">
              <w:t xml:space="preserve">en </w:t>
            </w:r>
            <w:r w:rsidR="000B5E7F" w:rsidRPr="00BA156B">
              <w:t xml:space="preserve">manejo </w:t>
            </w:r>
            <w:r w:rsidR="00495635" w:rsidRPr="00BA156B">
              <w:t>logístico</w:t>
            </w:r>
          </w:p>
          <w:p w14:paraId="6B4BB481" w14:textId="77777777" w:rsidR="00EA0533" w:rsidRPr="00BA156B" w:rsidRDefault="00EA0533" w:rsidP="008D23C7">
            <w:pPr>
              <w:pStyle w:val="Texto"/>
            </w:pPr>
          </w:p>
        </w:tc>
        <w:tc>
          <w:tcPr>
            <w:tcW w:w="2108" w:type="dxa"/>
          </w:tcPr>
          <w:p w14:paraId="5258A37C" w14:textId="77777777" w:rsidR="00EA0533" w:rsidRPr="00BA156B" w:rsidRDefault="000B5E7F" w:rsidP="008D23C7">
            <w:pPr>
              <w:pStyle w:val="Texto"/>
            </w:pPr>
            <w:r w:rsidRPr="00BA156B">
              <w:lastRenderedPageBreak/>
              <w:t>Personas con poco dominio de dispositivos</w:t>
            </w:r>
            <w:r w:rsidR="00EA0533" w:rsidRPr="00BA156B">
              <w:t xml:space="preserve"> digital</w:t>
            </w:r>
            <w:r w:rsidRPr="00BA156B">
              <w:t>es</w:t>
            </w:r>
          </w:p>
          <w:p w14:paraId="2D84B82B" w14:textId="77777777" w:rsidR="00EA0533" w:rsidRPr="00BA156B" w:rsidRDefault="00EA0533" w:rsidP="008D23C7">
            <w:pPr>
              <w:pStyle w:val="Texto"/>
            </w:pPr>
            <w:r w:rsidRPr="00BA156B">
              <w:t>Personas no letradas</w:t>
            </w:r>
          </w:p>
          <w:p w14:paraId="579A2794" w14:textId="77777777" w:rsidR="00EA0533" w:rsidRPr="00BA156B" w:rsidRDefault="00EA0533" w:rsidP="008D23C7">
            <w:pPr>
              <w:pStyle w:val="Texto"/>
            </w:pPr>
          </w:p>
        </w:tc>
      </w:tr>
    </w:tbl>
    <w:p w14:paraId="5E334282" w14:textId="77777777" w:rsidR="00A0375B" w:rsidRPr="00BA156B" w:rsidRDefault="000E179A" w:rsidP="008D23C7">
      <w:pPr>
        <w:pStyle w:val="Texto"/>
        <w:jc w:val="center"/>
      </w:pPr>
      <w:r w:rsidRPr="00BA156B">
        <w:t xml:space="preserve">Tabla Nº 1. Tabla de </w:t>
      </w:r>
      <w:r w:rsidR="00A0375B" w:rsidRPr="00BA156B">
        <w:t xml:space="preserve">hallazgos resaltantes </w:t>
      </w:r>
      <w:r w:rsidRPr="00BA156B">
        <w:t>por tipo de usuario.</w:t>
      </w:r>
    </w:p>
    <w:p w14:paraId="6F8B580E" w14:textId="77777777" w:rsidR="00820042" w:rsidRPr="008D23C7" w:rsidRDefault="00820042" w:rsidP="008D23C7">
      <w:pPr>
        <w:pStyle w:val="Ttulo3"/>
      </w:pPr>
      <w:bookmarkStart w:id="48" w:name="_Toc511166312"/>
      <w:r w:rsidRPr="008D23C7">
        <w:t>Tabla de requerimientos</w:t>
      </w:r>
      <w:bookmarkEnd w:id="48"/>
    </w:p>
    <w:p w14:paraId="4745D140" w14:textId="58C9BC77" w:rsidR="001C33EF" w:rsidRPr="008D23C7" w:rsidRDefault="0068015C" w:rsidP="008D23C7">
      <w:pPr>
        <w:pStyle w:val="Texto"/>
      </w:pPr>
      <w:r w:rsidRPr="00BA156B">
        <w:t xml:space="preserve">Con el análisis hecho se </w:t>
      </w:r>
      <w:r w:rsidR="00495635" w:rsidRPr="00BA156B">
        <w:t>realizó</w:t>
      </w:r>
      <w:r w:rsidRPr="00BA156B">
        <w:t xml:space="preserve"> una tabla de las necesidades de cada tipo de usuario. Se tuvieron en total 58 necesidades por los 3 tipos de usuarios</w:t>
      </w:r>
      <w:r w:rsidR="00820042" w:rsidRPr="00BA156B">
        <w:t xml:space="preserve">, se eliminaron 3 de </w:t>
      </w:r>
      <w:r w:rsidR="00E47C11" w:rsidRPr="00BA156B">
        <w:t>ellas</w:t>
      </w:r>
      <w:r w:rsidR="00820042" w:rsidRPr="00BA156B">
        <w:t xml:space="preserve"> por </w:t>
      </w:r>
      <w:r w:rsidR="00FC02F0" w:rsidRPr="00BA156B">
        <w:t>no estar en las competencias del estudio</w:t>
      </w:r>
      <w:r w:rsidR="00820042" w:rsidRPr="00BA156B">
        <w:t>. Posteriormente, se pasó a encontrar necesidades similares entre los distintos tipos de usuario, encontrándose 35 necesidades que se repetían entre los distintos tipos de usuario. De ellas, se identificaron 11 requerimientos</w:t>
      </w:r>
      <w:r w:rsidR="00E47C11" w:rsidRPr="00BA156B">
        <w:t xml:space="preserve"> del sistema</w:t>
      </w:r>
      <w:r w:rsidR="00820042" w:rsidRPr="00BA156B">
        <w:t xml:space="preserve"> que podían resolver las 35 necesidades y se identificó 1 requerimiento por cada una de las 20 necesidades restantes. Se obtuvo una tabla </w:t>
      </w:r>
      <w:r w:rsidR="00E47C11" w:rsidRPr="00BA156B">
        <w:t>con</w:t>
      </w:r>
      <w:r w:rsidR="00820042" w:rsidRPr="00BA156B">
        <w:t xml:space="preserve"> un total de 31 requerimientos, a los cuales se les dio un </w:t>
      </w:r>
      <w:r w:rsidR="00E47C11" w:rsidRPr="00BA156B">
        <w:t>valor</w:t>
      </w:r>
      <w:r w:rsidR="00820042" w:rsidRPr="00BA156B">
        <w:t xml:space="preserve"> de prioridad</w:t>
      </w:r>
      <w:r w:rsidR="00E47C11" w:rsidRPr="00BA156B">
        <w:t xml:space="preserve"> a cada uno, siend</w:t>
      </w:r>
      <w:r w:rsidR="00820042" w:rsidRPr="00BA156B">
        <w:t>o “1” por prioridad baja, “2” por prioridad media y “3” por prioridad alta.</w:t>
      </w:r>
    </w:p>
    <w:p w14:paraId="38717AA3" w14:textId="4E500B7A" w:rsidR="00BD5BF4" w:rsidRPr="008D23C7" w:rsidRDefault="00D8310C" w:rsidP="008D23C7">
      <w:pPr>
        <w:pStyle w:val="Texto"/>
      </w:pPr>
      <w:r w:rsidRPr="00BA156B">
        <w:t>Al finalizar la etapa de análisis de necesidades y requerimientos, se vio necesario</w:t>
      </w:r>
      <w:r w:rsidR="006F4488" w:rsidRPr="00BA156B">
        <w:t xml:space="preserve"> continuar con el modelo de </w:t>
      </w:r>
      <w:r w:rsidR="00495635" w:rsidRPr="00BA156B">
        <w:t>‘</w:t>
      </w:r>
      <w:r w:rsidR="006F4488" w:rsidRPr="00BA156B">
        <w:t>Solicitudes</w:t>
      </w:r>
      <w:r w:rsidR="00495635" w:rsidRPr="00BA156B">
        <w:t>’</w:t>
      </w:r>
      <w:r w:rsidR="006F4488" w:rsidRPr="00BA156B">
        <w:t xml:space="preserve"> </w:t>
      </w:r>
      <w:r w:rsidR="00495635" w:rsidRPr="00BA156B">
        <w:t>usado</w:t>
      </w:r>
      <w:r w:rsidR="006F4488" w:rsidRPr="00BA156B">
        <w:t xml:space="preserve"> por SUSALUD. Con </w:t>
      </w:r>
      <w:r w:rsidR="00495635" w:rsidRPr="00BA156B">
        <w:t>este modelo</w:t>
      </w:r>
      <w:r w:rsidR="006F4488" w:rsidRPr="00BA156B">
        <w:t xml:space="preserve">, se iban a poder recibir tanto reclamos, </w:t>
      </w:r>
      <w:r w:rsidR="00241C1B" w:rsidRPr="00BA156B">
        <w:t xml:space="preserve">como </w:t>
      </w:r>
      <w:r w:rsidR="006F4488" w:rsidRPr="00BA156B">
        <w:t xml:space="preserve">consultas y sugerencias dentro del mismo sistema sin tener que realizar un sistema diferente para cada uno de ellos. </w:t>
      </w:r>
      <w:r w:rsidR="006F4488" w:rsidRPr="00BA156B">
        <w:lastRenderedPageBreak/>
        <w:t xml:space="preserve">Lo único que agregaría a la idea original </w:t>
      </w:r>
      <w:r w:rsidR="00980B82" w:rsidRPr="00BA156B">
        <w:t>sería</w:t>
      </w:r>
      <w:r w:rsidR="006F4488" w:rsidRPr="00BA156B">
        <w:t xml:space="preserve"> una opción donde se tiene que elegir el tipo de solicitud se desea presentar.</w:t>
      </w:r>
    </w:p>
    <w:p w14:paraId="747AA0EB" w14:textId="77777777" w:rsidR="00BD5BF4" w:rsidRPr="00BA156B" w:rsidRDefault="00BD5BF4" w:rsidP="000E179A">
      <w:pPr>
        <w:spacing w:line="360" w:lineRule="auto"/>
        <w:jc w:val="both"/>
        <w:rPr>
          <w:rFonts w:cs="Times New Roman"/>
          <w:lang w:val="es-PE"/>
        </w:rPr>
      </w:pPr>
      <w:r w:rsidRPr="00BA156B">
        <w:rPr>
          <w:rFonts w:cs="Times New Roman"/>
          <w:lang w:val="es-PE"/>
        </w:rPr>
        <w:t>La tabla de requerimientos se presenta a continuación.</w:t>
      </w:r>
    </w:p>
    <w:p w14:paraId="2AFEA4EA" w14:textId="77777777" w:rsidR="00BD5BF4" w:rsidRPr="00BA156B" w:rsidRDefault="00BD5BF4" w:rsidP="000E179A">
      <w:pPr>
        <w:spacing w:line="360" w:lineRule="auto"/>
        <w:jc w:val="both"/>
        <w:rPr>
          <w:rFonts w:cs="Times New Roman"/>
          <w:lang w:val="es-PE"/>
        </w:rPr>
        <w:sectPr w:rsidR="00BD5BF4" w:rsidRPr="00BA156B" w:rsidSect="00823DF7">
          <w:footerReference w:type="first" r:id="rId12"/>
          <w:pgSz w:w="11900" w:h="16840"/>
          <w:pgMar w:top="1701" w:right="1701" w:bottom="1701" w:left="2268" w:header="708" w:footer="708" w:gutter="0"/>
          <w:pgNumType w:start="1"/>
          <w:cols w:space="708"/>
          <w:titlePg/>
          <w:docGrid w:linePitch="360"/>
        </w:sectPr>
      </w:pPr>
    </w:p>
    <w:p w14:paraId="06097017" w14:textId="77777777" w:rsidR="00BD5BF4" w:rsidRPr="00BA156B" w:rsidRDefault="00BD5BF4" w:rsidP="00ED4396">
      <w:pPr>
        <w:spacing w:line="360" w:lineRule="auto"/>
        <w:jc w:val="center"/>
        <w:rPr>
          <w:rFonts w:cs="Times New Roman"/>
          <w:b/>
          <w:lang w:val="es-PE"/>
        </w:rPr>
      </w:pPr>
      <w:r w:rsidRPr="00BA156B">
        <w:rPr>
          <w:rFonts w:cs="Times New Roman"/>
          <w:b/>
          <w:lang w:val="es-PE"/>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14:paraId="314C7A5B" w14:textId="77777777" w:rsidTr="00ED4396">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Nº</w:t>
            </w:r>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0F59C40F" w:rsidR="00ED4396" w:rsidRPr="00BA156B" w:rsidRDefault="00BA156B">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Características</w:t>
            </w:r>
            <w:r w:rsidR="00ED4396" w:rsidRPr="00BA156B">
              <w:rPr>
                <w:rFonts w:cs="Times New Roman"/>
                <w:b/>
                <w:bCs/>
                <w:color w:val="000000"/>
                <w:lang w:val="es-PE"/>
              </w:rPr>
              <w:t xml:space="preserve"> de Diseño</w:t>
            </w:r>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77777777" w:rsidR="00ED4396" w:rsidRPr="00BA156B" w:rsidRDefault="00ED4396" w:rsidP="00ED4396">
            <w:pPr>
              <w:autoSpaceDE w:val="0"/>
              <w:autoSpaceDN w:val="0"/>
              <w:adjustRightInd w:val="0"/>
              <w:spacing w:line="360" w:lineRule="atLeast"/>
              <w:ind w:right="395"/>
              <w:rPr>
                <w:rFonts w:cs="Times New Roman"/>
                <w:b/>
                <w:bCs/>
                <w:color w:val="000000"/>
                <w:lang w:val="es-PE"/>
              </w:rPr>
            </w:pPr>
            <w:r w:rsidRPr="00BA156B">
              <w:rPr>
                <w:rFonts w:cs="Times New Roman"/>
                <w:b/>
                <w:bCs/>
                <w:color w:val="000000"/>
                <w:lang w:val="es-PE"/>
              </w:rPr>
              <w:t>Prioridad</w:t>
            </w:r>
          </w:p>
        </w:tc>
      </w:tr>
      <w:tr w:rsidR="00ED4396" w:rsidRPr="00BA156B" w14:paraId="35F4583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DFECCB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w:t>
            </w:r>
          </w:p>
        </w:tc>
        <w:tc>
          <w:tcPr>
            <w:tcW w:w="1715" w:type="dxa"/>
            <w:tcBorders>
              <w:bottom w:val="single" w:sz="8" w:space="0" w:color="000000"/>
              <w:right w:val="single" w:sz="8" w:space="0" w:color="000000"/>
            </w:tcBorders>
            <w:vAlign w:val="bottom"/>
          </w:tcPr>
          <w:p w14:paraId="1300C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1F44CEA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tivos de reclamos</w:t>
            </w:r>
          </w:p>
        </w:tc>
        <w:tc>
          <w:tcPr>
            <w:tcW w:w="5380" w:type="dxa"/>
            <w:tcBorders>
              <w:bottom w:val="single" w:sz="8" w:space="0" w:color="000000"/>
              <w:right w:val="single" w:sz="8" w:space="0" w:color="000000"/>
            </w:tcBorders>
            <w:vAlign w:val="bottom"/>
          </w:tcPr>
          <w:p w14:paraId="2DB7E037" w14:textId="387F4F56"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trabajador administrativo de SUSALUD quiero conocer los motivos de los reclamos para saber </w:t>
            </w:r>
            <w:r w:rsidR="00BA156B" w:rsidRPr="00BA156B">
              <w:rPr>
                <w:rFonts w:cs="Times New Roman"/>
                <w:color w:val="000000"/>
                <w:lang w:val="es-PE"/>
              </w:rPr>
              <w:t>dónde</w:t>
            </w:r>
            <w:r w:rsidRPr="00BA156B">
              <w:rPr>
                <w:rFonts w:cs="Times New Roman"/>
                <w:color w:val="000000"/>
                <w:lang w:val="es-PE"/>
              </w:rPr>
              <w:t xml:space="preserve"> proponer mejoras</w:t>
            </w:r>
          </w:p>
        </w:tc>
        <w:tc>
          <w:tcPr>
            <w:tcW w:w="2341" w:type="dxa"/>
            <w:tcBorders>
              <w:bottom w:val="single" w:sz="8" w:space="0" w:color="000000"/>
              <w:right w:val="single" w:sz="8" w:space="0" w:color="000000"/>
            </w:tcBorders>
            <w:vAlign w:val="bottom"/>
          </w:tcPr>
          <w:p w14:paraId="02215C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ráficos por tipo de reclamo (pie chart)</w:t>
            </w:r>
          </w:p>
        </w:tc>
        <w:tc>
          <w:tcPr>
            <w:tcW w:w="1559" w:type="dxa"/>
            <w:tcBorders>
              <w:bottom w:val="single" w:sz="8" w:space="0" w:color="000000"/>
              <w:right w:val="single" w:sz="8" w:space="0" w:color="000000"/>
            </w:tcBorders>
            <w:vAlign w:val="bottom"/>
          </w:tcPr>
          <w:p w14:paraId="54F0D3A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6CB0758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9E9A08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w:t>
            </w:r>
          </w:p>
        </w:tc>
        <w:tc>
          <w:tcPr>
            <w:tcW w:w="1715" w:type="dxa"/>
            <w:tcBorders>
              <w:bottom w:val="single" w:sz="8" w:space="0" w:color="000000"/>
              <w:right w:val="single" w:sz="8" w:space="0" w:color="000000"/>
            </w:tcBorders>
            <w:shd w:val="clear" w:color="auto" w:fill="E1E0E0"/>
            <w:vAlign w:val="bottom"/>
          </w:tcPr>
          <w:p w14:paraId="12BF633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34EBDB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14:paraId="0ED0721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trabajador administrativo de SUSALUD quiero que este sistema sea inclusivo para poder incluir a todos los ciudadanos</w:t>
            </w:r>
          </w:p>
        </w:tc>
        <w:tc>
          <w:tcPr>
            <w:tcW w:w="2341" w:type="dxa"/>
            <w:tcBorders>
              <w:bottom w:val="single" w:sz="8" w:space="0" w:color="000000"/>
              <w:right w:val="single" w:sz="8" w:space="0" w:color="000000"/>
            </w:tcBorders>
            <w:shd w:val="clear" w:color="auto" w:fill="E1E0E0"/>
            <w:vAlign w:val="bottom"/>
          </w:tcPr>
          <w:p w14:paraId="6DB6A69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ión de contenido para diversos idiomas</w:t>
            </w:r>
          </w:p>
        </w:tc>
        <w:tc>
          <w:tcPr>
            <w:tcW w:w="1559" w:type="dxa"/>
            <w:tcBorders>
              <w:bottom w:val="single" w:sz="8" w:space="0" w:color="000000"/>
              <w:right w:val="single" w:sz="8" w:space="0" w:color="000000"/>
            </w:tcBorders>
            <w:shd w:val="clear" w:color="auto" w:fill="E1E0E0"/>
            <w:vAlign w:val="bottom"/>
          </w:tcPr>
          <w:p w14:paraId="1320CEF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0F22F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899A4C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w:t>
            </w:r>
          </w:p>
        </w:tc>
        <w:tc>
          <w:tcPr>
            <w:tcW w:w="1715" w:type="dxa"/>
            <w:tcBorders>
              <w:bottom w:val="single" w:sz="8" w:space="0" w:color="000000"/>
              <w:right w:val="single" w:sz="8" w:space="0" w:color="000000"/>
            </w:tcBorders>
            <w:vAlign w:val="bottom"/>
          </w:tcPr>
          <w:p w14:paraId="4953D7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073254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spuestas no específicas sino en general</w:t>
            </w:r>
          </w:p>
        </w:tc>
        <w:tc>
          <w:tcPr>
            <w:tcW w:w="5380" w:type="dxa"/>
            <w:tcBorders>
              <w:bottom w:val="single" w:sz="8" w:space="0" w:color="000000"/>
              <w:right w:val="single" w:sz="8" w:space="0" w:color="000000"/>
            </w:tcBorders>
            <w:vAlign w:val="bottom"/>
          </w:tcPr>
          <w:p w14:paraId="4C6AE52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14:paraId="3BE5A5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nálisis del reclamo para solución general sobre el tipo de reclamo</w:t>
            </w:r>
          </w:p>
        </w:tc>
        <w:tc>
          <w:tcPr>
            <w:tcW w:w="1559" w:type="dxa"/>
            <w:tcBorders>
              <w:bottom w:val="single" w:sz="8" w:space="0" w:color="000000"/>
              <w:right w:val="single" w:sz="8" w:space="0" w:color="000000"/>
            </w:tcBorders>
            <w:vAlign w:val="bottom"/>
          </w:tcPr>
          <w:p w14:paraId="73F9605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FD94FC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623231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4</w:t>
            </w:r>
          </w:p>
        </w:tc>
        <w:tc>
          <w:tcPr>
            <w:tcW w:w="1715" w:type="dxa"/>
            <w:tcBorders>
              <w:bottom w:val="single" w:sz="8" w:space="0" w:color="000000"/>
              <w:right w:val="single" w:sz="8" w:space="0" w:color="000000"/>
            </w:tcBorders>
            <w:shd w:val="clear" w:color="auto" w:fill="E1E0E0"/>
            <w:vAlign w:val="bottom"/>
          </w:tcPr>
          <w:p w14:paraId="2D0672E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6B73460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migable e intuitivo (iconos y Gráficos)</w:t>
            </w:r>
          </w:p>
        </w:tc>
        <w:tc>
          <w:tcPr>
            <w:tcW w:w="5380" w:type="dxa"/>
            <w:tcBorders>
              <w:bottom w:val="single" w:sz="8" w:space="0" w:color="000000"/>
              <w:right w:val="single" w:sz="8" w:space="0" w:color="000000"/>
            </w:tcBorders>
            <w:shd w:val="clear" w:color="auto" w:fill="E1E0E0"/>
            <w:vAlign w:val="bottom"/>
          </w:tcPr>
          <w:p w14:paraId="4051B41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trabajador administrativo de SUSALUD quiero que el sistema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14:paraId="197779E7" w14:textId="11157EAB"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efin</w:t>
            </w:r>
            <w:r w:rsidR="00BA156B" w:rsidRPr="00BA156B">
              <w:rPr>
                <w:rFonts w:cs="Times New Roman"/>
                <w:color w:val="000000"/>
                <w:lang w:val="es-PE"/>
              </w:rPr>
              <w:t>ir paleta de colores, utilizar iconografía</w:t>
            </w:r>
            <w:r w:rsidRPr="00BA156B">
              <w:rPr>
                <w:rFonts w:cs="Times New Roman"/>
                <w:color w:val="000000"/>
                <w:lang w:val="es-PE"/>
              </w:rPr>
              <w:t xml:space="preserve"> y hacerlo bastante visual</w:t>
            </w:r>
          </w:p>
        </w:tc>
        <w:tc>
          <w:tcPr>
            <w:tcW w:w="1559" w:type="dxa"/>
            <w:tcBorders>
              <w:bottom w:val="single" w:sz="8" w:space="0" w:color="000000"/>
              <w:right w:val="single" w:sz="8" w:space="0" w:color="000000"/>
            </w:tcBorders>
            <w:shd w:val="clear" w:color="auto" w:fill="E1E0E0"/>
            <w:vAlign w:val="bottom"/>
          </w:tcPr>
          <w:p w14:paraId="178C63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02A83CF9"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ED71E6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5</w:t>
            </w:r>
          </w:p>
        </w:tc>
        <w:tc>
          <w:tcPr>
            <w:tcW w:w="1715" w:type="dxa"/>
            <w:tcBorders>
              <w:bottom w:val="single" w:sz="8" w:space="0" w:color="000000"/>
              <w:right w:val="single" w:sz="8" w:space="0" w:color="000000"/>
            </w:tcBorders>
            <w:vAlign w:val="bottom"/>
          </w:tcPr>
          <w:p w14:paraId="2DB702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0F55B6E" w14:textId="75B48CCE" w:rsidR="00ED4396" w:rsidRPr="00BA156B" w:rsidRDefault="00BA156B">
            <w:pPr>
              <w:autoSpaceDE w:val="0"/>
              <w:autoSpaceDN w:val="0"/>
              <w:adjustRightInd w:val="0"/>
              <w:spacing w:line="360" w:lineRule="atLeast"/>
              <w:rPr>
                <w:rFonts w:cs="Times New Roman"/>
                <w:color w:val="000000"/>
                <w:lang w:val="es-PE"/>
              </w:rPr>
            </w:pPr>
            <w:r w:rsidRPr="0080563F">
              <w:rPr>
                <w:rFonts w:cs="Times New Roman"/>
                <w:color w:val="000000"/>
                <w:lang w:val="en-US"/>
              </w:rPr>
              <w:t>B</w:t>
            </w:r>
            <w:r w:rsidR="00ED4396" w:rsidRPr="0080563F">
              <w:rPr>
                <w:rFonts w:cs="Times New Roman"/>
                <w:color w:val="000000"/>
                <w:lang w:val="en-US"/>
              </w:rPr>
              <w:t>ackup</w:t>
            </w:r>
            <w:r w:rsidR="00ED4396" w:rsidRPr="00BA156B">
              <w:rPr>
                <w:rFonts w:cs="Times New Roman"/>
                <w:color w:val="000000"/>
                <w:lang w:val="es-PE"/>
              </w:rPr>
              <w:t xml:space="preserve"> de reclamos</w:t>
            </w:r>
          </w:p>
        </w:tc>
        <w:tc>
          <w:tcPr>
            <w:tcW w:w="5380" w:type="dxa"/>
            <w:tcBorders>
              <w:bottom w:val="single" w:sz="8" w:space="0" w:color="000000"/>
              <w:right w:val="single" w:sz="8" w:space="0" w:color="000000"/>
            </w:tcBorders>
            <w:vAlign w:val="bottom"/>
          </w:tcPr>
          <w:p w14:paraId="3FC17CE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trabajador administrativo de SUSALUD quiero contar con un </w:t>
            </w:r>
            <w:r w:rsidRPr="00160297">
              <w:rPr>
                <w:rFonts w:cs="Times New Roman"/>
                <w:color w:val="000000"/>
                <w:lang w:val="es-PE"/>
              </w:rPr>
              <w:t>backup</w:t>
            </w:r>
            <w:r w:rsidRPr="00BA156B">
              <w:rPr>
                <w:rFonts w:cs="Times New Roman"/>
                <w:color w:val="000000"/>
                <w:lang w:val="es-PE"/>
              </w:rPr>
              <w:t xml:space="preserve"> de todos los reclamos para poder tener un resguardo para cualquier eventualidad</w:t>
            </w:r>
          </w:p>
        </w:tc>
        <w:tc>
          <w:tcPr>
            <w:tcW w:w="2341" w:type="dxa"/>
            <w:tcBorders>
              <w:bottom w:val="single" w:sz="8" w:space="0" w:color="000000"/>
              <w:right w:val="single" w:sz="8" w:space="0" w:color="000000"/>
            </w:tcBorders>
            <w:vAlign w:val="bottom"/>
          </w:tcPr>
          <w:p w14:paraId="7CE2748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p>
        </w:tc>
        <w:tc>
          <w:tcPr>
            <w:tcW w:w="1559" w:type="dxa"/>
            <w:tcBorders>
              <w:bottom w:val="single" w:sz="8" w:space="0" w:color="000000"/>
              <w:right w:val="single" w:sz="8" w:space="0" w:color="000000"/>
            </w:tcBorders>
            <w:vAlign w:val="bottom"/>
          </w:tcPr>
          <w:p w14:paraId="169C3BA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3825780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B37D9C0"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6</w:t>
            </w:r>
          </w:p>
        </w:tc>
        <w:tc>
          <w:tcPr>
            <w:tcW w:w="1715" w:type="dxa"/>
            <w:tcBorders>
              <w:bottom w:val="single" w:sz="8" w:space="0" w:color="000000"/>
              <w:right w:val="single" w:sz="8" w:space="0" w:color="000000"/>
            </w:tcBorders>
            <w:shd w:val="clear" w:color="auto" w:fill="E1E0E0"/>
            <w:vAlign w:val="bottom"/>
          </w:tcPr>
          <w:p w14:paraId="78A964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1583893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sos seguidos para solucionar un reclamo</w:t>
            </w:r>
          </w:p>
        </w:tc>
        <w:tc>
          <w:tcPr>
            <w:tcW w:w="5380" w:type="dxa"/>
            <w:tcBorders>
              <w:bottom w:val="single" w:sz="8" w:space="0" w:color="000000"/>
              <w:right w:val="single" w:sz="8" w:space="0" w:color="000000"/>
            </w:tcBorders>
            <w:shd w:val="clear" w:color="auto" w:fill="E1E0E0"/>
            <w:vAlign w:val="bottom"/>
          </w:tcPr>
          <w:p w14:paraId="72332A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trabajador administrativo de SUSALUD quiero ver los pasos seguidos por la IPRESS para dar </w:t>
            </w:r>
            <w:r w:rsidRPr="00BA156B">
              <w:rPr>
                <w:rFonts w:cs="Times New Roman"/>
                <w:color w:val="000000"/>
                <w:lang w:val="es-PE"/>
              </w:rPr>
              <w:lastRenderedPageBreak/>
              <w:t>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14:paraId="2FE66A4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p>
        </w:tc>
        <w:tc>
          <w:tcPr>
            <w:tcW w:w="1559" w:type="dxa"/>
            <w:tcBorders>
              <w:bottom w:val="single" w:sz="8" w:space="0" w:color="000000"/>
              <w:right w:val="single" w:sz="8" w:space="0" w:color="000000"/>
            </w:tcBorders>
            <w:shd w:val="clear" w:color="auto" w:fill="E1E0E0"/>
            <w:vAlign w:val="bottom"/>
          </w:tcPr>
          <w:p w14:paraId="3587DC9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Medio - 2</w:t>
            </w:r>
          </w:p>
        </w:tc>
      </w:tr>
      <w:tr w:rsidR="00ED4396" w:rsidRPr="00BA156B" w14:paraId="4BC11F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07B483E"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7</w:t>
            </w:r>
          </w:p>
        </w:tc>
        <w:tc>
          <w:tcPr>
            <w:tcW w:w="1715" w:type="dxa"/>
            <w:tcBorders>
              <w:bottom w:val="single" w:sz="8" w:space="0" w:color="000000"/>
              <w:right w:val="single" w:sz="8" w:space="0" w:color="000000"/>
            </w:tcBorders>
            <w:vAlign w:val="bottom"/>
          </w:tcPr>
          <w:p w14:paraId="648F2AD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36C77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artir con trabajadores internos</w:t>
            </w:r>
          </w:p>
        </w:tc>
        <w:tc>
          <w:tcPr>
            <w:tcW w:w="5380" w:type="dxa"/>
            <w:tcBorders>
              <w:bottom w:val="single" w:sz="8" w:space="0" w:color="000000"/>
              <w:right w:val="single" w:sz="8" w:space="0" w:color="000000"/>
            </w:tcBorders>
            <w:vAlign w:val="bottom"/>
          </w:tcPr>
          <w:p w14:paraId="532845C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trabajador administrativo de SUSALUD quiero poder compartir dicha información con otros trabajadores de SUSALUD para poder estar enterados todos cómo entidad</w:t>
            </w:r>
          </w:p>
        </w:tc>
        <w:tc>
          <w:tcPr>
            <w:tcW w:w="2341" w:type="dxa"/>
            <w:tcBorders>
              <w:bottom w:val="single" w:sz="8" w:space="0" w:color="000000"/>
              <w:right w:val="single" w:sz="8" w:space="0" w:color="000000"/>
            </w:tcBorders>
            <w:vAlign w:val="bottom"/>
          </w:tcPr>
          <w:p w14:paraId="4B0956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rear usuario genérico para visualización</w:t>
            </w:r>
          </w:p>
        </w:tc>
        <w:tc>
          <w:tcPr>
            <w:tcW w:w="1559" w:type="dxa"/>
            <w:tcBorders>
              <w:bottom w:val="single" w:sz="8" w:space="0" w:color="000000"/>
              <w:right w:val="single" w:sz="8" w:space="0" w:color="000000"/>
            </w:tcBorders>
            <w:vAlign w:val="bottom"/>
          </w:tcPr>
          <w:p w14:paraId="405303A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F4CCC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4AF2884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8</w:t>
            </w:r>
          </w:p>
        </w:tc>
        <w:tc>
          <w:tcPr>
            <w:tcW w:w="1715" w:type="dxa"/>
            <w:tcBorders>
              <w:bottom w:val="single" w:sz="8" w:space="0" w:color="000000"/>
              <w:right w:val="single" w:sz="8" w:space="0" w:color="000000"/>
            </w:tcBorders>
            <w:shd w:val="clear" w:color="auto" w:fill="E1E0E0"/>
            <w:vAlign w:val="bottom"/>
          </w:tcPr>
          <w:p w14:paraId="5563336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9B8034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 del reclamo</w:t>
            </w:r>
          </w:p>
        </w:tc>
        <w:tc>
          <w:tcPr>
            <w:tcW w:w="5380" w:type="dxa"/>
            <w:tcBorders>
              <w:bottom w:val="single" w:sz="8" w:space="0" w:color="000000"/>
              <w:right w:val="single" w:sz="8" w:space="0" w:color="000000"/>
            </w:tcBorders>
            <w:shd w:val="clear" w:color="auto" w:fill="E1E0E0"/>
            <w:vAlign w:val="bottom"/>
          </w:tcPr>
          <w:p w14:paraId="0362CD9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14:paraId="00757A3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Hacer clasificación de reclamos</w:t>
            </w:r>
          </w:p>
        </w:tc>
        <w:tc>
          <w:tcPr>
            <w:tcW w:w="1559" w:type="dxa"/>
            <w:tcBorders>
              <w:bottom w:val="single" w:sz="8" w:space="0" w:color="000000"/>
              <w:right w:val="single" w:sz="8" w:space="0" w:color="000000"/>
            </w:tcBorders>
            <w:shd w:val="clear" w:color="auto" w:fill="E1E0E0"/>
            <w:vAlign w:val="bottom"/>
          </w:tcPr>
          <w:p w14:paraId="35DF36F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7C7BBF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05C40D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9</w:t>
            </w:r>
          </w:p>
        </w:tc>
        <w:tc>
          <w:tcPr>
            <w:tcW w:w="1715" w:type="dxa"/>
            <w:tcBorders>
              <w:bottom w:val="single" w:sz="8" w:space="0" w:color="000000"/>
              <w:right w:val="single" w:sz="8" w:space="0" w:color="000000"/>
            </w:tcBorders>
            <w:vAlign w:val="bottom"/>
          </w:tcPr>
          <w:p w14:paraId="7E30F41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710EABA" w14:textId="2880DCF9"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w:t>
            </w:r>
            <w:r w:rsidR="00ED4396" w:rsidRPr="00BA156B">
              <w:rPr>
                <w:rFonts w:cs="Times New Roman"/>
                <w:color w:val="000000"/>
                <w:lang w:val="es-PE"/>
              </w:rPr>
              <w:t xml:space="preserve"> por tipo de seguro</w:t>
            </w:r>
          </w:p>
        </w:tc>
        <w:tc>
          <w:tcPr>
            <w:tcW w:w="5380" w:type="dxa"/>
            <w:tcBorders>
              <w:bottom w:val="single" w:sz="8" w:space="0" w:color="000000"/>
              <w:right w:val="single" w:sz="8" w:space="0" w:color="000000"/>
            </w:tcBorders>
            <w:vAlign w:val="bottom"/>
          </w:tcPr>
          <w:p w14:paraId="1F09A9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14:paraId="50B59B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por tipo de seguro que se jale desde el servicio de SUSALUD</w:t>
            </w:r>
          </w:p>
        </w:tc>
        <w:tc>
          <w:tcPr>
            <w:tcW w:w="1559" w:type="dxa"/>
            <w:tcBorders>
              <w:bottom w:val="single" w:sz="8" w:space="0" w:color="000000"/>
              <w:right w:val="single" w:sz="8" w:space="0" w:color="000000"/>
            </w:tcBorders>
            <w:vAlign w:val="bottom"/>
          </w:tcPr>
          <w:p w14:paraId="6228F1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9BA626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483A5DD"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0</w:t>
            </w:r>
          </w:p>
        </w:tc>
        <w:tc>
          <w:tcPr>
            <w:tcW w:w="1715" w:type="dxa"/>
            <w:tcBorders>
              <w:bottom w:val="single" w:sz="8" w:space="0" w:color="000000"/>
              <w:right w:val="single" w:sz="8" w:space="0" w:color="000000"/>
            </w:tcBorders>
            <w:shd w:val="clear" w:color="auto" w:fill="E1E0E0"/>
            <w:vAlign w:val="bottom"/>
          </w:tcPr>
          <w:p w14:paraId="697ED7A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22480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nfirmación de registro de reclamo</w:t>
            </w:r>
          </w:p>
        </w:tc>
        <w:tc>
          <w:tcPr>
            <w:tcW w:w="5380" w:type="dxa"/>
            <w:tcBorders>
              <w:bottom w:val="single" w:sz="8" w:space="0" w:color="000000"/>
              <w:right w:val="single" w:sz="8" w:space="0" w:color="000000"/>
            </w:tcBorders>
            <w:shd w:val="clear" w:color="auto" w:fill="E1E0E0"/>
            <w:vAlign w:val="bottom"/>
          </w:tcPr>
          <w:p w14:paraId="0D5FD67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14:paraId="30B3C9FB" w14:textId="2B6D3729"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nviar correo de confirmación / </w:t>
            </w:r>
            <w:r w:rsidR="00BA156B" w:rsidRPr="00BA156B">
              <w:rPr>
                <w:rFonts w:cs="Times New Roman"/>
                <w:color w:val="000000"/>
                <w:lang w:val="es-PE"/>
              </w:rPr>
              <w:t>SMS con número</w:t>
            </w:r>
            <w:r w:rsidRPr="00BA156B">
              <w:rPr>
                <w:rFonts w:cs="Times New Roman"/>
                <w:color w:val="000000"/>
                <w:lang w:val="es-PE"/>
              </w:rPr>
              <w:t xml:space="preserve"> de reclamo</w:t>
            </w:r>
          </w:p>
        </w:tc>
        <w:tc>
          <w:tcPr>
            <w:tcW w:w="1559" w:type="dxa"/>
            <w:tcBorders>
              <w:bottom w:val="single" w:sz="8" w:space="0" w:color="000000"/>
              <w:right w:val="single" w:sz="8" w:space="0" w:color="000000"/>
            </w:tcBorders>
            <w:shd w:val="clear" w:color="auto" w:fill="E1E0E0"/>
            <w:vAlign w:val="bottom"/>
          </w:tcPr>
          <w:p w14:paraId="7C587C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97E742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E5EE87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1</w:t>
            </w:r>
          </w:p>
        </w:tc>
        <w:tc>
          <w:tcPr>
            <w:tcW w:w="1715" w:type="dxa"/>
            <w:tcBorders>
              <w:bottom w:val="single" w:sz="8" w:space="0" w:color="000000"/>
              <w:right w:val="single" w:sz="8" w:space="0" w:color="000000"/>
            </w:tcBorders>
            <w:vAlign w:val="bottom"/>
          </w:tcPr>
          <w:p w14:paraId="0A08A9D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0967A48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ción</w:t>
            </w:r>
          </w:p>
        </w:tc>
        <w:tc>
          <w:tcPr>
            <w:tcW w:w="5380" w:type="dxa"/>
            <w:tcBorders>
              <w:bottom w:val="single" w:sz="8" w:space="0" w:color="000000"/>
              <w:right w:val="single" w:sz="8" w:space="0" w:color="000000"/>
            </w:tcBorders>
            <w:vAlign w:val="bottom"/>
          </w:tcPr>
          <w:p w14:paraId="68205EBB" w14:textId="7FE46D46"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ciudadano quiero poder presentar un reclamo </w:t>
            </w:r>
            <w:r w:rsidR="00BA156B" w:rsidRPr="00BA156B">
              <w:rPr>
                <w:rFonts w:cs="Times New Roman"/>
                <w:color w:val="000000"/>
                <w:lang w:val="es-PE"/>
              </w:rPr>
              <w:t>identificándome</w:t>
            </w:r>
            <w:r w:rsidRPr="00BA156B">
              <w:rPr>
                <w:rFonts w:cs="Times New Roman"/>
                <w:color w:val="000000"/>
                <w:lang w:val="es-PE"/>
              </w:rPr>
              <w:t xml:space="preserve"> para poder acelerar el proceso de resolución del reclamo</w:t>
            </w:r>
          </w:p>
        </w:tc>
        <w:tc>
          <w:tcPr>
            <w:tcW w:w="2341" w:type="dxa"/>
            <w:tcBorders>
              <w:bottom w:val="single" w:sz="8" w:space="0" w:color="000000"/>
              <w:right w:val="single" w:sz="8" w:space="0" w:color="000000"/>
            </w:tcBorders>
            <w:vAlign w:val="bottom"/>
          </w:tcPr>
          <w:p w14:paraId="3CDF1DE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dir DNI del que se queja y validarlo con fecha de cumpleaños</w:t>
            </w:r>
          </w:p>
        </w:tc>
        <w:tc>
          <w:tcPr>
            <w:tcW w:w="1559" w:type="dxa"/>
            <w:tcBorders>
              <w:bottom w:val="single" w:sz="8" w:space="0" w:color="000000"/>
              <w:right w:val="single" w:sz="8" w:space="0" w:color="000000"/>
            </w:tcBorders>
            <w:vAlign w:val="bottom"/>
          </w:tcPr>
          <w:p w14:paraId="568AE4F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D8BBE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339E9C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2</w:t>
            </w:r>
          </w:p>
        </w:tc>
        <w:tc>
          <w:tcPr>
            <w:tcW w:w="1715" w:type="dxa"/>
            <w:tcBorders>
              <w:bottom w:val="single" w:sz="8" w:space="0" w:color="000000"/>
              <w:right w:val="single" w:sz="8" w:space="0" w:color="000000"/>
            </w:tcBorders>
            <w:shd w:val="clear" w:color="auto" w:fill="E1E0E0"/>
            <w:vAlign w:val="bottom"/>
          </w:tcPr>
          <w:p w14:paraId="0FC994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345DD42" w14:textId="71B5E86C"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Temas parecidos a su reclamo y</w:t>
            </w:r>
            <w:r w:rsidR="00BA156B" w:rsidRPr="00BA156B">
              <w:rPr>
                <w:rFonts w:cs="Times New Roman"/>
                <w:color w:val="000000"/>
                <w:lang w:val="es-PE"/>
              </w:rPr>
              <w:t xml:space="preserve"> temas populares</w:t>
            </w:r>
          </w:p>
        </w:tc>
        <w:tc>
          <w:tcPr>
            <w:tcW w:w="5380" w:type="dxa"/>
            <w:tcBorders>
              <w:bottom w:val="single" w:sz="8" w:space="0" w:color="000000"/>
              <w:right w:val="single" w:sz="8" w:space="0" w:color="000000"/>
            </w:tcBorders>
            <w:shd w:val="clear" w:color="auto" w:fill="E1E0E0"/>
            <w:vAlign w:val="bottom"/>
          </w:tcPr>
          <w:p w14:paraId="6A460A2F" w14:textId="75627A4B"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ciudadano quiero poder ver temas parecidos a mi reclamo y </w:t>
            </w:r>
            <w:r w:rsidR="00BA156B" w:rsidRPr="00BA156B">
              <w:rPr>
                <w:rFonts w:cs="Times New Roman"/>
                <w:color w:val="000000"/>
                <w:lang w:val="es-PE"/>
              </w:rPr>
              <w:t>temas populares</w:t>
            </w:r>
            <w:r w:rsidRPr="00BA156B">
              <w:rPr>
                <w:rFonts w:cs="Times New Roman"/>
                <w:color w:val="000000"/>
                <w:lang w:val="es-PE"/>
              </w:rPr>
              <w:t xml:space="preserve"> para poder comprobar que los problemas suceden a todos</w:t>
            </w:r>
          </w:p>
        </w:tc>
        <w:tc>
          <w:tcPr>
            <w:tcW w:w="2341" w:type="dxa"/>
            <w:tcBorders>
              <w:bottom w:val="single" w:sz="8" w:space="0" w:color="000000"/>
              <w:right w:val="single" w:sz="8" w:space="0" w:color="000000"/>
            </w:tcBorders>
            <w:shd w:val="clear" w:color="auto" w:fill="E1E0E0"/>
            <w:vAlign w:val="bottom"/>
          </w:tcPr>
          <w:p w14:paraId="1C01AB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rmar web de tendencias y de temas populares</w:t>
            </w:r>
          </w:p>
        </w:tc>
        <w:tc>
          <w:tcPr>
            <w:tcW w:w="1559" w:type="dxa"/>
            <w:tcBorders>
              <w:bottom w:val="single" w:sz="8" w:space="0" w:color="000000"/>
              <w:right w:val="single" w:sz="8" w:space="0" w:color="000000"/>
            </w:tcBorders>
            <w:shd w:val="clear" w:color="auto" w:fill="E1E0E0"/>
            <w:vAlign w:val="bottom"/>
          </w:tcPr>
          <w:p w14:paraId="0727D10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2F31ED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523D1E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3</w:t>
            </w:r>
          </w:p>
        </w:tc>
        <w:tc>
          <w:tcPr>
            <w:tcW w:w="1715" w:type="dxa"/>
            <w:tcBorders>
              <w:bottom w:val="single" w:sz="8" w:space="0" w:color="000000"/>
              <w:right w:val="single" w:sz="8" w:space="0" w:color="000000"/>
            </w:tcBorders>
            <w:vAlign w:val="bottom"/>
          </w:tcPr>
          <w:p w14:paraId="1A39834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B6E499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egurarse que el reclamo lo reciba alguien</w:t>
            </w:r>
          </w:p>
        </w:tc>
        <w:tc>
          <w:tcPr>
            <w:tcW w:w="5380" w:type="dxa"/>
            <w:tcBorders>
              <w:bottom w:val="single" w:sz="8" w:space="0" w:color="000000"/>
              <w:right w:val="single" w:sz="8" w:space="0" w:color="000000"/>
            </w:tcBorders>
            <w:vAlign w:val="bottom"/>
          </w:tcPr>
          <w:p w14:paraId="410AA11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14:paraId="4FD2CAC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ignar reclamo a alguien por cada IPRESS y que tenga opción de Leído</w:t>
            </w:r>
          </w:p>
        </w:tc>
        <w:tc>
          <w:tcPr>
            <w:tcW w:w="1559" w:type="dxa"/>
            <w:tcBorders>
              <w:bottom w:val="single" w:sz="8" w:space="0" w:color="000000"/>
              <w:right w:val="single" w:sz="8" w:space="0" w:color="000000"/>
            </w:tcBorders>
            <w:vAlign w:val="bottom"/>
          </w:tcPr>
          <w:p w14:paraId="64B9B21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9BADBD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3F2CDD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4</w:t>
            </w:r>
          </w:p>
        </w:tc>
        <w:tc>
          <w:tcPr>
            <w:tcW w:w="1715" w:type="dxa"/>
            <w:tcBorders>
              <w:bottom w:val="single" w:sz="8" w:space="0" w:color="000000"/>
              <w:right w:val="single" w:sz="8" w:space="0" w:color="000000"/>
            </w:tcBorders>
            <w:shd w:val="clear" w:color="auto" w:fill="E1E0E0"/>
            <w:vAlign w:val="bottom"/>
          </w:tcPr>
          <w:p w14:paraId="14CF594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71A06D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bir fotos y videos cómo pruebas</w:t>
            </w:r>
          </w:p>
        </w:tc>
        <w:tc>
          <w:tcPr>
            <w:tcW w:w="5380" w:type="dxa"/>
            <w:tcBorders>
              <w:bottom w:val="single" w:sz="8" w:space="0" w:color="000000"/>
              <w:right w:val="single" w:sz="8" w:space="0" w:color="000000"/>
            </w:tcBorders>
            <w:shd w:val="clear" w:color="auto" w:fill="E1E0E0"/>
            <w:vAlign w:val="bottom"/>
          </w:tcPr>
          <w:p w14:paraId="328F116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14:paraId="359A4C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14:paraId="7B6416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2C65F34"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9133F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5</w:t>
            </w:r>
          </w:p>
        </w:tc>
        <w:tc>
          <w:tcPr>
            <w:tcW w:w="1715" w:type="dxa"/>
            <w:tcBorders>
              <w:bottom w:val="single" w:sz="8" w:space="0" w:color="000000"/>
              <w:right w:val="single" w:sz="8" w:space="0" w:color="000000"/>
            </w:tcBorders>
            <w:vAlign w:val="bottom"/>
          </w:tcPr>
          <w:p w14:paraId="7D82F7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46B225D" w14:textId="6C7E4D3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jemplos de casos que fueron a favor del ciudadano. Si se </w:t>
            </w:r>
            <w:r w:rsidR="00BA156B" w:rsidRPr="00BA156B">
              <w:rPr>
                <w:rFonts w:cs="Times New Roman"/>
                <w:color w:val="000000"/>
                <w:lang w:val="es-PE"/>
              </w:rPr>
              <w:t>solucionó</w:t>
            </w:r>
            <w:r w:rsidRPr="00BA156B">
              <w:rPr>
                <w:rFonts w:cs="Times New Roman"/>
                <w:color w:val="000000"/>
                <w:lang w:val="es-PE"/>
              </w:rPr>
              <w:t xml:space="preserve"> o no.</w:t>
            </w:r>
          </w:p>
        </w:tc>
        <w:tc>
          <w:tcPr>
            <w:tcW w:w="5380" w:type="dxa"/>
            <w:tcBorders>
              <w:bottom w:val="single" w:sz="8" w:space="0" w:color="000000"/>
              <w:right w:val="single" w:sz="8" w:space="0" w:color="000000"/>
            </w:tcBorders>
            <w:vAlign w:val="bottom"/>
          </w:tcPr>
          <w:p w14:paraId="3D121E3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14:paraId="7B1E8C1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de la IPRESS luego de presentar el reclamo</w:t>
            </w:r>
          </w:p>
        </w:tc>
        <w:tc>
          <w:tcPr>
            <w:tcW w:w="1559" w:type="dxa"/>
            <w:tcBorders>
              <w:bottom w:val="single" w:sz="8" w:space="0" w:color="000000"/>
              <w:right w:val="single" w:sz="8" w:space="0" w:color="000000"/>
            </w:tcBorders>
            <w:vAlign w:val="bottom"/>
          </w:tcPr>
          <w:p w14:paraId="5DF1DD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C836BF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F3F11A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6</w:t>
            </w:r>
          </w:p>
        </w:tc>
        <w:tc>
          <w:tcPr>
            <w:tcW w:w="1715" w:type="dxa"/>
            <w:tcBorders>
              <w:bottom w:val="single" w:sz="8" w:space="0" w:color="000000"/>
              <w:right w:val="single" w:sz="8" w:space="0" w:color="000000"/>
            </w:tcBorders>
            <w:shd w:val="clear" w:color="auto" w:fill="E1E0E0"/>
            <w:vAlign w:val="bottom"/>
          </w:tcPr>
          <w:p w14:paraId="219408C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720C7F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iempo de respuesta estimada</w:t>
            </w:r>
          </w:p>
        </w:tc>
        <w:tc>
          <w:tcPr>
            <w:tcW w:w="5380" w:type="dxa"/>
            <w:tcBorders>
              <w:bottom w:val="single" w:sz="8" w:space="0" w:color="000000"/>
              <w:right w:val="single" w:sz="8" w:space="0" w:color="000000"/>
            </w:tcBorders>
            <w:shd w:val="clear" w:color="auto" w:fill="E1E0E0"/>
            <w:vAlign w:val="bottom"/>
          </w:tcPr>
          <w:p w14:paraId="4FA3AE70" w14:textId="76A19ED2"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ciudadano quiero saber para </w:t>
            </w:r>
            <w:r w:rsidR="00BA156B" w:rsidRPr="00BA156B">
              <w:rPr>
                <w:rFonts w:cs="Times New Roman"/>
                <w:color w:val="000000"/>
                <w:lang w:val="es-PE"/>
              </w:rPr>
              <w:t>qué</w:t>
            </w:r>
            <w:r w:rsidRPr="00BA156B">
              <w:rPr>
                <w:rFonts w:cs="Times New Roman"/>
                <w:color w:val="000000"/>
                <w:lang w:val="es-PE"/>
              </w:rPr>
              <w:t xml:space="preserve">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14:paraId="5567CD8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14:paraId="0A43F7B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DA00F9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08D0E06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7</w:t>
            </w:r>
          </w:p>
        </w:tc>
        <w:tc>
          <w:tcPr>
            <w:tcW w:w="1715" w:type="dxa"/>
            <w:tcBorders>
              <w:bottom w:val="single" w:sz="8" w:space="0" w:color="000000"/>
              <w:right w:val="single" w:sz="8" w:space="0" w:color="000000"/>
            </w:tcBorders>
            <w:vAlign w:val="bottom"/>
          </w:tcPr>
          <w:p w14:paraId="503EBAB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118F029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no sea engorroso presentar un reclamo</w:t>
            </w:r>
          </w:p>
        </w:tc>
        <w:tc>
          <w:tcPr>
            <w:tcW w:w="5380" w:type="dxa"/>
            <w:tcBorders>
              <w:bottom w:val="single" w:sz="8" w:space="0" w:color="000000"/>
              <w:right w:val="single" w:sz="8" w:space="0" w:color="000000"/>
            </w:tcBorders>
            <w:vAlign w:val="bottom"/>
          </w:tcPr>
          <w:p w14:paraId="3663F09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14:paraId="33129DF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Hacer el sistema en pocos pasos y que sean sencillos</w:t>
            </w:r>
          </w:p>
        </w:tc>
        <w:tc>
          <w:tcPr>
            <w:tcW w:w="1559" w:type="dxa"/>
            <w:tcBorders>
              <w:bottom w:val="single" w:sz="8" w:space="0" w:color="000000"/>
              <w:right w:val="single" w:sz="8" w:space="0" w:color="000000"/>
            </w:tcBorders>
            <w:vAlign w:val="bottom"/>
          </w:tcPr>
          <w:p w14:paraId="6C43BC6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A170B2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083E37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8</w:t>
            </w:r>
          </w:p>
        </w:tc>
        <w:tc>
          <w:tcPr>
            <w:tcW w:w="1715" w:type="dxa"/>
            <w:tcBorders>
              <w:bottom w:val="single" w:sz="8" w:space="0" w:color="000000"/>
              <w:right w:val="single" w:sz="8" w:space="0" w:color="000000"/>
            </w:tcBorders>
            <w:shd w:val="clear" w:color="auto" w:fill="E1E0E0"/>
            <w:vAlign w:val="bottom"/>
          </w:tcPr>
          <w:p w14:paraId="5EB9EF3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1E1B30E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r ciudadano quejosos recurrentes</w:t>
            </w:r>
          </w:p>
        </w:tc>
        <w:tc>
          <w:tcPr>
            <w:tcW w:w="5380" w:type="dxa"/>
            <w:tcBorders>
              <w:bottom w:val="single" w:sz="8" w:space="0" w:color="000000"/>
              <w:right w:val="single" w:sz="8" w:space="0" w:color="000000"/>
            </w:tcBorders>
            <w:shd w:val="clear" w:color="auto" w:fill="E1E0E0"/>
            <w:vAlign w:val="bottom"/>
          </w:tcPr>
          <w:p w14:paraId="142EFE8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14:paraId="69E681B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14:paraId="4B0C1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716EB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114A66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9</w:t>
            </w:r>
          </w:p>
        </w:tc>
        <w:tc>
          <w:tcPr>
            <w:tcW w:w="1715" w:type="dxa"/>
            <w:tcBorders>
              <w:bottom w:val="single" w:sz="8" w:space="0" w:color="000000"/>
              <w:right w:val="single" w:sz="8" w:space="0" w:color="000000"/>
            </w:tcBorders>
            <w:vAlign w:val="bottom"/>
          </w:tcPr>
          <w:p w14:paraId="204063D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vAlign w:val="bottom"/>
          </w:tcPr>
          <w:p w14:paraId="6143A9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legar a al menos 2 personas encargadas para darle solución</w:t>
            </w:r>
          </w:p>
        </w:tc>
        <w:tc>
          <w:tcPr>
            <w:tcW w:w="5380" w:type="dxa"/>
            <w:tcBorders>
              <w:bottom w:val="single" w:sz="8" w:space="0" w:color="000000"/>
              <w:right w:val="single" w:sz="8" w:space="0" w:color="000000"/>
            </w:tcBorders>
            <w:vAlign w:val="bottom"/>
          </w:tcPr>
          <w:p w14:paraId="7BC548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14:paraId="5A82D4C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nviar correo electrónico a personas designadas para recibir estos reclamos</w:t>
            </w:r>
          </w:p>
        </w:tc>
        <w:tc>
          <w:tcPr>
            <w:tcW w:w="1559" w:type="dxa"/>
            <w:tcBorders>
              <w:bottom w:val="single" w:sz="8" w:space="0" w:color="000000"/>
              <w:right w:val="single" w:sz="8" w:space="0" w:color="000000"/>
            </w:tcBorders>
            <w:vAlign w:val="bottom"/>
          </w:tcPr>
          <w:p w14:paraId="682A3A9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54C143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54357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0</w:t>
            </w:r>
          </w:p>
        </w:tc>
        <w:tc>
          <w:tcPr>
            <w:tcW w:w="1715" w:type="dxa"/>
            <w:tcBorders>
              <w:bottom w:val="single" w:sz="8" w:space="0" w:color="000000"/>
              <w:right w:val="single" w:sz="8" w:space="0" w:color="000000"/>
            </w:tcBorders>
            <w:shd w:val="clear" w:color="auto" w:fill="E1E0E0"/>
            <w:vAlign w:val="bottom"/>
          </w:tcPr>
          <w:p w14:paraId="03813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0E8D7A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14:paraId="649BF79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14:paraId="4E75F90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14:paraId="1EDE681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CAFAD6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62AF93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1</w:t>
            </w:r>
          </w:p>
        </w:tc>
        <w:tc>
          <w:tcPr>
            <w:tcW w:w="1715" w:type="dxa"/>
            <w:tcBorders>
              <w:bottom w:val="single" w:sz="8" w:space="0" w:color="000000"/>
              <w:right w:val="single" w:sz="8" w:space="0" w:color="000000"/>
            </w:tcBorders>
            <w:vAlign w:val="bottom"/>
          </w:tcPr>
          <w:p w14:paraId="04C7522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6DA6B09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ervicios y servidor más reclamados, y más felicitado</w:t>
            </w:r>
          </w:p>
        </w:tc>
        <w:tc>
          <w:tcPr>
            <w:tcW w:w="5380" w:type="dxa"/>
            <w:tcBorders>
              <w:bottom w:val="single" w:sz="8" w:space="0" w:color="000000"/>
              <w:right w:val="single" w:sz="8" w:space="0" w:color="000000"/>
            </w:tcBorders>
            <w:vAlign w:val="bottom"/>
          </w:tcPr>
          <w:p w14:paraId="2ED0E985" w14:textId="6AD38E6A"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diversos usuarios del sistema quiero conocer </w:t>
            </w:r>
            <w:r w:rsidR="00BA156B" w:rsidRPr="00BA156B">
              <w:rPr>
                <w:rFonts w:cs="Times New Roman"/>
                <w:color w:val="000000"/>
                <w:lang w:val="es-PE"/>
              </w:rPr>
              <w:t>cuáles</w:t>
            </w:r>
            <w:r w:rsidRPr="00BA156B">
              <w:rPr>
                <w:rFonts w:cs="Times New Roman"/>
                <w:color w:val="000000"/>
                <w:lang w:val="es-PE"/>
              </w:rPr>
              <w:t xml:space="preserve">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14:paraId="1F9B5F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y felicitaciones por servicio y servidor</w:t>
            </w:r>
          </w:p>
        </w:tc>
        <w:tc>
          <w:tcPr>
            <w:tcW w:w="1559" w:type="dxa"/>
            <w:tcBorders>
              <w:bottom w:val="single" w:sz="8" w:space="0" w:color="000000"/>
              <w:right w:val="single" w:sz="8" w:space="0" w:color="000000"/>
            </w:tcBorders>
            <w:vAlign w:val="bottom"/>
          </w:tcPr>
          <w:p w14:paraId="26A6810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68F69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A9BF812"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2</w:t>
            </w:r>
          </w:p>
        </w:tc>
        <w:tc>
          <w:tcPr>
            <w:tcW w:w="1715" w:type="dxa"/>
            <w:tcBorders>
              <w:bottom w:val="single" w:sz="8" w:space="0" w:color="000000"/>
              <w:right w:val="single" w:sz="8" w:space="0" w:color="000000"/>
            </w:tcBorders>
            <w:shd w:val="clear" w:color="auto" w:fill="E1E0E0"/>
            <w:vAlign w:val="bottom"/>
          </w:tcPr>
          <w:p w14:paraId="2C88B8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14194C4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stado del reclamo</w:t>
            </w:r>
          </w:p>
        </w:tc>
        <w:tc>
          <w:tcPr>
            <w:tcW w:w="5380" w:type="dxa"/>
            <w:tcBorders>
              <w:bottom w:val="single" w:sz="8" w:space="0" w:color="000000"/>
              <w:right w:val="single" w:sz="8" w:space="0" w:color="000000"/>
            </w:tcBorders>
            <w:shd w:val="clear" w:color="auto" w:fill="E1E0E0"/>
            <w:vAlign w:val="bottom"/>
          </w:tcPr>
          <w:p w14:paraId="298F14BC" w14:textId="3E1A6759"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diversos usuarios del sistema quiero conocer el estado de los reclamos para poder saber </w:t>
            </w:r>
            <w:r w:rsidR="00BA156B" w:rsidRPr="00BA156B">
              <w:rPr>
                <w:rFonts w:cs="Times New Roman"/>
                <w:color w:val="000000"/>
                <w:lang w:val="es-PE"/>
              </w:rPr>
              <w:t>cuándo</w:t>
            </w:r>
            <w:r w:rsidRPr="00BA156B">
              <w:rPr>
                <w:rFonts w:cs="Times New Roman"/>
                <w:color w:val="000000"/>
                <w:lang w:val="es-PE"/>
              </w:rPr>
              <w:t xml:space="preserve"> intervenir por los ciudadanos</w:t>
            </w:r>
          </w:p>
        </w:tc>
        <w:tc>
          <w:tcPr>
            <w:tcW w:w="2341" w:type="dxa"/>
            <w:tcBorders>
              <w:bottom w:val="single" w:sz="8" w:space="0" w:color="000000"/>
              <w:right w:val="single" w:sz="8" w:space="0" w:color="000000"/>
            </w:tcBorders>
            <w:shd w:val="clear" w:color="auto" w:fill="E1E0E0"/>
            <w:vAlign w:val="bottom"/>
          </w:tcPr>
          <w:p w14:paraId="711B2FD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Incluir estado del reclamo mediante semáforo (verde para </w:t>
            </w:r>
            <w:r w:rsidRPr="00BA156B">
              <w:rPr>
                <w:rFonts w:cs="Times New Roman"/>
                <w:color w:val="000000"/>
                <w:lang w:val="es-PE"/>
              </w:rPr>
              <w:lastRenderedPageBreak/>
              <w:t>&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14:paraId="3B06FF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Alto - 3</w:t>
            </w:r>
          </w:p>
        </w:tc>
      </w:tr>
      <w:tr w:rsidR="00ED4396" w:rsidRPr="00BA156B" w14:paraId="51E9A1D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6DAEEF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3</w:t>
            </w:r>
          </w:p>
        </w:tc>
        <w:tc>
          <w:tcPr>
            <w:tcW w:w="1715" w:type="dxa"/>
            <w:tcBorders>
              <w:bottom w:val="single" w:sz="8" w:space="0" w:color="000000"/>
              <w:right w:val="single" w:sz="8" w:space="0" w:color="000000"/>
            </w:tcBorders>
            <w:vAlign w:val="bottom"/>
          </w:tcPr>
          <w:p w14:paraId="680F09A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3F1DF7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ispositivo móvil (cualquier terminal)</w:t>
            </w:r>
          </w:p>
        </w:tc>
        <w:tc>
          <w:tcPr>
            <w:tcW w:w="5380" w:type="dxa"/>
            <w:tcBorders>
              <w:bottom w:val="single" w:sz="8" w:space="0" w:color="000000"/>
              <w:right w:val="single" w:sz="8" w:space="0" w:color="000000"/>
            </w:tcBorders>
            <w:vAlign w:val="bottom"/>
          </w:tcPr>
          <w:p w14:paraId="111616D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poder revisar el sistema desde mi celular para poder ver datos de forma rápida</w:t>
            </w:r>
          </w:p>
        </w:tc>
        <w:tc>
          <w:tcPr>
            <w:tcW w:w="2341" w:type="dxa"/>
            <w:tcBorders>
              <w:bottom w:val="single" w:sz="8" w:space="0" w:color="000000"/>
              <w:right w:val="single" w:sz="8" w:space="0" w:color="000000"/>
            </w:tcBorders>
            <w:vAlign w:val="bottom"/>
          </w:tcPr>
          <w:p w14:paraId="17763A2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pp con usuario y contraseña</w:t>
            </w:r>
          </w:p>
        </w:tc>
        <w:tc>
          <w:tcPr>
            <w:tcW w:w="1559" w:type="dxa"/>
            <w:tcBorders>
              <w:bottom w:val="single" w:sz="8" w:space="0" w:color="000000"/>
              <w:right w:val="single" w:sz="8" w:space="0" w:color="000000"/>
            </w:tcBorders>
            <w:vAlign w:val="bottom"/>
          </w:tcPr>
          <w:p w14:paraId="2DA299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CA3BF9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AF1C8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4</w:t>
            </w:r>
          </w:p>
        </w:tc>
        <w:tc>
          <w:tcPr>
            <w:tcW w:w="1715" w:type="dxa"/>
            <w:tcBorders>
              <w:bottom w:val="single" w:sz="8" w:space="0" w:color="000000"/>
              <w:right w:val="single" w:sz="8" w:space="0" w:color="000000"/>
            </w:tcBorders>
            <w:shd w:val="clear" w:color="auto" w:fill="E1E0E0"/>
            <w:vAlign w:val="bottom"/>
          </w:tcPr>
          <w:p w14:paraId="78B2818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731FCBF7" w14:textId="6F4EE63C"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Estadísticas</w:t>
            </w:r>
            <w:r w:rsidR="00ED4396" w:rsidRPr="00BA156B">
              <w:rPr>
                <w:rFonts w:cs="Times New Roman"/>
                <w:color w:val="000000"/>
                <w:lang w:val="es-PE"/>
              </w:rPr>
              <w:t xml:space="preserve"> de distintas IPRESS y ranking, tendencias e indicadores</w:t>
            </w:r>
          </w:p>
        </w:tc>
        <w:tc>
          <w:tcPr>
            <w:tcW w:w="5380" w:type="dxa"/>
            <w:tcBorders>
              <w:bottom w:val="single" w:sz="8" w:space="0" w:color="000000"/>
              <w:right w:val="single" w:sz="8" w:space="0" w:color="000000"/>
            </w:tcBorders>
            <w:shd w:val="clear" w:color="auto" w:fill="E1E0E0"/>
            <w:vAlign w:val="bottom"/>
          </w:tcPr>
          <w:p w14:paraId="25E0BE4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14:paraId="39F0E49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14:paraId="697E482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7B305A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F9C42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5</w:t>
            </w:r>
          </w:p>
        </w:tc>
        <w:tc>
          <w:tcPr>
            <w:tcW w:w="1715" w:type="dxa"/>
            <w:tcBorders>
              <w:bottom w:val="single" w:sz="8" w:space="0" w:color="000000"/>
              <w:right w:val="single" w:sz="8" w:space="0" w:color="000000"/>
            </w:tcBorders>
            <w:vAlign w:val="bottom"/>
          </w:tcPr>
          <w:p w14:paraId="28E6937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30B2FAE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portes consolidados (por tipo de nivel)</w:t>
            </w:r>
          </w:p>
        </w:tc>
        <w:tc>
          <w:tcPr>
            <w:tcW w:w="5380" w:type="dxa"/>
            <w:tcBorders>
              <w:bottom w:val="single" w:sz="8" w:space="0" w:color="000000"/>
              <w:right w:val="single" w:sz="8" w:space="0" w:color="000000"/>
            </w:tcBorders>
            <w:vAlign w:val="bottom"/>
          </w:tcPr>
          <w:p w14:paraId="5D50CAE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14:paraId="7F860A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abla de reporte consolidado de todos los reclamos presentados. Descargable en Excel y PDF.</w:t>
            </w:r>
          </w:p>
        </w:tc>
        <w:tc>
          <w:tcPr>
            <w:tcW w:w="1559" w:type="dxa"/>
            <w:tcBorders>
              <w:bottom w:val="single" w:sz="8" w:space="0" w:color="000000"/>
              <w:right w:val="single" w:sz="8" w:space="0" w:color="000000"/>
            </w:tcBorders>
            <w:vAlign w:val="bottom"/>
          </w:tcPr>
          <w:p w14:paraId="5441CB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A9FC4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8FAD41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6</w:t>
            </w:r>
          </w:p>
        </w:tc>
        <w:tc>
          <w:tcPr>
            <w:tcW w:w="1715" w:type="dxa"/>
            <w:tcBorders>
              <w:bottom w:val="single" w:sz="8" w:space="0" w:color="000000"/>
              <w:right w:val="single" w:sz="8" w:space="0" w:color="000000"/>
            </w:tcBorders>
            <w:shd w:val="clear" w:color="auto" w:fill="E1E0E0"/>
            <w:vAlign w:val="bottom"/>
          </w:tcPr>
          <w:p w14:paraId="19A7B23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516C36A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onente educativo</w:t>
            </w:r>
          </w:p>
        </w:tc>
        <w:tc>
          <w:tcPr>
            <w:tcW w:w="5380" w:type="dxa"/>
            <w:tcBorders>
              <w:bottom w:val="single" w:sz="8" w:space="0" w:color="000000"/>
              <w:right w:val="single" w:sz="8" w:space="0" w:color="000000"/>
            </w:tcBorders>
            <w:shd w:val="clear" w:color="auto" w:fill="E1E0E0"/>
            <w:vAlign w:val="bottom"/>
          </w:tcPr>
          <w:p w14:paraId="3F7A771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poder inculcar la cultura de los reclamos a los ciudadano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14:paraId="5838A5C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queño tutorial para poder explicar cómo funciona el sistema y mostrar diferencias de reclamo, queja y sugerencia</w:t>
            </w:r>
          </w:p>
        </w:tc>
        <w:tc>
          <w:tcPr>
            <w:tcW w:w="1559" w:type="dxa"/>
            <w:tcBorders>
              <w:bottom w:val="single" w:sz="8" w:space="0" w:color="000000"/>
              <w:right w:val="single" w:sz="8" w:space="0" w:color="000000"/>
            </w:tcBorders>
            <w:shd w:val="clear" w:color="auto" w:fill="E1E0E0"/>
            <w:vAlign w:val="bottom"/>
          </w:tcPr>
          <w:p w14:paraId="103D4C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7440E6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7E524728"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27</w:t>
            </w:r>
          </w:p>
        </w:tc>
        <w:tc>
          <w:tcPr>
            <w:tcW w:w="1715" w:type="dxa"/>
            <w:tcBorders>
              <w:bottom w:val="single" w:sz="8" w:space="0" w:color="000000"/>
              <w:right w:val="single" w:sz="8" w:space="0" w:color="000000"/>
            </w:tcBorders>
            <w:vAlign w:val="bottom"/>
          </w:tcPr>
          <w:p w14:paraId="3580B6E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5F683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strar que mejoras se hicieron x reclamos presentados</w:t>
            </w:r>
          </w:p>
        </w:tc>
        <w:tc>
          <w:tcPr>
            <w:tcW w:w="5380" w:type="dxa"/>
            <w:tcBorders>
              <w:bottom w:val="single" w:sz="8" w:space="0" w:color="000000"/>
              <w:right w:val="single" w:sz="8" w:space="0" w:color="000000"/>
            </w:tcBorders>
            <w:vAlign w:val="bottom"/>
          </w:tcPr>
          <w:p w14:paraId="7D1CEAE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14:paraId="596D696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rte que enseñe las mejoras que se hicieron por diversos reclamos</w:t>
            </w:r>
          </w:p>
        </w:tc>
        <w:tc>
          <w:tcPr>
            <w:tcW w:w="1559" w:type="dxa"/>
            <w:tcBorders>
              <w:bottom w:val="single" w:sz="8" w:space="0" w:color="000000"/>
              <w:right w:val="single" w:sz="8" w:space="0" w:color="000000"/>
            </w:tcBorders>
            <w:vAlign w:val="bottom"/>
          </w:tcPr>
          <w:p w14:paraId="55707BA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0B58369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8E97EB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8</w:t>
            </w:r>
          </w:p>
        </w:tc>
        <w:tc>
          <w:tcPr>
            <w:tcW w:w="1715" w:type="dxa"/>
            <w:tcBorders>
              <w:bottom w:val="single" w:sz="8" w:space="0" w:color="000000"/>
              <w:right w:val="single" w:sz="8" w:space="0" w:color="000000"/>
            </w:tcBorders>
            <w:shd w:val="clear" w:color="auto" w:fill="E1E0E0"/>
            <w:vAlign w:val="bottom"/>
          </w:tcPr>
          <w:p w14:paraId="60AF82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4827CB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14:paraId="39C13D0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14:paraId="454FF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14:paraId="27FF61D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637EAF0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2320F8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9</w:t>
            </w:r>
          </w:p>
        </w:tc>
        <w:tc>
          <w:tcPr>
            <w:tcW w:w="1715" w:type="dxa"/>
            <w:tcBorders>
              <w:bottom w:val="single" w:sz="8" w:space="0" w:color="000000"/>
              <w:right w:val="single" w:sz="8" w:space="0" w:color="000000"/>
            </w:tcBorders>
            <w:vAlign w:val="bottom"/>
          </w:tcPr>
          <w:p w14:paraId="658A600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08927F9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Juntar reclamos para mostrar cuantos tienen el problema y posibles soluciones</w:t>
            </w:r>
          </w:p>
        </w:tc>
        <w:tc>
          <w:tcPr>
            <w:tcW w:w="5380" w:type="dxa"/>
            <w:tcBorders>
              <w:bottom w:val="single" w:sz="8" w:space="0" w:color="000000"/>
              <w:right w:val="single" w:sz="8" w:space="0" w:color="000000"/>
            </w:tcBorders>
            <w:vAlign w:val="bottom"/>
          </w:tcPr>
          <w:p w14:paraId="7735097C" w14:textId="7048BE2B"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diversos usuarios del sistema quiero agrupar reclamos para poder </w:t>
            </w:r>
            <w:r w:rsidR="00BA156B" w:rsidRPr="00BA156B">
              <w:rPr>
                <w:rFonts w:cs="Times New Roman"/>
                <w:color w:val="000000"/>
                <w:lang w:val="es-PE"/>
              </w:rPr>
              <w:t>qué</w:t>
            </w:r>
            <w:r w:rsidRPr="00BA156B">
              <w:rPr>
                <w:rFonts w:cs="Times New Roman"/>
                <w:color w:val="000000"/>
                <w:lang w:val="es-PE"/>
              </w:rPr>
              <w:t xml:space="preserve"> tan recurrente es dicho reclamo</w:t>
            </w:r>
          </w:p>
        </w:tc>
        <w:tc>
          <w:tcPr>
            <w:tcW w:w="2341" w:type="dxa"/>
            <w:tcBorders>
              <w:bottom w:val="single" w:sz="8" w:space="0" w:color="000000"/>
              <w:right w:val="single" w:sz="8" w:space="0" w:color="000000"/>
            </w:tcBorders>
            <w:vAlign w:val="bottom"/>
          </w:tcPr>
          <w:p w14:paraId="48B9C72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grupación de reclamos por tipo. Filtro</w:t>
            </w:r>
          </w:p>
        </w:tc>
        <w:tc>
          <w:tcPr>
            <w:tcW w:w="1559" w:type="dxa"/>
            <w:tcBorders>
              <w:bottom w:val="single" w:sz="8" w:space="0" w:color="000000"/>
              <w:right w:val="single" w:sz="8" w:space="0" w:color="000000"/>
            </w:tcBorders>
            <w:vAlign w:val="bottom"/>
          </w:tcPr>
          <w:p w14:paraId="1A199BE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34338B3"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E0C9B2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0</w:t>
            </w:r>
          </w:p>
        </w:tc>
        <w:tc>
          <w:tcPr>
            <w:tcW w:w="1715" w:type="dxa"/>
            <w:tcBorders>
              <w:bottom w:val="single" w:sz="8" w:space="0" w:color="000000"/>
              <w:right w:val="single" w:sz="8" w:space="0" w:color="000000"/>
            </w:tcBorders>
            <w:shd w:val="clear" w:color="auto" w:fill="E1E0E0"/>
            <w:vAlign w:val="bottom"/>
          </w:tcPr>
          <w:p w14:paraId="14A8B5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27555D1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el ciudadano pueda participar</w:t>
            </w:r>
          </w:p>
        </w:tc>
        <w:tc>
          <w:tcPr>
            <w:tcW w:w="5380" w:type="dxa"/>
            <w:tcBorders>
              <w:bottom w:val="single" w:sz="8" w:space="0" w:color="000000"/>
              <w:right w:val="single" w:sz="8" w:space="0" w:color="000000"/>
            </w:tcBorders>
            <w:shd w:val="clear" w:color="auto" w:fill="E1E0E0"/>
            <w:vAlign w:val="bottom"/>
          </w:tcPr>
          <w:p w14:paraId="10E1F11D" w14:textId="6F357BB6"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Cómo diversos usuarios del sistema quiero poder ser </w:t>
            </w:r>
            <w:r w:rsidR="00BA156B" w:rsidRPr="00BA156B">
              <w:rPr>
                <w:rFonts w:cs="Times New Roman"/>
                <w:color w:val="000000"/>
                <w:lang w:val="es-PE"/>
              </w:rPr>
              <w:t>partícipe</w:t>
            </w:r>
            <w:r w:rsidRPr="00BA156B">
              <w:rPr>
                <w:rFonts w:cs="Times New Roman"/>
                <w:color w:val="000000"/>
                <w:lang w:val="es-PE"/>
              </w:rPr>
              <w:t xml:space="preserv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14:paraId="46EB95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14:paraId="56CA203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174E35F" w14:textId="77777777" w:rsidTr="00ED4396">
        <w:tc>
          <w:tcPr>
            <w:tcW w:w="504" w:type="dxa"/>
            <w:tcBorders>
              <w:left w:val="single" w:sz="8" w:space="0" w:color="000000"/>
              <w:bottom w:val="single" w:sz="8" w:space="0" w:color="000000"/>
              <w:right w:val="single" w:sz="8" w:space="0" w:color="000000"/>
            </w:tcBorders>
            <w:vAlign w:val="bottom"/>
          </w:tcPr>
          <w:p w14:paraId="64E2E6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1</w:t>
            </w:r>
          </w:p>
        </w:tc>
        <w:tc>
          <w:tcPr>
            <w:tcW w:w="1715" w:type="dxa"/>
            <w:tcBorders>
              <w:bottom w:val="single" w:sz="8" w:space="0" w:color="000000"/>
              <w:right w:val="single" w:sz="8" w:space="0" w:color="000000"/>
            </w:tcBorders>
            <w:vAlign w:val="bottom"/>
          </w:tcPr>
          <w:p w14:paraId="6FB25E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8E7BF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jorar comunicación con IPRESS</w:t>
            </w:r>
          </w:p>
        </w:tc>
        <w:tc>
          <w:tcPr>
            <w:tcW w:w="5380" w:type="dxa"/>
            <w:tcBorders>
              <w:bottom w:val="single" w:sz="8" w:space="0" w:color="000000"/>
              <w:right w:val="single" w:sz="8" w:space="0" w:color="000000"/>
            </w:tcBorders>
            <w:vAlign w:val="bottom"/>
          </w:tcPr>
          <w:p w14:paraId="5DA8E1D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ómo diversos usuarios del sistema 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14:paraId="32EBE17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Hacer el sistema de gestión de reclamos</w:t>
            </w:r>
          </w:p>
        </w:tc>
        <w:tc>
          <w:tcPr>
            <w:tcW w:w="1559" w:type="dxa"/>
            <w:tcBorders>
              <w:bottom w:val="single" w:sz="8" w:space="0" w:color="000000"/>
              <w:right w:val="single" w:sz="8" w:space="0" w:color="000000"/>
            </w:tcBorders>
            <w:vAlign w:val="bottom"/>
          </w:tcPr>
          <w:p w14:paraId="1E36A56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bl>
    <w:p w14:paraId="6C4383C2" w14:textId="77777777" w:rsidR="00ED4396" w:rsidRPr="00BA156B" w:rsidRDefault="00ED4396" w:rsidP="000E179A">
      <w:pPr>
        <w:spacing w:line="360" w:lineRule="auto"/>
        <w:jc w:val="both"/>
        <w:rPr>
          <w:rFonts w:cs="Times New Roman"/>
          <w:lang w:val="es-PE"/>
        </w:rPr>
        <w:sectPr w:rsidR="00ED4396" w:rsidRPr="00BA156B" w:rsidSect="00C271AB">
          <w:pgSz w:w="16840" w:h="11900" w:orient="landscape"/>
          <w:pgMar w:top="1701" w:right="1418" w:bottom="1701" w:left="2268" w:header="709" w:footer="709" w:gutter="0"/>
          <w:cols w:space="708"/>
          <w:titlePg/>
          <w:docGrid w:linePitch="360"/>
        </w:sectPr>
      </w:pPr>
    </w:p>
    <w:p w14:paraId="752297EB" w14:textId="77777777" w:rsidR="00A04522" w:rsidRPr="008D23C7" w:rsidRDefault="00A04522" w:rsidP="008D23C7">
      <w:pPr>
        <w:pStyle w:val="Ttulo3"/>
      </w:pPr>
      <w:bookmarkStart w:id="49" w:name="_Toc511166313"/>
      <w:r w:rsidRPr="008D23C7">
        <w:lastRenderedPageBreak/>
        <w:t>Reclasificación de la Tabla de Clasificación de Reclamos</w:t>
      </w:r>
      <w:bookmarkEnd w:id="49"/>
    </w:p>
    <w:p w14:paraId="1F16A6BA" w14:textId="72F015D2" w:rsidR="008245D8" w:rsidRPr="008D23C7" w:rsidRDefault="00A04522" w:rsidP="008D23C7">
      <w:pPr>
        <w:pStyle w:val="Texto"/>
      </w:pPr>
      <w:r w:rsidRPr="00BA156B">
        <w:t xml:space="preserve">Para realizar la reclasificación de la tabla de clasificación de reclamos, </w:t>
      </w:r>
      <w:r w:rsidR="00B36961" w:rsidRPr="00BA156B">
        <w:t xml:space="preserve">se </w:t>
      </w:r>
      <w:r w:rsidR="00ED4396" w:rsidRPr="00BA156B">
        <w:t>revisó</w:t>
      </w:r>
      <w:r w:rsidR="00F6143B" w:rsidRPr="00BA156B">
        <w:t xml:space="preserve"> la tabla de clasificación actual </w:t>
      </w:r>
      <w:r w:rsidR="00F95012" w:rsidRPr="00BA156B">
        <w:t>y se encontraron var</w:t>
      </w:r>
      <w:r w:rsidR="00AB571D" w:rsidRPr="00BA156B">
        <w:t xml:space="preserve">ios tipos de reclamos </w:t>
      </w:r>
      <w:r w:rsidR="00B36961" w:rsidRPr="00BA156B">
        <w:t>repetidos</w:t>
      </w:r>
      <w:r w:rsidR="00AB571D" w:rsidRPr="00BA156B">
        <w:t xml:space="preserve"> o que podían ser contenidos dentro de otros</w:t>
      </w:r>
      <w:r w:rsidR="00EA6649" w:rsidRPr="00BA156B">
        <w:t xml:space="preserve">. </w:t>
      </w:r>
      <w:r w:rsidR="006612B4" w:rsidRPr="00BA156B">
        <w:t xml:space="preserve">Como este trabajo de investigación </w:t>
      </w:r>
      <w:r w:rsidR="00BD17E8" w:rsidRPr="00BA156B">
        <w:t>está</w:t>
      </w:r>
      <w:r w:rsidR="006612B4" w:rsidRPr="00BA156B">
        <w:t xml:space="preserve"> enfocado en reclamos presentados en IPRES</w:t>
      </w:r>
      <w:r w:rsidR="00A246A7" w:rsidRPr="00BA156B">
        <w:t>S se hizo una depuración</w:t>
      </w:r>
      <w:r w:rsidR="006612B4" w:rsidRPr="00BA156B">
        <w:t xml:space="preserve"> </w:t>
      </w:r>
      <w:r w:rsidR="002E1E27" w:rsidRPr="00BA156B">
        <w:t>con el enfoque</w:t>
      </w:r>
      <w:r w:rsidR="006612B4" w:rsidRPr="00BA156B">
        <w:t xml:space="preserve"> solo en este tipo de reclamos</w:t>
      </w:r>
      <w:r w:rsidR="00EA6649" w:rsidRPr="00BA156B">
        <w:t xml:space="preserve"> y se obtuvieron </w:t>
      </w:r>
      <w:r w:rsidR="00BD17E8" w:rsidRPr="00BA156B">
        <w:t>en total 45</w:t>
      </w:r>
      <w:r w:rsidR="00441AF6" w:rsidRPr="00BA156B">
        <w:t xml:space="preserve"> tipos de reclamos. </w:t>
      </w:r>
      <w:r w:rsidR="00A246A7" w:rsidRPr="00BA156B">
        <w:t>C</w:t>
      </w:r>
      <w:r w:rsidR="009C17A7" w:rsidRPr="00BA156B">
        <w:t>on la</w:t>
      </w:r>
      <w:r w:rsidR="00FD0F65" w:rsidRPr="00BA156B">
        <w:t>s</w:t>
      </w:r>
      <w:r w:rsidR="009C17A7" w:rsidRPr="00BA156B">
        <w:t xml:space="preserve"> 45 tarjetas entregadas identifico una tarjeta que se había escrito de manera muy general y la desgloso en 3 tarjetas diferentes. Posteriormente </w:t>
      </w:r>
      <w:r w:rsidR="001318C5" w:rsidRPr="00BA156B">
        <w:t>agrego 6</w:t>
      </w:r>
      <w:r w:rsidR="009C17A7" w:rsidRPr="00BA156B">
        <w:t xml:space="preserve"> nuevos tipos de reclamos que consideraba que faltaban </w:t>
      </w:r>
      <w:r w:rsidR="001318C5" w:rsidRPr="00BA156B">
        <w:t>y retiro 7 tarjetas de tipos</w:t>
      </w:r>
      <w:r w:rsidR="00A246A7" w:rsidRPr="00BA156B">
        <w:t xml:space="preserve"> de reclamos que consideraba</w:t>
      </w:r>
      <w:r w:rsidR="001318C5" w:rsidRPr="00BA156B">
        <w:t xml:space="preserve"> podían ser agrupados en </w:t>
      </w:r>
      <w:r w:rsidR="00A246A7" w:rsidRPr="00BA156B">
        <w:t>otros</w:t>
      </w:r>
      <w:r w:rsidR="001318C5" w:rsidRPr="00BA156B">
        <w:t xml:space="preserve"> ya especificados</w:t>
      </w:r>
      <w:r w:rsidR="00513B68" w:rsidRPr="00BA156B">
        <w:t>, para esto detallo má</w:t>
      </w:r>
      <w:r w:rsidR="00AC529C" w:rsidRPr="00BA156B">
        <w:t>s la descripción de algunos tipos de reclamos</w:t>
      </w:r>
      <w:r w:rsidR="001318C5" w:rsidRPr="00BA156B">
        <w:t>. P</w:t>
      </w:r>
      <w:r w:rsidR="00513B68" w:rsidRPr="00BA156B">
        <w:t xml:space="preserve">or </w:t>
      </w:r>
      <w:r w:rsidR="00AC529C" w:rsidRPr="00BA156B">
        <w:t>último</w:t>
      </w:r>
      <w:r w:rsidR="00F935C7" w:rsidRPr="00BA156B">
        <w:t>, reviso nuevamente</w:t>
      </w:r>
      <w:r w:rsidR="00513B68" w:rsidRPr="00BA156B">
        <w:t xml:space="preserve"> los tipos de reclamo</w:t>
      </w:r>
      <w:r w:rsidR="001318C5" w:rsidRPr="00BA156B">
        <w:t xml:space="preserve"> para cerciorarse que el lenguaje utilizado </w:t>
      </w:r>
      <w:r w:rsidR="00513B68" w:rsidRPr="00BA156B">
        <w:t xml:space="preserve">fuera correcto y simple. </w:t>
      </w:r>
      <w:r w:rsidR="00F935C7" w:rsidRPr="00BA156B">
        <w:t xml:space="preserve">Al finalizar esta dinámica, se </w:t>
      </w:r>
      <w:r w:rsidR="00526C7F" w:rsidRPr="00BA156B">
        <w:t xml:space="preserve">obtuvo </w:t>
      </w:r>
      <w:r w:rsidR="00F935C7" w:rsidRPr="00BA156B">
        <w:t>en total 10 categorías diferentes que contenían un total de 46 tarjetas.  Esta organización planteada por la primera persona experta en reclamos posibles en IPRESS fue mostrada a</w:t>
      </w:r>
      <w:r w:rsidR="003E111A" w:rsidRPr="00BA156B">
        <w:t>l siguientes entrevistado</w:t>
      </w:r>
      <w:r w:rsidR="00F935C7" w:rsidRPr="00BA156B">
        <w:t xml:space="preserve"> que cumplieran con el rol de </w:t>
      </w:r>
      <w:r w:rsidR="003E111A" w:rsidRPr="00BA156B">
        <w:t xml:space="preserve">Gestores </w:t>
      </w:r>
      <w:r w:rsidR="00F935C7" w:rsidRPr="00BA156B">
        <w:t>de IPRESS y Personal de SUSALUD, cada entrevistado reviso la organización planteada y se le dio l</w:t>
      </w:r>
      <w:r w:rsidR="003E111A" w:rsidRPr="00BA156B">
        <w:t>a posibilidad de hacer cambios,</w:t>
      </w:r>
      <w:r w:rsidR="00F935C7" w:rsidRPr="00BA156B">
        <w:t xml:space="preserve"> agregar</w:t>
      </w:r>
      <w:r w:rsidR="003E111A" w:rsidRPr="00BA156B">
        <w:t xml:space="preserve"> y eliminar</w:t>
      </w:r>
      <w:r w:rsidR="00F935C7" w:rsidRPr="00BA156B">
        <w:t xml:space="preserve"> tipos de reclamos en ella para que se tuviera una versión mejorada de la clasificación de reclamos</w:t>
      </w:r>
      <w:r w:rsidR="003E111A" w:rsidRPr="00BA156B">
        <w:t>. L</w:t>
      </w:r>
      <w:r w:rsidR="00515F83" w:rsidRPr="00BA156B">
        <w:t>uego esta versión mejorada se le dio al siguiente entrevistado que cumpliera alguno de los roles antes especificados para que lo mejorará y así sucesivamente</w:t>
      </w:r>
      <w:r w:rsidR="003E111A" w:rsidRPr="00BA156B">
        <w:t xml:space="preserve"> hasta llegar a la versión final</w:t>
      </w:r>
      <w:r w:rsidR="00515F83" w:rsidRPr="00BA156B">
        <w:t>.</w:t>
      </w:r>
      <w:r w:rsidR="008245D8" w:rsidRPr="00BA156B">
        <w:t xml:space="preserve"> La versión final de esta tabla se presenta a continuación.</w:t>
      </w:r>
    </w:p>
    <w:p w14:paraId="7B2DACEE" w14:textId="77777777" w:rsidR="00BD5BF4" w:rsidRPr="00BA156B" w:rsidRDefault="00BD5BF4" w:rsidP="00A04522">
      <w:pPr>
        <w:spacing w:line="360" w:lineRule="auto"/>
        <w:jc w:val="both"/>
        <w:rPr>
          <w:rFonts w:cs="Times New Roman"/>
          <w:lang w:val="es-PE"/>
        </w:rPr>
        <w:sectPr w:rsidR="00BD5BF4" w:rsidRPr="00BA156B" w:rsidSect="00C271AB">
          <w:pgSz w:w="11900" w:h="16840"/>
          <w:pgMar w:top="1701" w:right="1701" w:bottom="1701" w:left="2268" w:header="708" w:footer="708" w:gutter="0"/>
          <w:cols w:space="708"/>
          <w:titlePg/>
          <w:docGrid w:linePitch="360"/>
        </w:sectPr>
      </w:pPr>
    </w:p>
    <w:p w14:paraId="22503161" w14:textId="77777777" w:rsidR="008245D8" w:rsidRPr="00BA156B" w:rsidRDefault="008245D8" w:rsidP="00BD5BF4">
      <w:pPr>
        <w:spacing w:line="360" w:lineRule="auto"/>
        <w:jc w:val="center"/>
        <w:rPr>
          <w:rFonts w:cs="Times New Roman"/>
          <w:b/>
          <w:lang w:val="es-PE"/>
        </w:rPr>
      </w:pPr>
      <w:r w:rsidRPr="00BA156B">
        <w:rPr>
          <w:rFonts w:cs="Times New Roman"/>
          <w:b/>
          <w:lang w:val="es-PE"/>
        </w:rPr>
        <w:lastRenderedPageBreak/>
        <w:t>Tabla</w:t>
      </w:r>
      <w:r w:rsidR="00BD5BF4" w:rsidRPr="00BA156B">
        <w:rPr>
          <w:rFonts w:cs="Times New Roman"/>
          <w:b/>
          <w:lang w:val="es-PE"/>
        </w:rPr>
        <w:t xml:space="preserve"> Final</w:t>
      </w:r>
      <w:r w:rsidRPr="00BA156B">
        <w:rPr>
          <w:rFonts w:cs="Times New Roman"/>
          <w:b/>
          <w:lang w:val="es-PE"/>
        </w:rPr>
        <w:t xml:space="preserve">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14:paraId="2A3E6DD9" w14:textId="77777777" w:rsidTr="008245D8">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Infraestructura y/o mobiliario</w:t>
            </w:r>
          </w:p>
        </w:tc>
      </w:tr>
      <w:tr w:rsidR="008245D8" w:rsidRPr="00BA156B" w14:paraId="0B5F6B2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808F367" w14:textId="0195630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4A6E7A8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s en el orden y limpieza de la infraestructura de la IPRESS</w:t>
            </w:r>
          </w:p>
        </w:tc>
      </w:tr>
      <w:tr w:rsidR="008245D8" w:rsidRPr="00BA156B" w14:paraId="37AEA99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69E9666" w14:textId="5AA9BDA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6CFCC21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o falta de infraestructura y/o mobiliario</w:t>
            </w:r>
          </w:p>
        </w:tc>
      </w:tr>
      <w:tr w:rsidR="008245D8" w:rsidRPr="00BA156B" w14:paraId="2D0AE70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2AC2F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29FF1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l Seguro (SIS)</w:t>
            </w:r>
          </w:p>
        </w:tc>
      </w:tr>
      <w:tr w:rsidR="008245D8" w:rsidRPr="00BA156B" w14:paraId="0C568B0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64D2CC4" w14:textId="7DD075D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BB2A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obros relacionados al seguro (copago, deducibles, reembolsos)</w:t>
            </w:r>
          </w:p>
        </w:tc>
      </w:tr>
      <w:tr w:rsidR="008245D8" w:rsidRPr="00BA156B" w14:paraId="062A936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F209509" w14:textId="4257AF3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002600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la cobertura</w:t>
            </w:r>
          </w:p>
        </w:tc>
      </w:tr>
      <w:tr w:rsidR="008245D8" w:rsidRPr="00BA156B" w14:paraId="3810A1A2"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2A66C737" w14:textId="6F2709B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43F5642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Afiliación de Seguro</w:t>
            </w:r>
          </w:p>
        </w:tc>
      </w:tr>
      <w:tr w:rsidR="008245D8" w:rsidRPr="00BA156B" w14:paraId="40FB9EEF"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1159F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59FDD5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ivacidad y Confidencialidad del Asegurado</w:t>
            </w:r>
          </w:p>
        </w:tc>
      </w:tr>
      <w:tr w:rsidR="008245D8" w:rsidRPr="00BA156B" w14:paraId="7F42DFA6"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00D1D7B" w14:textId="4C287EB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230A5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l consentimiento informado</w:t>
            </w:r>
          </w:p>
        </w:tc>
      </w:tr>
      <w:tr w:rsidR="008245D8" w:rsidRPr="00BA156B" w14:paraId="2B8ECB4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38AF198" w14:textId="0A41D6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44632BA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Atención de salud brindada en condiciones de exposición</w:t>
            </w:r>
          </w:p>
        </w:tc>
      </w:tr>
      <w:tr w:rsidR="008245D8" w:rsidRPr="00BA156B" w14:paraId="3A1A062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20188D27" w14:textId="186D4563"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68EBD3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esencia de personal no autorizado por el usuario en la evaluación médica</w:t>
            </w:r>
          </w:p>
        </w:tc>
      </w:tr>
      <w:tr w:rsidR="008245D8" w:rsidRPr="00BA156B" w14:paraId="1DD3F81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36A3FE3" w14:textId="5EAF58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bottom w:val="single" w:sz="8" w:space="0" w:color="000000"/>
              <w:right w:val="single" w:sz="8" w:space="0" w:color="000000"/>
            </w:tcBorders>
            <w:shd w:val="clear" w:color="auto" w:fill="E1E0E0"/>
            <w:vAlign w:val="bottom"/>
          </w:tcPr>
          <w:p w14:paraId="6E21B2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y/o violación de la confidencialidad del asegurado (Refiriéndose a datos, diagnóstico y/o material multimedia)</w:t>
            </w:r>
          </w:p>
        </w:tc>
      </w:tr>
      <w:tr w:rsidR="008245D8" w:rsidRPr="00BA156B" w14:paraId="39864BC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7E1AA5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7502A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Información</w:t>
            </w:r>
          </w:p>
        </w:tc>
      </w:tr>
      <w:tr w:rsidR="008245D8" w:rsidRPr="00BA156B" w14:paraId="107B0FCD"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0167E5D" w14:textId="68C86EA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FAAA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diagnósticos y/o tratamiento médico</w:t>
            </w:r>
          </w:p>
        </w:tc>
      </w:tr>
      <w:tr w:rsidR="008245D8" w:rsidRPr="00BA156B" w14:paraId="69AB7A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C19E192" w14:textId="145928D5"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67EF7D6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el personal asistencial</w:t>
            </w:r>
          </w:p>
        </w:tc>
      </w:tr>
      <w:tr w:rsidR="008245D8" w:rsidRPr="00BA156B" w14:paraId="432EF5D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2946571" w14:textId="3E4E320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42048A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de información en PAUS</w:t>
            </w:r>
          </w:p>
        </w:tc>
      </w:tr>
      <w:tr w:rsidR="008245D8" w:rsidRPr="00BA156B" w14:paraId="79340EA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B9A431F" w14:textId="54C034A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680DEC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los procedimientos administrativos</w:t>
            </w:r>
          </w:p>
        </w:tc>
      </w:tr>
      <w:tr w:rsidR="008245D8" w:rsidRPr="00BA156B" w14:paraId="1F8B941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5D22FC93" w14:textId="60FD304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bottom w:val="single" w:sz="8" w:space="0" w:color="000000"/>
              <w:right w:val="single" w:sz="8" w:space="0" w:color="000000"/>
            </w:tcBorders>
            <w:vAlign w:val="bottom"/>
          </w:tcPr>
          <w:p w14:paraId="224080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asistenciales no médicos (exámenes de laboratorio, etc.)</w:t>
            </w:r>
          </w:p>
        </w:tc>
      </w:tr>
      <w:tr w:rsidR="008245D8" w:rsidRPr="00BA156B" w14:paraId="3A78CE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153201B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Historia Clínica</w:t>
            </w:r>
          </w:p>
        </w:tc>
      </w:tr>
      <w:tr w:rsidR="008245D8" w:rsidRPr="00BA156B" w14:paraId="279C31CF"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7A18774" w14:textId="163EE00D"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1AD63AD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erdida de Historia Clínica</w:t>
            </w:r>
          </w:p>
        </w:tc>
      </w:tr>
      <w:tr w:rsidR="008245D8" w:rsidRPr="00BA156B" w14:paraId="72EAF4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E2F94A9" w14:textId="1F5E1D7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7266F5A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uplicidad de Historia Clínica</w:t>
            </w:r>
          </w:p>
        </w:tc>
      </w:tr>
      <w:tr w:rsidR="008245D8" w:rsidRPr="00BA156B" w14:paraId="4C49513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3ABFA89C" w14:textId="504C7D2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65B42DAE" w14:textId="55E54266"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manejo de His</w:t>
            </w:r>
            <w:r w:rsidR="00BA156B" w:rsidRPr="00BA156B">
              <w:rPr>
                <w:rFonts w:cs="Times New Roman"/>
                <w:color w:val="000000"/>
                <w:lang w:val="es-PE"/>
              </w:rPr>
              <w:t>toria Clínica (maltrato, mala compaginación</w:t>
            </w:r>
            <w:r w:rsidRPr="00BA156B">
              <w:rPr>
                <w:rFonts w:cs="Times New Roman"/>
                <w:color w:val="000000"/>
                <w:lang w:val="es-PE"/>
              </w:rPr>
              <w:t>, ilegibilidad, etc.)</w:t>
            </w:r>
          </w:p>
        </w:tc>
      </w:tr>
      <w:tr w:rsidR="008245D8" w:rsidRPr="00BA156B" w14:paraId="56777011"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7C2C7C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Medicamentos, Insumos y/o reactivos</w:t>
            </w:r>
          </w:p>
        </w:tc>
      </w:tr>
      <w:tr w:rsidR="008245D8" w:rsidRPr="00BA156B" w14:paraId="0BBA468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F13144B" w14:textId="6C8CBD5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9FE4C1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edicamentos excluidos del petitorio</w:t>
            </w:r>
          </w:p>
        </w:tc>
      </w:tr>
      <w:tr w:rsidR="008245D8" w:rsidRPr="00BA156B" w14:paraId="3FBA43DC"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4309505" w14:textId="05A78CA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6D18A7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medicamentos, insumos y/o reactivos en las IPRESS</w:t>
            </w:r>
          </w:p>
        </w:tc>
      </w:tr>
      <w:tr w:rsidR="008245D8" w:rsidRPr="00BA156B" w14:paraId="26AA579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67CA2B15" w14:textId="41BD761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51E3AE8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en la entrega de medicamentos, reactivos e/o insumos</w:t>
            </w:r>
          </w:p>
        </w:tc>
      </w:tr>
      <w:tr w:rsidR="008245D8" w:rsidRPr="00BA156B" w14:paraId="655EFFC8"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42201F5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el trato al asegurado</w:t>
            </w:r>
          </w:p>
        </w:tc>
      </w:tr>
      <w:tr w:rsidR="008245D8" w:rsidRPr="00BA156B" w14:paraId="0936633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88777D2" w14:textId="3870FDC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00C76C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no médico</w:t>
            </w:r>
          </w:p>
        </w:tc>
      </w:tr>
      <w:tr w:rsidR="008245D8" w:rsidRPr="00BA156B" w14:paraId="1CC119AE"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688755F" w14:textId="626B5B4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3C0B68D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médico</w:t>
            </w:r>
          </w:p>
        </w:tc>
      </w:tr>
      <w:tr w:rsidR="008245D8" w:rsidRPr="00BA156B" w14:paraId="43C5A50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702F670" w14:textId="39398D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7B4F27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administrativo</w:t>
            </w:r>
          </w:p>
        </w:tc>
      </w:tr>
      <w:tr w:rsidR="008245D8" w:rsidRPr="00BA156B" w14:paraId="5C91E48A"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058DE6E" w14:textId="11938A0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3C59D01E"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riminación en la IPRESS</w:t>
            </w:r>
          </w:p>
        </w:tc>
      </w:tr>
      <w:tr w:rsidR="008245D8" w:rsidRPr="00BA156B" w14:paraId="19EFE3F0"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F97393" w14:textId="279C3EA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3D3A8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rrupción del ambiente de tranquilidad y descanso</w:t>
            </w:r>
          </w:p>
        </w:tc>
      </w:tr>
      <w:tr w:rsidR="008245D8" w:rsidRPr="00BA156B" w14:paraId="5CD34A0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3083F56" w14:textId="29702FB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bottom w:val="single" w:sz="8" w:space="0" w:color="000000"/>
              <w:right w:val="single" w:sz="8" w:space="0" w:color="000000"/>
            </w:tcBorders>
            <w:shd w:val="clear" w:color="auto" w:fill="E1E0E0"/>
            <w:vAlign w:val="bottom"/>
          </w:tcPr>
          <w:p w14:paraId="0E7295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trato al paciente</w:t>
            </w:r>
          </w:p>
        </w:tc>
      </w:tr>
      <w:tr w:rsidR="008245D8" w:rsidRPr="00BA156B" w14:paraId="4E577656"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0CCC4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A90569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las citas</w:t>
            </w:r>
          </w:p>
        </w:tc>
      </w:tr>
      <w:tr w:rsidR="008245D8" w:rsidRPr="00BA156B" w14:paraId="4C5CD84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C63AF04" w14:textId="38EA317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73DE3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 citas</w:t>
            </w:r>
          </w:p>
        </w:tc>
      </w:tr>
      <w:tr w:rsidR="008245D8" w:rsidRPr="00BA156B" w14:paraId="72FD788E"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0E200F3" w14:textId="3EFC4A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194B25FF"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citas</w:t>
            </w:r>
          </w:p>
        </w:tc>
      </w:tr>
      <w:tr w:rsidR="008245D8" w:rsidRPr="00BA156B" w14:paraId="095FAAB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0106E6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0C10EC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la atención al paciente</w:t>
            </w:r>
          </w:p>
        </w:tc>
      </w:tr>
      <w:tr w:rsidR="008245D8" w:rsidRPr="00BA156B" w14:paraId="47EBB40B"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62571C8" w14:textId="653E72C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58AC67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de la atención y/o tratamiento médico ambulatorio, domiciliario y/o emergencia</w:t>
            </w:r>
          </w:p>
        </w:tc>
      </w:tr>
      <w:tr w:rsidR="008245D8" w:rsidRPr="00BA156B" w14:paraId="55420659"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3866DF6A" w14:textId="569349DC"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D95C20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 la atención en hospitalización</w:t>
            </w:r>
          </w:p>
        </w:tc>
      </w:tr>
      <w:tr w:rsidR="008245D8" w:rsidRPr="00BA156B" w14:paraId="25D09EA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0FA62D1" w14:textId="74C30F7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0ADC7A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diagnóstico o procedimiento que ponga en riesgo la vida del paciente (por parte del Personal Asistencial)</w:t>
            </w:r>
          </w:p>
        </w:tc>
      </w:tr>
      <w:tr w:rsidR="008245D8" w:rsidRPr="00BA156B" w14:paraId="3AB2E420"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F62DF08" w14:textId="10305A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1F1319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sistenciales realizados</w:t>
            </w:r>
          </w:p>
        </w:tc>
      </w:tr>
      <w:tr w:rsidR="008245D8" w:rsidRPr="00BA156B" w14:paraId="5DD810F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BE67244" w14:textId="77C5A85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52BAA85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mbio de médico tratante de forma arbitraria</w:t>
            </w:r>
          </w:p>
        </w:tc>
      </w:tr>
      <w:tr w:rsidR="008245D8" w:rsidRPr="00BA156B" w14:paraId="790F558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50F3F33" w14:textId="22C5263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74F86A3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a referencia y/o traslado</w:t>
            </w:r>
          </w:p>
        </w:tc>
      </w:tr>
      <w:tr w:rsidR="008245D8" w:rsidRPr="00BA156B" w14:paraId="472EC3D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C5234C6" w14:textId="32C5A50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58BF8A7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l horario de atención</w:t>
            </w:r>
          </w:p>
        </w:tc>
      </w:tr>
      <w:tr w:rsidR="008245D8" w:rsidRPr="00BA156B" w14:paraId="7536B86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81C61E0" w14:textId="75F7C81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bottom w:val="single" w:sz="8" w:space="0" w:color="000000"/>
              <w:right w:val="single" w:sz="8" w:space="0" w:color="000000"/>
            </w:tcBorders>
            <w:shd w:val="clear" w:color="auto" w:fill="E1E0E0"/>
            <w:vAlign w:val="bottom"/>
          </w:tcPr>
          <w:p w14:paraId="23E3CCD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dministrativos realizados</w:t>
            </w:r>
          </w:p>
        </w:tc>
      </w:tr>
      <w:tr w:rsidR="008245D8" w:rsidRPr="00BA156B" w14:paraId="797FE7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F4D7F9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B24AFF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s</w:t>
            </w:r>
          </w:p>
        </w:tc>
      </w:tr>
      <w:tr w:rsidR="008245D8" w:rsidRPr="00BA156B" w14:paraId="41C8A4B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AEBB51B" w14:textId="14084ED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7F8F915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y/o falta de servicio de ambulancias</w:t>
            </w:r>
          </w:p>
        </w:tc>
      </w:tr>
      <w:tr w:rsidR="008245D8" w:rsidRPr="00BA156B" w14:paraId="4A860D35"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9637A69" w14:textId="3E25278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085BF3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entrega de documentos (recetas, órdenes, altas, certificados, etc.)</w:t>
            </w:r>
          </w:p>
        </w:tc>
      </w:tr>
      <w:tr w:rsidR="008245D8" w:rsidRPr="00BA156B" w14:paraId="598EC2AC"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3B58BAA" w14:textId="57297CB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36BBB15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atención al usuario por teléfono</w:t>
            </w:r>
          </w:p>
        </w:tc>
      </w:tr>
      <w:tr w:rsidR="008245D8" w:rsidRPr="00BA156B" w14:paraId="5A1144C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4CF348C" w14:textId="361829C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2C1FC6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hospitalización</w:t>
            </w:r>
          </w:p>
        </w:tc>
      </w:tr>
      <w:tr w:rsidR="008245D8" w:rsidRPr="00BA156B" w14:paraId="6BA5C11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883E30" w14:textId="3F39253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CC6A49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realización de exámenes</w:t>
            </w:r>
          </w:p>
        </w:tc>
      </w:tr>
      <w:tr w:rsidR="008245D8" w:rsidRPr="00BA156B" w14:paraId="056067BD"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0EDC069" w14:textId="050F53B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4BFB5E6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intervención quirúrgica</w:t>
            </w:r>
          </w:p>
        </w:tc>
      </w:tr>
      <w:tr w:rsidR="008245D8" w:rsidRPr="00BA156B" w14:paraId="0BFC1EC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E786F7C" w14:textId="1194472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4D59E03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consultorio externo</w:t>
            </w:r>
          </w:p>
        </w:tc>
      </w:tr>
      <w:tr w:rsidR="008245D8" w:rsidRPr="00BA156B" w14:paraId="55F2A677"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234E4D2" w14:textId="713AFF8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right w:val="single" w:sz="8" w:space="0" w:color="000000"/>
            </w:tcBorders>
            <w:shd w:val="clear" w:color="auto" w:fill="E1E0E0"/>
            <w:vAlign w:val="bottom"/>
          </w:tcPr>
          <w:p w14:paraId="223B3F2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atención en emergencia</w:t>
            </w:r>
          </w:p>
        </w:tc>
      </w:tr>
      <w:tr w:rsidR="008245D8" w:rsidRPr="00BA156B" w14:paraId="716EB3E2" w14:textId="77777777" w:rsidTr="008245D8">
        <w:tc>
          <w:tcPr>
            <w:tcW w:w="1741" w:type="dxa"/>
            <w:tcBorders>
              <w:left w:val="single" w:sz="8" w:space="0" w:color="000000"/>
              <w:bottom w:val="single" w:sz="8" w:space="0" w:color="000000"/>
              <w:right w:val="single" w:sz="8" w:space="0" w:color="000000"/>
            </w:tcBorders>
            <w:vAlign w:val="bottom"/>
          </w:tcPr>
          <w:p w14:paraId="58E90144" w14:textId="138150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9</w:t>
            </w:r>
          </w:p>
        </w:tc>
        <w:tc>
          <w:tcPr>
            <w:tcW w:w="12452" w:type="dxa"/>
            <w:tcBorders>
              <w:bottom w:val="single" w:sz="8" w:space="0" w:color="000000"/>
              <w:right w:val="single" w:sz="8" w:space="0" w:color="000000"/>
            </w:tcBorders>
            <w:vAlign w:val="bottom"/>
          </w:tcPr>
          <w:p w14:paraId="7DE265F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el proceso de admisión del asegurado (por personal no médico)</w:t>
            </w:r>
          </w:p>
        </w:tc>
      </w:tr>
    </w:tbl>
    <w:p w14:paraId="3EF7C862" w14:textId="77777777" w:rsidR="008245D8" w:rsidRPr="00BA156B" w:rsidRDefault="008245D8" w:rsidP="00A04522">
      <w:pPr>
        <w:spacing w:line="360" w:lineRule="auto"/>
        <w:jc w:val="both"/>
        <w:rPr>
          <w:rFonts w:cs="Times New Roman"/>
          <w:lang w:val="es-PE"/>
        </w:rPr>
      </w:pPr>
    </w:p>
    <w:p w14:paraId="42CF2501" w14:textId="77777777" w:rsidR="00BD5BF4" w:rsidRPr="00BA156B" w:rsidRDefault="00BD5BF4" w:rsidP="00A04522">
      <w:pPr>
        <w:spacing w:line="360" w:lineRule="auto"/>
        <w:jc w:val="both"/>
        <w:rPr>
          <w:rFonts w:cs="Times New Roman"/>
          <w:lang w:val="es-PE"/>
        </w:rPr>
        <w:sectPr w:rsidR="00BD5BF4" w:rsidRPr="00BA156B" w:rsidSect="00C271AB">
          <w:pgSz w:w="16840" w:h="11900" w:orient="landscape"/>
          <w:pgMar w:top="1701" w:right="1418" w:bottom="1701" w:left="2268" w:header="709" w:footer="709" w:gutter="0"/>
          <w:cols w:space="708"/>
          <w:titlePg/>
          <w:docGrid w:linePitch="360"/>
        </w:sectPr>
      </w:pPr>
    </w:p>
    <w:p w14:paraId="58A921BF" w14:textId="7243A212" w:rsidR="00A04522" w:rsidRPr="00842BF2" w:rsidRDefault="00A04522" w:rsidP="00842BF2">
      <w:pPr>
        <w:pStyle w:val="Ttulo2"/>
      </w:pPr>
      <w:bookmarkStart w:id="50" w:name="_Toc511166314"/>
      <w:r w:rsidRPr="00D756B8">
        <w:lastRenderedPageBreak/>
        <w:t>Fase de Diseño</w:t>
      </w:r>
      <w:bookmarkEnd w:id="50"/>
    </w:p>
    <w:p w14:paraId="6B807925" w14:textId="77777777" w:rsidR="007A411A" w:rsidRPr="00BA156B" w:rsidRDefault="003E111A" w:rsidP="00842BF2">
      <w:pPr>
        <w:pStyle w:val="Texto"/>
      </w:pPr>
      <w:r w:rsidRPr="00BA156B">
        <w:t xml:space="preserve">Con los requerimientos del sistema identificados, se </w:t>
      </w:r>
      <w:r w:rsidR="00F931EE" w:rsidRPr="00BA156B">
        <w:t>pasó</w:t>
      </w:r>
      <w:r w:rsidRPr="00BA156B">
        <w:t xml:space="preserve"> a la fase de diseño</w:t>
      </w:r>
      <w:r w:rsidR="008B5507" w:rsidRPr="00BA156B">
        <w:t xml:space="preserve">. </w:t>
      </w:r>
      <w:r w:rsidRPr="00BA156B">
        <w:t>P</w:t>
      </w:r>
      <w:r w:rsidR="008D3E42" w:rsidRPr="00BA156B">
        <w:t xml:space="preserve">rimero se </w:t>
      </w:r>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sistema, se realizaron varios </w:t>
      </w:r>
      <w:r w:rsidRPr="00BA156B">
        <w:t>para encontrar un</w:t>
      </w:r>
      <w:r w:rsidR="00C016D8" w:rsidRPr="00BA156B">
        <w:t xml:space="preserve"> </w:t>
      </w:r>
      <w:r w:rsidR="007A411A" w:rsidRPr="00BA156B">
        <w:t>f</w:t>
      </w:r>
      <w:r w:rsidRPr="00BA156B">
        <w:t>lujo que se adaptara a lo</w:t>
      </w:r>
      <w:r w:rsidR="00362A81" w:rsidRPr="00BA156B">
        <w:t>s</w:t>
      </w:r>
      <w:r w:rsidRPr="00BA156B">
        <w:t xml:space="preserve"> requerimientos</w:t>
      </w:r>
      <w:r w:rsidR="00362A81" w:rsidRPr="00BA156B">
        <w:t xml:space="preserve"> </w:t>
      </w:r>
      <w:r w:rsidRPr="00BA156B">
        <w:t>encontrado</w:t>
      </w:r>
      <w:r w:rsidR="00362A81" w:rsidRPr="00BA156B">
        <w:t xml:space="preserve">s por el investigador </w:t>
      </w:r>
      <w:r w:rsidRPr="00BA156B">
        <w:t>en</w:t>
      </w:r>
      <w:r w:rsidR="002F25C8" w:rsidRPr="00BA156B">
        <w:t xml:space="preserve"> cada tipo de usuario. Estos flujos se </w:t>
      </w:r>
      <w:r w:rsidR="00F855AA" w:rsidRPr="00BA156B">
        <w:t xml:space="preserve">utilizaron para saber cuáles </w:t>
      </w:r>
      <w:r w:rsidR="00CC4980" w:rsidRPr="00BA156B">
        <w:t xml:space="preserve">y cua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 el flujo a seguir en</w:t>
      </w:r>
      <w:r w:rsidR="00B92B5C" w:rsidRPr="00BA156B">
        <w:t xml:space="preserve"> cada tipo d</w:t>
      </w:r>
      <w:r w:rsidR="00D5095B" w:rsidRPr="00BA156B">
        <w:t>e usuario en el sistema,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tareas de todos los usuarios. Se </w:t>
      </w:r>
      <w:r w:rsidR="00766B86" w:rsidRPr="00BA156B">
        <w:t>plantearon</w:t>
      </w:r>
      <w:r w:rsidR="001F439D" w:rsidRPr="00BA156B">
        <w:t xml:space="preserve"> pantallas para el llenado de un nuevo tipo de solicitud</w:t>
      </w:r>
      <w:r w:rsidR="00FA4EA4" w:rsidRPr="00BA156B">
        <w:t>, listado</w:t>
      </w:r>
      <w:r w:rsidR="001F439D" w:rsidRPr="00BA156B">
        <w:t xml:space="preserve"> de </w:t>
      </w:r>
      <w:r w:rsidR="00FA4EA4" w:rsidRPr="00BA156B">
        <w:t>solicitudes</w:t>
      </w:r>
      <w:r w:rsidR="001F439D" w:rsidRPr="00BA156B">
        <w:t xml:space="preserve"> vigentes, </w:t>
      </w:r>
      <w:r w:rsidR="00FA4EA4" w:rsidRPr="00BA156B">
        <w:t>listado de histórico de solicitudes, gestión de solicitudes vigentes y estadísticas.</w:t>
      </w:r>
      <w:r w:rsidR="001B1619" w:rsidRPr="00BA156B">
        <w:t xml:space="preserve"> Debido a que los tipos de usuario tienen tareas diferentes </w:t>
      </w:r>
      <w:r w:rsidR="00766B86" w:rsidRPr="00BA156B">
        <w:t>a</w:t>
      </w:r>
      <w:r w:rsidR="001B1619" w:rsidRPr="00BA156B">
        <w:t xml:space="preserve"> realizar, no todos van a poder acceder a las 15 pantallas </w:t>
      </w:r>
      <w:r w:rsidR="00766B86" w:rsidRPr="00BA156B">
        <w:t>diseñadas</w:t>
      </w:r>
      <w:r w:rsidR="001B1619" w:rsidRPr="00BA156B">
        <w:t>, se delimito que el acceso a las pantallas seria de la siguiente manera:</w:t>
      </w:r>
    </w:p>
    <w:p w14:paraId="3AB47BB3" w14:textId="77777777" w:rsidR="001B1619" w:rsidRPr="00BA156B" w:rsidRDefault="001B1619" w:rsidP="00927ED8">
      <w:pPr>
        <w:pStyle w:val="Texto"/>
        <w:numPr>
          <w:ilvl w:val="0"/>
          <w:numId w:val="31"/>
        </w:numPr>
      </w:pPr>
      <w:r w:rsidRPr="00BA156B">
        <w:t xml:space="preserve">Personal de SUSALUD: </w:t>
      </w:r>
      <w:r w:rsidRPr="00160297">
        <w:t>Login</w:t>
      </w:r>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927ED8">
      <w:pPr>
        <w:pStyle w:val="Texto"/>
        <w:numPr>
          <w:ilvl w:val="0"/>
          <w:numId w:val="31"/>
        </w:numPr>
      </w:pPr>
      <w:r w:rsidRPr="00BA156B">
        <w:t>Directivos</w:t>
      </w:r>
      <w:r w:rsidR="00AD5B2F" w:rsidRPr="00BA156B">
        <w:t xml:space="preserve"> y administrativos</w:t>
      </w:r>
      <w:r w:rsidRPr="00BA156B">
        <w:t xml:space="preserve"> de IPRESS: </w:t>
      </w:r>
      <w:r w:rsidRPr="00160297">
        <w:t>Login</w:t>
      </w:r>
      <w:r w:rsidRPr="00BA156B">
        <w:t xml:space="preserve"> con usuario y contraseña, </w:t>
      </w:r>
      <w:r w:rsidR="00AD5B2F" w:rsidRPr="00BA156B">
        <w:t>nueva solicitud, estadísticas, gestión de solicitudes e histórico de solicitudes.</w:t>
      </w:r>
    </w:p>
    <w:p w14:paraId="58CD6354" w14:textId="7700972D" w:rsidR="00BA239F" w:rsidRPr="00842BF2" w:rsidRDefault="001B1619" w:rsidP="00927ED8">
      <w:pPr>
        <w:pStyle w:val="Texto"/>
        <w:numPr>
          <w:ilvl w:val="0"/>
          <w:numId w:val="31"/>
        </w:numPr>
      </w:pPr>
      <w:r w:rsidRPr="00BA156B">
        <w:t xml:space="preserve">Ciudadanos: </w:t>
      </w:r>
      <w:r w:rsidRPr="00160297">
        <w:t>Login</w:t>
      </w:r>
      <w:r w:rsidRPr="00BA156B">
        <w:t xml:space="preserve"> con Nº de DNI y Fechas de Nacimiento, </w:t>
      </w:r>
      <w:r w:rsidR="00AD5B2F" w:rsidRPr="00BA156B">
        <w:t>nueva solicitud, estadísticas, gestión de solicitudes e histórico de solicitudes.</w:t>
      </w:r>
    </w:p>
    <w:p w14:paraId="765CB12C" w14:textId="44C0C7E4" w:rsidR="00F931EE" w:rsidRPr="00842BF2" w:rsidRDefault="00AD5B2F" w:rsidP="00842BF2">
      <w:pPr>
        <w:pStyle w:val="Texto"/>
      </w:pPr>
      <w:r w:rsidRPr="00BA156B">
        <w:lastRenderedPageBreak/>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r w:rsidRPr="00160297">
        <w:t>wireframes</w:t>
      </w:r>
      <w:r w:rsidRPr="00BA156B">
        <w:t xml:space="preserve"> de ellas. </w:t>
      </w:r>
      <w:r w:rsidR="00CB6202">
        <w:t>Una muestra de estos prototipos se pueden ver en el Anexo 5.</w:t>
      </w:r>
    </w:p>
    <w:p w14:paraId="42482173" w14:textId="2B09EDD7"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de se estaba reclamando, se ideo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solicitud se consideraría ‘Infundado’ y se comunicaría con el ciudadano solicitante para que colocara su solicitud de manera correcta.</w:t>
      </w:r>
    </w:p>
    <w:p w14:paraId="643809B3" w14:textId="7296E452" w:rsidR="00901DC8" w:rsidRPr="00BA156B" w:rsidRDefault="00766B86" w:rsidP="00842BF2">
      <w:pPr>
        <w:pStyle w:val="Texto"/>
      </w:pPr>
      <w:r w:rsidRPr="00BA156B">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sistema.</w:t>
      </w:r>
      <w:r w:rsidR="005E5321" w:rsidRPr="00BA156B">
        <w:t xml:space="preserve"> </w:t>
      </w:r>
      <w:r w:rsidR="00F15F0B" w:rsidRPr="00BA156B">
        <w:t xml:space="preserve">Se prototiparon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54D8F876" w14:textId="3F226944"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w:t>
      </w:r>
      <w:bookmarkStart w:id="51" w:name="_GoBack"/>
      <w:bookmarkEnd w:id="51"/>
      <w:r w:rsidR="00901DC8" w:rsidRPr="00BA156B">
        <w:t xml:space="preserve"> versión final del prototipo se encuentra en</w:t>
      </w:r>
      <w:r w:rsidR="000F72A9" w:rsidRPr="00BA156B">
        <w:t>:</w:t>
      </w:r>
    </w:p>
    <w:p w14:paraId="78C9A94B" w14:textId="36F622B4" w:rsidR="00F8187A" w:rsidRPr="00842BF2" w:rsidRDefault="00901D34" w:rsidP="00842BF2">
      <w:pPr>
        <w:pStyle w:val="Texto"/>
        <w:jc w:val="center"/>
        <w:rPr>
          <w:sz w:val="16"/>
          <w:szCs w:val="16"/>
          <w:lang w:val="es-PE"/>
        </w:rPr>
      </w:pPr>
      <w:hyperlink r:id="rId13" w:anchor="g=1&amp;p=gestores" w:history="1">
        <w:r w:rsidR="000F72A9" w:rsidRPr="00BA156B">
          <w:rPr>
            <w:rStyle w:val="Hipervnculo"/>
            <w:lang w:val="es-PE"/>
          </w:rPr>
          <w:t>https://sx7lvw.axshare.com/#g=1&amp;p=gestores</w:t>
        </w:r>
      </w:hyperlink>
    </w:p>
    <w:p w14:paraId="5B5FA429" w14:textId="2EDCB2A7" w:rsidR="00F8187A" w:rsidRPr="00BA156B" w:rsidRDefault="00F8187A" w:rsidP="009C3939">
      <w:pPr>
        <w:pStyle w:val="Ttulo2"/>
        <w:rPr>
          <w:lang w:val="es-PE"/>
        </w:rPr>
      </w:pPr>
      <w:bookmarkStart w:id="52" w:name="_Toc511166315"/>
      <w:r w:rsidRPr="00BA156B">
        <w:rPr>
          <w:lang w:val="es-PE"/>
        </w:rPr>
        <w:lastRenderedPageBreak/>
        <w:t>Fase de Pruebas</w:t>
      </w:r>
      <w:bookmarkEnd w:id="52"/>
    </w:p>
    <w:p w14:paraId="7B1CAEE0" w14:textId="1B9E25D0"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Adicionalmente, se entrevistaron a 5 personas más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927ED8">
      <w:pPr>
        <w:pStyle w:val="Texto"/>
        <w:numPr>
          <w:ilvl w:val="0"/>
          <w:numId w:val="32"/>
        </w:numPr>
      </w:pPr>
      <w:r w:rsidRPr="00BA156B">
        <w:t xml:space="preserve">Personal de SUSALUD: 3 entrevistados en total. </w:t>
      </w:r>
    </w:p>
    <w:p w14:paraId="0D68C0B0" w14:textId="77777777" w:rsidR="0079477F" w:rsidRPr="00BA156B" w:rsidRDefault="0079477F" w:rsidP="00927ED8">
      <w:pPr>
        <w:pStyle w:val="Texto"/>
        <w:numPr>
          <w:ilvl w:val="0"/>
          <w:numId w:val="32"/>
        </w:numPr>
      </w:pPr>
      <w:r w:rsidRPr="00BA156B">
        <w:t>Gestores de IPRESS: 6 entrevistados en total. Todos encontrados por referencia al ser informantes claves.</w:t>
      </w:r>
    </w:p>
    <w:p w14:paraId="32CD0AC6" w14:textId="12672056" w:rsidR="005F185B" w:rsidRPr="00842BF2" w:rsidRDefault="0079477F" w:rsidP="00927ED8">
      <w:pPr>
        <w:pStyle w:val="Texto"/>
        <w:numPr>
          <w:ilvl w:val="0"/>
          <w:numId w:val="32"/>
        </w:numPr>
      </w:pPr>
      <w:r w:rsidRPr="00BA156B">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xml:space="preserve">. Adicionalmente, 2 personas se conectan también por medio de una Tablet, 7 personas por medio de una computadora portátil o de escritorio y 3 personas </w:t>
      </w:r>
      <w:r w:rsidR="005746B8" w:rsidRPr="00BA156B">
        <w:lastRenderedPageBreak/>
        <w:t>manifestaron que se conectan a internet mediante Smartphone, Tablet y computadora portátil o de escritorio.</w:t>
      </w:r>
    </w:p>
    <w:p w14:paraId="08009837" w14:textId="38389806" w:rsidR="0080563F" w:rsidRPr="00842BF2" w:rsidRDefault="005F185B" w:rsidP="00842BF2">
      <w:pPr>
        <w:pStyle w:val="Texto"/>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sistema. No se necesitaron agregar más pantallas ni hacer cambios sobre el flujo planteado</w:t>
      </w:r>
      <w:r w:rsidR="00814F75" w:rsidRPr="00BA156B">
        <w:t xml:space="preserve"> de pantallas</w:t>
      </w:r>
      <w:r w:rsidR="00AC1607" w:rsidRPr="00BA156B">
        <w:t xml:space="preserve"> ya que todos los usuarios pudieron seguirlo sin ningún problema. </w:t>
      </w:r>
      <w:r w:rsidR="00814F75" w:rsidRPr="00BA156B">
        <w:t>Ningún usuario tuvo comentarios acerca de la disposición principal de los elementos en el sistema y es por esto que el prototipo no presento cambios significativos. Varios usuarios dieron sugerencias sobre cómo podría mejorarse utilizando diferentes tecnologías para ciertas partes específicas, como la inclusión de un asistente que guie a través del sistema, un chat virtual en tiempo real y estadísticas expandibles. Estas sugerencias fueron tomadas en cuenta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lastRenderedPageBreak/>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53" w:name="_Toc511166316"/>
      <w:r w:rsidRPr="00BA156B">
        <w:t>Personal de SUSALUD:</w:t>
      </w:r>
      <w:bookmarkEnd w:id="53"/>
      <w:r w:rsidRPr="00BA156B">
        <w:t xml:space="preserve"> </w:t>
      </w:r>
    </w:p>
    <w:p w14:paraId="1A71BD77" w14:textId="77777777" w:rsidR="001508B6" w:rsidRPr="00842BF2" w:rsidRDefault="001508B6" w:rsidP="00927ED8">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927ED8">
      <w:pPr>
        <w:pStyle w:val="Texto"/>
        <w:numPr>
          <w:ilvl w:val="0"/>
          <w:numId w:val="33"/>
        </w:numPr>
      </w:pPr>
      <w:r w:rsidRPr="00842BF2">
        <w:t xml:space="preserve">¿Y si le pidieran gráficos sobre lo mismo? </w:t>
      </w:r>
    </w:p>
    <w:p w14:paraId="3CA77A07" w14:textId="77777777" w:rsidR="001508B6" w:rsidRPr="00842BF2" w:rsidRDefault="001508B6" w:rsidP="00927ED8">
      <w:pPr>
        <w:pStyle w:val="Texto"/>
        <w:numPr>
          <w:ilvl w:val="0"/>
          <w:numId w:val="33"/>
        </w:numPr>
      </w:pPr>
      <w:r w:rsidRPr="00842BF2">
        <w:t xml:space="preserve">Le piden que averigüe cuantos reclamos han sido solucionados en lo que va del año. Utilizando la herramienta, ¿dónde encontraría dicha información? </w:t>
      </w:r>
    </w:p>
    <w:p w14:paraId="4BCB4307" w14:textId="016F6142" w:rsidR="001508B6" w:rsidRPr="00842BF2" w:rsidRDefault="001508B6" w:rsidP="00927ED8">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54" w:name="_Toc511166317"/>
      <w:r w:rsidRPr="00BA156B">
        <w:t>Gestores de IPRESS:</w:t>
      </w:r>
      <w:bookmarkEnd w:id="54"/>
    </w:p>
    <w:p w14:paraId="124BD641" w14:textId="77777777" w:rsidR="001508B6" w:rsidRPr="00BA156B" w:rsidRDefault="001508B6" w:rsidP="00927ED8">
      <w:pPr>
        <w:pStyle w:val="Texto"/>
        <w:numPr>
          <w:ilvl w:val="0"/>
          <w:numId w:val="34"/>
        </w:numPr>
      </w:pPr>
      <w:r w:rsidRPr="00BA156B">
        <w:t>Se aproxima un ciudadano a explicar que tuvo un problema dentro de una IPRESS y presento un reclamo sobre ello, el ciudadano le entrega el número del reclamo que le dieron y quiere que Ud. le indique si esta siento revisado o no para que sea solucionado. ¿Utilizando este aplicativo, donde encontraría esta información?</w:t>
      </w:r>
    </w:p>
    <w:p w14:paraId="02674040" w14:textId="77777777" w:rsidR="001508B6" w:rsidRPr="00BA156B" w:rsidRDefault="001508B6" w:rsidP="00927ED8">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55" w:name="_Toc511166318"/>
      <w:r w:rsidRPr="00BA156B">
        <w:lastRenderedPageBreak/>
        <w:t>Ciudadanos:</w:t>
      </w:r>
      <w:bookmarkEnd w:id="55"/>
    </w:p>
    <w:p w14:paraId="20C239E6" w14:textId="77777777" w:rsidR="001508B6" w:rsidRPr="00BA156B" w:rsidRDefault="001508B6" w:rsidP="00927ED8">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927ED8">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69FAF2F2" w14:textId="4AA8C014" w:rsidR="00BB13C4" w:rsidRPr="00842BF2" w:rsidRDefault="00937F02" w:rsidP="00842BF2">
      <w:pPr>
        <w:pStyle w:val="Texto"/>
      </w:pPr>
      <w:r w:rsidRPr="00BA156B">
        <w:t>Durante las pruebas, la aceptación que se pudo observar sobre el prototipo del sistema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sistema pero tampoco expresaron descontento con lo mostrado. </w:t>
      </w:r>
    </w:p>
    <w:p w14:paraId="546ACA73" w14:textId="46DDA984" w:rsidR="00B25754" w:rsidRPr="00842BF2" w:rsidRDefault="00BB13C4" w:rsidP="00842BF2">
      <w:pPr>
        <w:pStyle w:val="Texto"/>
      </w:pPr>
      <w:r w:rsidRPr="00BA156B">
        <w:lastRenderedPageBreak/>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sistema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40BCF629" w:rsidR="006D0710" w:rsidRPr="00842BF2" w:rsidRDefault="00B25754" w:rsidP="00842BF2">
      <w:pPr>
        <w:pStyle w:val="Texto"/>
      </w:pPr>
      <w:r w:rsidRPr="00BA156B">
        <w:t xml:space="preserve">Finalmente, fueron los gestores de IPRESS los más interesados en el desarrollo de este sistema en algo funcional e inclusive algunos ofrecieron sus instalaciones para realizar pruebas piloto. El personal de SUSALUD vio el sistema </w:t>
      </w:r>
      <w:r w:rsidR="00616D11" w:rsidRPr="00BA156B">
        <w:t xml:space="preserve">útil pero lo compararon con un sistema </w:t>
      </w:r>
      <w:r w:rsidR="00362ED9" w:rsidRPr="00BA156B">
        <w:t>que viene siendo desarrollado por ellos desde Setiembre del 2017</w:t>
      </w:r>
      <w:r w:rsidR="00616D11" w:rsidRPr="00BA156B">
        <w:t xml:space="preserve">. </w:t>
      </w:r>
      <w:r w:rsidRPr="00BA156B">
        <w:t xml:space="preserve">Los ciudadanos mostraron una gran aceptación al sistema </w:t>
      </w:r>
      <w:r w:rsidR="00616D11" w:rsidRPr="00BA156B">
        <w:t>pero detallaron que igual tendrían dudas sobre si los gestores de IPRESS revisarían esta información.</w:t>
      </w:r>
    </w:p>
    <w:p w14:paraId="5C66648A" w14:textId="1FA7ED89" w:rsidR="006D0710" w:rsidRPr="00842BF2" w:rsidRDefault="006D0710" w:rsidP="00842BF2">
      <w:pPr>
        <w:pStyle w:val="Texto"/>
      </w:pPr>
      <w:r w:rsidRPr="00BA156B">
        <w:t xml:space="preserve">Acerca de la tabla de clasificación de reclamos, se mostró la clasificación realizada a 8 participantes, 5 gestores de IPRESS y 3 personal de SUSALUD. </w:t>
      </w:r>
      <w:r w:rsidR="006103E0" w:rsidRPr="00BA156B">
        <w:t xml:space="preserve">Ellos revisaron la clasificación dada y no hicieron ningún cambio de organización a pesar de que se les dio la oportunidad de reorganizarlo de la manera </w:t>
      </w:r>
      <w:r w:rsidR="00AF7F25" w:rsidRPr="00BA156B">
        <w:t>que ellos creyeran conveniente.</w:t>
      </w:r>
      <w:r w:rsidR="007B2245" w:rsidRPr="00BA156B">
        <w:t xml:space="preserve"> Los dos últimos entrevistado con el rol de personal de SUSALUD comentaron que han venido trabajando en una clasificación nueva y que se encuentra próxima a ser aprobada, es por esto que prefirieron no hacer cambios en la clasificación plantead</w:t>
      </w:r>
      <w:r w:rsidR="005D3F7C" w:rsidRPr="00BA156B">
        <w:t>a</w:t>
      </w:r>
      <w:r w:rsidR="007B2245" w:rsidRPr="00BA156B">
        <w:t>.</w:t>
      </w:r>
    </w:p>
    <w:p w14:paraId="3443275C" w14:textId="0850688E" w:rsidR="00FF28C7" w:rsidRPr="00842BF2" w:rsidRDefault="00A12DD0" w:rsidP="00842BF2">
      <w:pPr>
        <w:pStyle w:val="Ttulo1"/>
      </w:pPr>
      <w:bookmarkStart w:id="56" w:name="_Toc511166319"/>
      <w:r w:rsidRPr="00BA156B">
        <w:lastRenderedPageBreak/>
        <w:t>Discusión</w:t>
      </w:r>
      <w:bookmarkEnd w:id="56"/>
    </w:p>
    <w:p w14:paraId="196740F6" w14:textId="0FC7C384"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un sistema de información 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67EE9058" w14:textId="7DA44DB4" w:rsidR="00DB0C2C" w:rsidRPr="00842BF2" w:rsidRDefault="00EA18EF" w:rsidP="00842BF2">
      <w:pPr>
        <w:pStyle w:val="Texto"/>
      </w:pPr>
      <w:r w:rsidRPr="00BA156B">
        <w:t xml:space="preserve">Luego de las entrevistas de la fase exploratoria, todos los tipos de usuarios encontrados como claves para </w:t>
      </w:r>
      <w:r w:rsidR="00D30D4A" w:rsidRPr="00BA156B">
        <w:t>este estudio</w:t>
      </w:r>
      <w:r w:rsidRPr="00BA156B">
        <w:t xml:space="preserve"> 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 enc</w:t>
      </w:r>
      <w:r w:rsidR="00770D25" w:rsidRPr="00BA156B">
        <w:t>uentran</w:t>
      </w:r>
      <w:r w:rsidR="00BF27D4" w:rsidRPr="00BA156B">
        <w:t xml:space="preserve"> algunas iniciativas similares tanto en Chile </w:t>
      </w:r>
      <w:r w:rsidR="00EC2BAF" w:rsidRPr="00BA156B">
        <w:fldChar w:fldCharType="begin" w:fldLock="1"/>
      </w:r>
      <w:r w:rsidR="00BD6E5F" w:rsidRPr="00BA156B">
        <w:instrText>ADDIN CSL_CITATION { "citationItems" : [ { "id" : "ITEM-1", "itemData" : { "URL" : "http://www.supersalud.gob.cl/portal/w3-article-7592.html#online", "accessed" : { "date-parts" : [ [ "2018", "3", "27" ] ] }, "id" : "ITEM-1", "issued" : { "date-parts" : [ [ "0" ] ] }, "title" : "Superintendencia de Salud, Gobierno de Chile - Reclamo contra FONASA o ISAPRES", "type" : "webpage" }, "uris" : [ "http://www.mendeley.com/documents/?uuid=f181105a-e2f4-3149-9517-9b82ec14edb4" ] } ], "mendeley" : { "formattedCitation" : "(45)", "plainTextFormattedCitation" : "(45)", "previouslyFormattedCitation" : "(45)" }, "properties" : {  }, "schema" : "https://github.com/citation-style-language/schema/raw/master/csl-citation.json" }</w:instrText>
      </w:r>
      <w:r w:rsidR="00EC2BAF" w:rsidRPr="00BA156B">
        <w:fldChar w:fldCharType="separate"/>
      </w:r>
      <w:r w:rsidR="00BD6E5F" w:rsidRPr="00BA156B">
        <w:rPr>
          <w:noProof/>
        </w:rPr>
        <w:t>(45)</w:t>
      </w:r>
      <w:r w:rsidR="00EC2BAF" w:rsidRPr="00BA156B">
        <w:fldChar w:fldCharType="end"/>
      </w:r>
      <w:r w:rsidR="00BF27D4" w:rsidRPr="00BA156B">
        <w:t xml:space="preserve"> como en Colombia </w:t>
      </w:r>
      <w:r w:rsidR="00EC2BAF" w:rsidRPr="00BA156B">
        <w:fldChar w:fldCharType="begin" w:fldLock="1"/>
      </w:r>
      <w:r w:rsidR="00BD6E5F" w:rsidRPr="00BA156B">
        <w:instrText>ADDIN CSL_CITATION { "citationItems" : [ { "id" : "ITEM-1", "itemData" : { "URL" : "https://www.minsalud.gov.co/atencion/Paginas/Solicitudes-sugerencias-quejas-o-reclamos.aspx", "accessed" : { "date-parts" : [ [ "2018", "3", "27" ] ] }, "id" : "ITEM-1", "issued" : { "date-parts" : [ [ "0" ] ] }, "title" : "Formule su petici\u00f3n, queja, reclamo, sugerencia o denuncia", "type" : "webpage" }, "uris" : [ "http://www.mendeley.com/documents/?uuid=f5b9c435-0478-351d-a930-100a58f6dd99" ] } ], "mendeley" : { "formattedCitation" : "(46)", "plainTextFormattedCitation" : "(46)", "previouslyFormattedCitation" : "(46)" }, "properties" : {  }, "schema" : "https://github.com/citation-style-language/schema/raw/master/csl-citation.json" }</w:instrText>
      </w:r>
      <w:r w:rsidR="00EC2BAF" w:rsidRPr="00BA156B">
        <w:fldChar w:fldCharType="separate"/>
      </w:r>
      <w:r w:rsidR="00BD6E5F" w:rsidRPr="00BA156B">
        <w:rPr>
          <w:noProof/>
        </w:rPr>
        <w:t>(46)</w:t>
      </w:r>
      <w:r w:rsidR="00EC2BAF" w:rsidRPr="00BA156B">
        <w:fldChar w:fldCharType="end"/>
      </w:r>
      <w:r w:rsidR="00BF27D4" w:rsidRPr="00BA156B">
        <w:t xml:space="preserve">. Estas herramientas informáticas presentaban un formulario para el ingreso de reclamos similar al propuesto, solo sin la separación por tipo de </w:t>
      </w:r>
      <w:r w:rsidR="0020660A" w:rsidRPr="00BA156B">
        <w:t>solicitud</w:t>
      </w:r>
      <w:r w:rsidR="00BF27D4" w:rsidRPr="00BA156B">
        <w:t>. Sin embargo, no queda claro si se utilizó la metodología UCD para su creación ni queda claro si los gestores tienen acceso a esta información.</w:t>
      </w:r>
    </w:p>
    <w:p w14:paraId="675F84E9" w14:textId="2345FFC8"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Pr="00BA156B">
        <w:instrText>ADDIN CSL_CITATION { "citationItems" : [ { "id" : "ITEM-1", "itemData" : { "DOI" : "10.1016/j.jbi.2016.02.002", "ISBN" : "1532-0480 (Electronic) 1532-0464 (Linking)", "ISSN" : "15320464", "PMID" : "26903153", "abstract" : "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 "author" : [ { "dropping-particle" : "", "family" : "Schnall", "given" : "Rebecca", "non-dropping-particle" : "", "parse-names" : false, "suffix" : "" }, { "dropping-particle" : "", "family" : "Rojas", "given" : "Marlene", "non-dropping-particle" : "", "parse-names" : false, "suffix" : "" }, { "dropping-particle" : "", "family" : "Bakken", "given" : "Suzanne", "non-dropping-particle" : "", "parse-names" : false, "suffix" : "" }, { "dropping-particle" : "", "family" : "Brown", "given" : "William", "non-dropping-particle" : "", "parse-names" : false, "suffix" : "" }, { "dropping-particle" : "", "family" : "Carballo-Dieguez", "given" : "Alex", "non-dropping-particle" : "", "parse-names" : false, "suffix" : "" }, { "dropping-particle" : "", "family" : "Carry", "given" : "Monique", "non-dropping-particle" : "", "parse-names" : false, "suffix" : "" }, { "dropping-particle" : "", "family" : "Gelaude", "given" : "Deborah", "non-dropping-particle" : "", "parse-names" : false, "suffix" : "" }, { "dropping-particle" : "", "family" : "Mosley", "given" : "Jocelyn Patterson", "non-dropping-particle" : "", "parse-names" : false, "suffix" : "" }, { "dropping-particle" : "", "family" : "Travers", "given" : "Jasmine", "non-dropping-particle" : "", "parse-names" : false, "suffix" : "" } ], "container-title" : "Journal of Biomedical Informatics", "id" : "ITEM-1", "issued" : { "date-parts" : [ [ "2016" ] ] }, "page" : "243-251", "publisher" : "Elsevier Inc.", "title" : "A user-centered model for designing consumer mobile health (mHealth) applications (apps)", "type" : "article-journal", "volume" : "60" }, "uris" : [ "http://www.mendeley.com/documents/?uuid=3b1dbae4-8497-4dcb-8617-1e3cee338325" ] } ], "mendeley" : { "formattedCitation" : "(47)", "plainTextFormattedCitation" : "(47)", "previouslyFormattedCitation" : "(47)" }, "properties" : {  }, "schema" : "https://github.com/citation-style-language/schema/raw/master/csl-citation.json" }</w:instrText>
      </w:r>
      <w:r w:rsidRPr="00BA156B">
        <w:fldChar w:fldCharType="separate"/>
      </w:r>
      <w:r w:rsidRPr="00BA156B">
        <w:rPr>
          <w:noProof/>
        </w:rPr>
        <w:t>(47)</w:t>
      </w:r>
      <w:r w:rsidRPr="00BA156B">
        <w:fldChar w:fldCharType="end"/>
      </w:r>
      <w:r w:rsidRPr="00BA156B">
        <w:t xml:space="preserve">, para evitar frustraciones de sus usuarios </w:t>
      </w:r>
      <w:r w:rsidRPr="00BA156B">
        <w:fldChar w:fldCharType="begin" w:fldLock="1"/>
      </w:r>
      <w:r w:rsidRPr="00BA156B">
        <w:instrText>ADDIN CSL_CITATION { "citationItems" : [ { "id" : "ITEM-1", "itemData" : { "ISSN" : "1942-597X (Electronic)", "PMID" : "26958238", "abstract" : "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 "author" : [ { "dropping-particle" : "", "family" : "Opoku-Boateng", "given" : "Gloria A", "non-dropping-particle" : "", "parse-names" : false, "suffix" : "" } ], "container-title" : "AMIA ... Annual Symposium proceedings / AMIA Symposium. AMIA Symposium", "id" : "ITEM-1", "issued" : { "date-parts" : [ [ "2015" ] ] }, "page" : "1008-1017", "title" : "USER FRUSTRATION IN HIT INTERFACES: EXPLORING PAST HCI RESEARCH FOR A BETTER UNDERSTANDING OF CLINICIANS' EXPERIENCES.", "type" : "article-journal", "volume" : "2015" }, "uris" : [ "http://www.mendeley.com/documents/?uuid=d6a5f71c-c90d-3a72-b0b5-dca9875949a3" ] } ], "mendeley" : { "formattedCitation" : "(48)", "plainTextFormattedCitation" : "(48)", "previouslyFormattedCitation" : "(48)" }, "properties" : {  }, "schema" : "https://github.com/citation-style-language/schema/raw/master/csl-citation.json" }</w:instrText>
      </w:r>
      <w:r w:rsidRPr="00BA156B">
        <w:fldChar w:fldCharType="separate"/>
      </w:r>
      <w:r w:rsidRPr="00BA156B">
        <w:rPr>
          <w:noProof/>
        </w:rPr>
        <w:t>(48)</w:t>
      </w:r>
      <w:r w:rsidRPr="00BA156B">
        <w:fldChar w:fldCharType="end"/>
      </w:r>
      <w:r w:rsidRPr="00BA156B">
        <w:t xml:space="preserve"> y como puede ayudar en el soporte de decisiones clínicas </w:t>
      </w:r>
      <w:r w:rsidRPr="00BA156B">
        <w:fldChar w:fldCharType="begin" w:fldLock="1"/>
      </w:r>
      <w:r w:rsidRPr="00BA156B">
        <w:instrText>ADDIN CSL_CITATION { "citationItems" : [ { "id" : "ITEM-1", "itemData" : { "DOI" : "10.1016/j.jbi.2012.09.002", "ISBN" : "1532-0464", "ISSN" : "15320464", "PMID" : "22995208", "abstract" : "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u00a9 2012 Elsevier Inc.", "author" : [ { "dropping-particle" : "", "family" : "Horsky", "given" : "Jan", "non-dropping-particle" : "", "parse-names" : false, "suffix" : "" }, { "dropping-particle" : "", "family" : "Schiff", "given" : "Gordon D.", "non-dropping-particle" : "", "parse-names" : false, "suffix" : "" }, { "dropping-particle" : "", "family" : "Johnston", "given" : "Douglas", "non-dropping-particle" : "", "parse-names" : false, "suffix" : "" }, { "dropping-particle" : "", "family" : "Mercincavage", "given" : "Lauren", "non-dropping-particle" : "", "parse-names" : false, "suffix" : "" }, { "dropping-particle" : "", "family" : "Bell", "given" : "Douglas", "non-dropping-particle" : "", "parse-names" : false, "suffix" : "" }, { "dropping-particle" : "", "family" : "Middleton", "given" : "Blackford", "non-dropping-particle" : "", "parse-names" : false, "suffix" : "" } ], "container-title" : "Journal of Biomedical Informatics", "id" : "ITEM-1", "issue" : "6", "issued" : { "date-parts" : [ [ "2012" ] ] }, "page" : "1202-1216", "title" : "Interface design principles for usable decision support: A targeted review of best practices for clinical prescribing interventions", "type" : "article", "volume" : "45" }, "uris" : [ "http://www.mendeley.com/documents/?uuid=c8806d33-71a1-3b20-9e0a-1a40c48d7c12" ] } ], "mendeley" : { "formattedCitation" : "(49)", "plainTextFormattedCitation" : "(49)", "previouslyFormattedCitation" : "(49)" }, "properties" : {  }, "schema" : "https://github.com/citation-style-language/schema/raw/master/csl-citation.json" }</w:instrText>
      </w:r>
      <w:r w:rsidRPr="00BA156B">
        <w:fldChar w:fldCharType="separate"/>
      </w:r>
      <w:r w:rsidRPr="00BA156B">
        <w:rPr>
          <w:noProof/>
        </w:rPr>
        <w:t>(49)</w:t>
      </w:r>
      <w:r w:rsidRPr="00BA156B">
        <w:fldChar w:fldCharType="end"/>
      </w:r>
      <w:r w:rsidRPr="00BA156B">
        <w:t>.</w:t>
      </w:r>
    </w:p>
    <w:p w14:paraId="6FD7A144" w14:textId="4F726C34" w:rsidR="0070776A" w:rsidRPr="00842BF2" w:rsidRDefault="0070776A" w:rsidP="00842BF2">
      <w:pPr>
        <w:pStyle w:val="Texto"/>
      </w:pPr>
      <w:r w:rsidRPr="00BA156B">
        <w:t xml:space="preserve">Este tipo de sistema se adecua al manejo recomendado en otros países. El gobierno de Australia cuenta con un sistema de manejo de reclamos ya que identificaron que </w:t>
      </w:r>
      <w:r w:rsidRPr="00BA156B">
        <w:lastRenderedPageBreak/>
        <w:t xml:space="preserve">un sistema efectivo provee 3 beneficios importantes para el establecimiento </w:t>
      </w:r>
      <w:r w:rsidRPr="00BA156B">
        <w:fldChar w:fldCharType="begin" w:fldLock="1"/>
      </w:r>
      <w:r w:rsidR="00625BCC">
        <w:instrText>ADDIN CSL_CITATION { "citationItems" : [ { "id" : "ITEM-1", "itemData" : { "id" : "ITEM-1", "issued" : { "date-parts" : [ [ "2017" ] ] }, "title" : "Serving Parliament \u2013 Serving Western Australians Ombudsman Western Australia Effective handling of complaints made to your organisation -An Overview", "type" : "article-journal" }, "uris" : [ "http://www.mendeley.com/documents/?uuid=29dadb54-89de-36b3-9f27-5b900f1cd11a" ] } ], "mendeley" : { "formattedCitation" : "(50)", "plainTextFormattedCitation" : "(50)", "previouslyFormattedCitation" : "(53)" }, "properties" : {  }, "schema" : "https://github.com/citation-style-language/schema/raw/master/csl-citation.json" }</w:instrText>
      </w:r>
      <w:r w:rsidRPr="00BA156B">
        <w:fldChar w:fldCharType="separate"/>
      </w:r>
      <w:r w:rsidR="00625BCC" w:rsidRPr="00625BCC">
        <w:rPr>
          <w:noProof/>
        </w:rPr>
        <w:t>(50)</w:t>
      </w:r>
      <w:r w:rsidRPr="00BA156B">
        <w:fldChar w:fldCharType="end"/>
      </w:r>
      <w:r w:rsidRPr="00BA156B">
        <w:t>: (i) resolver problemas de manera costo-efectiva, (ii) brindar información que ayude a hacer mejoras en la atención brindada y (iii) mejorar la confianza del público con el establecimiento. El sistema propuesto en este proyecto, se construyó basándose en dichos beneficios por lo que el uso de este sistema ayudaría a tener un manejo efectivo de los reclamos. El siguiente paso para garantizarlo es la reorganización del proceso de resolución de los reclamos para que los trabajadores tengan claro el procedimiento a realizarse.</w:t>
      </w:r>
    </w:p>
    <w:p w14:paraId="59F5724C" w14:textId="73ADEAD8" w:rsidR="00250481" w:rsidRPr="00842BF2" w:rsidRDefault="0070776A" w:rsidP="00842BF2">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Pr="00BA156B">
        <w:instrText>ADDIN CSL_CITATION { "citationItems" : [ { "id" : "ITEM-1", "itemData" : { "DOI" : "accessed 07.04.14", "abstract" : "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 "author" : [ { "dropping-particle" : "", "family" : "Clwyd", "given" : "Ann", "non-dropping-particle" : "", "parse-names" : false, "suffix" : "" }, { "dropping-particle" : "", "family" : "Hart", "given" : "Tricia", "non-dropping-particle" : "", "parse-names" : false, "suffix" : "" } ], "id" : "ITEM-1", "issue" : "October", "issued" : { "date-parts" : [ [ "2013" ] ] }, "page" : "1-58", "title" : "A Review of the NHS Hospitals Complaints System: Putting Patients Back in the Picture", "type" : "article-journal" }, "uris" : [ "http://www.mendeley.com/documents/?uuid=dfd3e3da-f7ae-3c84-b59c-8ff7ed085eea" ] } ], "mendeley" : { "formattedCitation" : "(51)", "plainTextFormattedCitation" : "(51)", "previouslyFormattedCitation" : "(51)" }, "properties" : {  }, "schema" : "https://github.com/citation-style-language/schema/raw/master/csl-citation.json" }</w:instrText>
      </w:r>
      <w:r w:rsidRPr="00BA156B">
        <w:fldChar w:fldCharType="separate"/>
      </w:r>
      <w:r w:rsidRPr="00BA156B">
        <w:rPr>
          <w:noProof/>
        </w:rPr>
        <w:t>(51)</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72174625" w:rsidR="00B86C65" w:rsidRPr="00842BF2" w:rsidRDefault="00250481" w:rsidP="00842BF2">
      <w:pPr>
        <w:pStyle w:val="Texto"/>
      </w:pPr>
      <w:r w:rsidRPr="00BA156B">
        <w:t xml:space="preserve">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w:t>
      </w:r>
      <w:r w:rsidRPr="00BA156B">
        <w:lastRenderedPageBreak/>
        <w:t xml:space="preserve">resolución de reclamos consiste en utilizar IBOS y, en caso no poder solucionarse en esta etapa, recién se deriva a administradores distritales o provinciales para su resolución. Utilizar etapas como las planteadas en Sudáfrica ayudaría tremendamente a mejorar los procesos en todos los establecimientos de salud y no solo en donde se generó el reclamo. Esto se refuerza con la existencia de estudios </w:t>
      </w:r>
      <w:r w:rsidRPr="00BA156B">
        <w:fldChar w:fldCharType="begin" w:fldLock="1"/>
      </w:r>
      <w:r w:rsidR="00625BCC">
        <w:instrText>ADDIN CSL_CITATION { "citationItems" : [ { "id" : "ITEM-1", "itemData" : { "DOI" : "10.1258/hsmr.2011.011003", "ISBN" : "1758-1044 (Electronic)\\r0951-4848 (Linking)", "ISSN" : "09514848", "PMID" : "21471579", "abstract" : "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 "author" : [ { "dropping-particle" : "", "family" : "Hsieh", "given" : "Sophie Yahui", "non-dropping-particle" : "", "parse-names" : false, "suffix" : "" } ], "container-title" : "Health Services Management Research", "id" : "ITEM-1", "issue" : "2", "issued" : { "date-parts" : [ [ "2011" ] ] }, "page" : "91-95", "title" : "Healthcare complaints handling systems: A comparison between Britain, Australia and Taiwan", "type" : "article-journal", "volume" : "24" }, "uris" : [ "http://www.mendeley.com/documents/?uuid=e44b7604-b550-4c1c-abab-466f06658052" ] } ], "mendeley" : { "formattedCitation" : "(52)", "plainTextFormattedCitation" : "(52)", "previouslyFormattedCitation" : "(54)" }, "properties" : {  }, "schema" : "https://github.com/citation-style-language/schema/raw/master/csl-citation.json" }</w:instrText>
      </w:r>
      <w:r w:rsidRPr="00BA156B">
        <w:fldChar w:fldCharType="separate"/>
      </w:r>
      <w:r w:rsidR="00625BCC" w:rsidRPr="00625BCC">
        <w:rPr>
          <w:noProof/>
        </w:rPr>
        <w:t>(52)</w:t>
      </w:r>
      <w:r w:rsidRPr="00BA156B">
        <w:fldChar w:fldCharType="end"/>
      </w:r>
      <w:r w:rsidRPr="00BA156B">
        <w:t xml:space="preserve"> donde mencionan 3 países donde se utiliza alguna forma de control local para mejorar la calidad de atención en salud, sugiriendo la necesidad de una reorganización para lograr una mejora sustancial en la calidad del sistema de salud. </w:t>
      </w:r>
    </w:p>
    <w:p w14:paraId="280124B9" w14:textId="77777777" w:rsidR="00980B82" w:rsidRPr="00BA156B" w:rsidRDefault="00BE11D3" w:rsidP="00927ED8">
      <w:pPr>
        <w:pStyle w:val="Ttulo2"/>
        <w:numPr>
          <w:ilvl w:val="0"/>
          <w:numId w:val="10"/>
        </w:numPr>
        <w:rPr>
          <w:lang w:val="es-PE"/>
        </w:rPr>
      </w:pPr>
      <w:bookmarkStart w:id="57" w:name="_Toc511166320"/>
      <w:r w:rsidRPr="00BA156B">
        <w:rPr>
          <w:lang w:val="es-PE"/>
        </w:rPr>
        <w:t>De los hallazgos en</w:t>
      </w:r>
      <w:r w:rsidR="00060575" w:rsidRPr="00BA156B">
        <w:rPr>
          <w:lang w:val="es-PE"/>
        </w:rPr>
        <w:t xml:space="preserve"> la fase e</w:t>
      </w:r>
      <w:r w:rsidR="009E2064" w:rsidRPr="00BA156B">
        <w:rPr>
          <w:lang w:val="es-PE"/>
        </w:rPr>
        <w:t>xploratoria</w:t>
      </w:r>
      <w:bookmarkEnd w:id="57"/>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2B86E293" w:rsidR="009E2064" w:rsidRPr="00842BF2" w:rsidRDefault="00116DEB" w:rsidP="00842BF2">
      <w:pPr>
        <w:pStyle w:val="Texto"/>
      </w:pPr>
      <w:r w:rsidRPr="00BA156B">
        <w:t xml:space="preserve">Según la normativa vigente </w:t>
      </w:r>
      <w:r w:rsidR="00EC2BAF"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w:t>
      </w:r>
      <w:r w:rsidR="00134352" w:rsidRPr="00BA156B">
        <w:lastRenderedPageBreak/>
        <w:t>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70AEE0F1"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pensarán que los gestores no apreciaban la riqueza de la información de los reclamos y que los gestores pensaran lo mismo de los prestadores de salud. </w:t>
      </w:r>
      <w:r w:rsidRPr="006D06B4">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el personal en el sector salud (incluyendo personal de SUSALUD) debe ser capacitado sobre la importancia de los reclamos para poder lograr que el sistema recaude información valiosa que pueda traducirse en proyectos de mejora. Sin esta capacitación permanente, el sistema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7FF86F97"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vidas humanas no corrieran peligro</w:t>
      </w:r>
      <w:r w:rsidRPr="00BA156B">
        <w:t xml:space="preserve"> </w:t>
      </w:r>
      <w:r w:rsidRPr="00BA156B">
        <w:fldChar w:fldCharType="begin" w:fldLock="1"/>
      </w:r>
      <w:r w:rsidR="00625BCC">
        <w:instrText>ADDIN CSL_CITATION { "citationItems" : [ { "id" : "ITEM-1", "itemData" : { "abstract" : "Jueves 10 de diciembre de 2015 / El Peruano Art\u00edculo 2.-Competencias en materia de contrataciones del Estado Las normas sobre contrataciones del Estado establecidas en la Ley y el presente Reglamento son de \u00e1mbito nacional, siendo competencia exclusiva del Ministerio de Econom\u00eda y Finanzas el dise\u00f1o de pol\u00edticas sobre dicha materia y su regulaci\u00f3n. Es nulo de pleno derecho cualquier disposici\u00f3n o acto que se emita en contravenci\u00f3n de lo dispuesto en el p\u00e1rrafo anterior. Art\u00edculo 3.-De las otras organizaciones Las organizaciones creadas conforme al ordenamiento jur\u00eddico nacional, as\u00ed como los \u00f3rganos desconcentrados de las Entidades pueden realizar contrataciones, siempre que estos cuenten con capacidad para gestionar sus contrataciones, conforme a sus normas autoritativas. Art\u00edculo 4.-Organizaci\u00f3n de la Entidad para las contrataciones Cada Entidad identifica en su Reglamento de Organizaci\u00f3n y Funciones u otros documentos de organizaci\u00f3n y/o gesti\u00f3n al \u00f3rgano encargado de las contrataciones, de acuerdo con lo que establece el presente Reglamento. El \u00f3rgano encargado de las contrataciones tiene como funci\u00f3n la gesti\u00f3n administrativa del contrato, que involucra el tr\u00e1mite de perfeccionamiento, aplicaci\u00f3n de penalidades, procedimiento de pago en lo que corresponda, entre otras actividades de \u00edndole administrativo; siendo que la supervisi\u00f3n de la ejecuci\u00f3n del contrato le compete al \u00e1rea usuaria o al \u00f3rgano al que se le haya asignado tal funci\u00f3n. Los servidores del \u00f3rgano encargado de las contrataciones de la Entidad que, en raz\u00f3n de sus funciones intervienen directamente en alguna de las fases de la contrataci\u00f3n, deben ser profesionales y/o t\u00e9cnicos certificados de acuerdo a los niveles y perfiles establecidos por el OSCE. Mediante directivas el OSCE establece las estrategias, los procedimientos y requisitos para la certificaci\u00f3n, as\u00ed como para la acreditaci\u00f3n de las instituciones o empresas con la finalidad de que estas capaciten a los operadores en aspectos vinculados con las contrataciones del Estado.", "id" : "ITEM-1", "issued" : { "date-parts" : [ [ "0" ] ] }, "title" : "Ley 30225 - Ley de Contrataciones del Estado", "type" : "article-journal" }, "uris" : [ "http://www.mendeley.com/documents/?uuid=1a9b8577-7ec6-3f5b-927f-55ffc002fcee" ] } ], "mendeley" : { "formattedCitation" : "(53)", "plainTextFormattedCitation" : "(53)", "previouslyFormattedCitation" : "(50)" }, "properties" : {  }, "schema" : "https://github.com/citation-style-language/schema/raw/master/csl-citation.json" }</w:instrText>
      </w:r>
      <w:r w:rsidRPr="00BA156B">
        <w:fldChar w:fldCharType="separate"/>
      </w:r>
      <w:r w:rsidR="00625BCC" w:rsidRPr="00625BCC">
        <w:rPr>
          <w:noProof/>
        </w:rPr>
        <w:t>(53)</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w:t>
      </w:r>
      <w:r w:rsidR="0033516A" w:rsidRPr="00BA156B">
        <w:lastRenderedPageBreak/>
        <w:t xml:space="preserve">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78DDDF60" w:rsidR="00AF0EF7" w:rsidRPr="00842BF2" w:rsidRDefault="00D50D9B" w:rsidP="00842BF2">
      <w:pPr>
        <w:pStyle w:val="Texto"/>
      </w:pPr>
      <w:r w:rsidRPr="00BA156B">
        <w:t>Los</w:t>
      </w:r>
      <w:r w:rsidR="00B10C57" w:rsidRPr="00BA156B">
        <w:t xml:space="preserve"> entrevistados detallaron que hay una gran falta de comunicación entre ciudadano e IPRESS pero </w:t>
      </w:r>
      <w:r w:rsidRPr="00BA156B">
        <w:t>dejaron de lado</w:t>
      </w:r>
      <w:r w:rsidR="00B10C57" w:rsidRPr="00BA156B">
        <w:t xml:space="preserve"> la importancia de la comunicación ente SUSALUD e IPRESS. Esta comuni</w:t>
      </w:r>
      <w:r w:rsidR="008C2660" w:rsidRPr="00BA156B">
        <w:t xml:space="preserve">cación debería </w:t>
      </w:r>
      <w:r w:rsidR="006D06B4" w:rsidRPr="00BA156B">
        <w:t>permitirle</w:t>
      </w:r>
      <w:r w:rsidR="008C2660" w:rsidRPr="00BA156B">
        <w:t xml:space="preserve"> al personal de las IPRESS</w:t>
      </w:r>
      <w:r w:rsidRPr="00BA156B">
        <w:t xml:space="preserve"> también</w:t>
      </w:r>
      <w:r w:rsidR="008C2660" w:rsidRPr="00BA156B">
        <w:t xml:space="preserve"> comunicar</w:t>
      </w:r>
      <w:r w:rsidR="00B10C57" w:rsidRPr="00BA156B">
        <w:t xml:space="preserve"> sus dificultades, limitaciones y problemas para ayudarlas a mejorar</w:t>
      </w:r>
      <w:r w:rsidRPr="00BA156B">
        <w:t>. Sin embargo, esto no ocurre y</w:t>
      </w:r>
      <w:r w:rsidR="00F24B87" w:rsidRPr="00BA156B">
        <w:t xml:space="preserve"> se ve reflejado en que los </w:t>
      </w:r>
      <w:r w:rsidR="00F24B87" w:rsidRPr="00160297">
        <w:t>To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Pr="00BA156B">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Pr="00BA156B">
        <w:fldChar w:fldCharType="separate"/>
      </w:r>
      <w:r w:rsidRPr="00BA156B">
        <w:rPr>
          <w:noProof/>
        </w:rPr>
        <w:t>(1)</w:t>
      </w:r>
      <w:r w:rsidRPr="00BA156B">
        <w:fldChar w:fldCharType="end"/>
      </w:r>
      <w:r w:rsidRPr="00BA156B">
        <w:t xml:space="preserve">. </w:t>
      </w:r>
    </w:p>
    <w:p w14:paraId="74C974A1" w14:textId="72CF58E3"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84473B" w:rsidRPr="00BA156B">
        <w:instrText>ADDIN CSL_CITATION { "citationItems" : [ { "id" : "ITEM-1", "itemData" : { "DOI" : "accessed 07.04.14", "abstract" : "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 "author" : [ { "dropping-particle" : "", "family" : "Clwyd", "given" : "Ann", "non-dropping-particle" : "", "parse-names" : false, "suffix" : "" }, { "dropping-particle" : "", "family" : "Hart", "given" : "Tricia", "non-dropping-particle" : "", "parse-names" : false, "suffix" : "" } ], "id" : "ITEM-1", "issue" : "October", "issued" : { "date-parts" : [ [ "2013" ] ] }, "page" : "1-58", "title" : "A Review of the NHS Hospitals Complaints System: Putting Patients Back in the Picture", "type" : "article-journal" }, "uris" : [ "http://www.mendeley.com/documents/?uuid=dfd3e3da-f7ae-3c84-b59c-8ff7ed085eea" ] } ], "mendeley" : { "formattedCitation" : "(51)", "plainTextFormattedCitation" : "(51)", "previouslyFormattedCitation" : "(51)" }, "properties" : {  }, "schema" : "https://github.com/citation-style-language/schema/raw/master/csl-citation.json" }</w:instrText>
      </w:r>
      <w:r w:rsidR="00EC2BAF" w:rsidRPr="00BA156B">
        <w:fldChar w:fldCharType="separate"/>
      </w:r>
      <w:r w:rsidR="00CA58B3" w:rsidRPr="00BA156B">
        <w:rPr>
          <w:noProof/>
        </w:rPr>
        <w:t>(51)</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8B12E6"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w:t>
      </w:r>
      <w:r w:rsidR="008B12E6" w:rsidRPr="00BA156B">
        <w:lastRenderedPageBreak/>
        <w:t xml:space="preserve">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s 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558E89C4"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73714E"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grandes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ya qu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58480010" w:rsidR="008D4A58" w:rsidRPr="00842BF2" w:rsidRDefault="00CC7060" w:rsidP="00842BF2">
      <w:pPr>
        <w:pStyle w:val="Texto"/>
      </w:pPr>
      <w:r w:rsidRPr="00BA156B">
        <w:t>Resulta curioso que cuando se preguntó a los ciudadanos sobre cuál es el procedimiento que realizarían si es que quisieran presentar un reclamos,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lastRenderedPageBreak/>
        <w:t>cuáles</w:t>
      </w:r>
      <w:r w:rsidRPr="00BA156B">
        <w:t xml:space="preserve"> son las competencias de la PAUS</w:t>
      </w:r>
      <w:r w:rsidR="002D4AA2" w:rsidRPr="00BA156B">
        <w:t xml:space="preserve"> pero significa que los ciudadanos no saben de qué, cómo ni do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1B3F29A6" w:rsidR="00250481" w:rsidRPr="00862EA1" w:rsidRDefault="002D4AA2" w:rsidP="00862EA1">
      <w:pPr>
        <w:pStyle w:val="Texto"/>
      </w:pPr>
      <w:r w:rsidRPr="00BA156B">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sistema,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y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58" w:name="_Toc511166321"/>
      <w:r w:rsidRPr="00BA156B">
        <w:rPr>
          <w:lang w:val="es-PE"/>
        </w:rPr>
        <w:t>De los h</w:t>
      </w:r>
      <w:r w:rsidR="00C1603F" w:rsidRPr="00BA156B">
        <w:rPr>
          <w:lang w:val="es-PE"/>
        </w:rPr>
        <w:t>allazgos de la fase de p</w:t>
      </w:r>
      <w:r w:rsidR="009E2064" w:rsidRPr="00BA156B">
        <w:rPr>
          <w:lang w:val="es-PE"/>
        </w:rPr>
        <w:t>rueba</w:t>
      </w:r>
      <w:bookmarkEnd w:id="58"/>
    </w:p>
    <w:p w14:paraId="79F09FCE" w14:textId="612D8152"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xml:space="preserve">. Esto prueba de que la investigación de usuarios realizada en la primera etapa, recopilo </w:t>
      </w:r>
      <w:r w:rsidR="001E3A11" w:rsidRPr="00BA156B">
        <w:t>correctamente las necesidades de lo</w:t>
      </w:r>
      <w:r w:rsidRPr="00BA156B">
        <w:t xml:space="preserve">s </w:t>
      </w:r>
      <w:r w:rsidR="001E3A11" w:rsidRPr="00BA156B">
        <w:t>usuarios</w:t>
      </w:r>
      <w:r w:rsidRPr="00BA156B">
        <w:t xml:space="preserve"> y </w:t>
      </w:r>
      <w:r w:rsidR="001E3A11" w:rsidRPr="00BA156B">
        <w:t>estos fueron adecuadamente plasmados en los requerimientos del sistema.</w:t>
      </w:r>
    </w:p>
    <w:p w14:paraId="00E6D147" w14:textId="29C71396" w:rsidR="00CB765D" w:rsidRPr="00862EA1" w:rsidRDefault="001E3A11" w:rsidP="00862EA1">
      <w:pPr>
        <w:pStyle w:val="Texto"/>
      </w:pPr>
      <w:r w:rsidRPr="00BA156B">
        <w:lastRenderedPageBreak/>
        <w:t xml:space="preserve">Cuando se les pregunto a los entrevistados sobre el término ‘Solicitudes’, se mostraron de acuerdo con nombrarlo de esta manera y no exclusivamente como ‘Reclamos’. </w:t>
      </w:r>
      <w:r w:rsidR="008C4674" w:rsidRPr="00BA156B">
        <w:t xml:space="preserve">Esto es importante ya que si se desea mejorar la relación de comunicación entre ciudadanos e IPRESS, mostrar solo la parte negativa de las IPRESS no </w:t>
      </w:r>
      <w:r w:rsidRPr="00BA156B">
        <w:t>ayudaría</w:t>
      </w:r>
      <w:r w:rsidR="008C4674" w:rsidRPr="00BA156B">
        <w:t xml:space="preserve">, </w:t>
      </w:r>
      <w:r w:rsidRPr="00BA156B">
        <w:t>e incluso</w:t>
      </w:r>
      <w:r w:rsidR="008C4674" w:rsidRPr="00BA156B">
        <w:t xml:space="preserve"> podría</w:t>
      </w:r>
      <w:r w:rsidRPr="00BA156B">
        <w:t xml:space="preserve"> prestarse a malas interpretaciones relacionándolo como un gran foro de reclamos donde no tiene participación la IPRESS</w:t>
      </w:r>
      <w:r w:rsidR="008C4674" w:rsidRPr="00BA156B">
        <w:t xml:space="preserve">. </w:t>
      </w:r>
    </w:p>
    <w:p w14:paraId="7713F073" w14:textId="55473171" w:rsidR="00C1603F" w:rsidRPr="00862EA1" w:rsidRDefault="00CB765D" w:rsidP="00862EA1">
      <w:pPr>
        <w:pStyle w:val="Texto"/>
      </w:pPr>
      <w:r w:rsidRPr="00BA156B">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con este sistema</w:t>
      </w:r>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r w:rsidRPr="00BA156B">
        <w:t xml:space="preserve">sistema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39417866" w14:textId="27408EA0" w:rsidR="00524A0A" w:rsidRPr="00862EA1" w:rsidRDefault="008A445E" w:rsidP="00862EA1">
      <w:pPr>
        <w:pStyle w:val="Texto"/>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r w:rsidR="00BE03A0" w:rsidRPr="00BA156B">
        <w:t>I</w:t>
      </w:r>
      <w:r w:rsidR="00472F37" w:rsidRPr="00BA156B">
        <w:t>dealmente se</w:t>
      </w:r>
      <w:r w:rsidR="00800377" w:rsidRPr="00BA156B">
        <w:t xml:space="preserve"> deberían tener la</w:t>
      </w:r>
      <w:r w:rsidR="00472F37" w:rsidRPr="00BA156B">
        <w:t xml:space="preserve"> misma cantidad de iteraciones</w:t>
      </w:r>
      <w:r w:rsidR="004A78C7" w:rsidRPr="00BA156B">
        <w:t xml:space="preserve"> </w:t>
      </w:r>
      <w:r w:rsidR="00472F37" w:rsidRPr="00BA156B">
        <w:t xml:space="preserve"> para todos los tipos de usuarios</w:t>
      </w:r>
      <w:r w:rsidR="004A78C7" w:rsidRPr="00BA156B">
        <w:t xml:space="preserve"> </w:t>
      </w:r>
      <w:r w:rsidR="00EC2BAF" w:rsidRPr="00BA156B">
        <w:fldChar w:fldCharType="begin" w:fldLock="1"/>
      </w:r>
      <w:r w:rsidR="00625BCC">
        <w:instrText>ADDIN CSL_CITATION { "citationItems" : [ { "id" : "ITEM-1", "itemData" : { "DOI" : "http://www.useit.com/alertbox/20000319.html", "ISSN" : "1548-5552", "abstract" : "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 "author" : [ { "dropping-particle" : "", "family" : "Nielsen", "given" : "Jakob", "non-dropping-particle" : "", "parse-names" : false, "suffix" : "" } ], "container-title" : "Jakob Nielsens Alertbox", "id" : "ITEM-1", "issue" : "September 23", "issued" : { "date-parts" : [ [ "2000" ] ] }, "page" : "1-4", "title" : "Why You Only Need to Test with 5 Users", "type" : "article-journal", "volume" : "19" }, "uris" : [ "http://www.mendeley.com/documents/?uuid=007081ac-d03f-32a1-b112-3be8059bb31c" ] } ], "mendeley" : { "formattedCitation" : "(54)", "plainTextFormattedCitation" : "(54)", "previouslyFormattedCitation" : "(52)" }, "properties" : {  }, "schema" : "https://github.com/citation-style-language/schema/raw/master/csl-citation.json" }</w:instrText>
      </w:r>
      <w:r w:rsidR="00EC2BAF" w:rsidRPr="00BA156B">
        <w:fldChar w:fldCharType="separate"/>
      </w:r>
      <w:r w:rsidR="00625BCC" w:rsidRPr="00625BCC">
        <w:rPr>
          <w:noProof/>
        </w:rPr>
        <w:t>(54)</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las pantallas presentadas para ciudadanos y gestores mas solo una vez para el personal de SUSALUD.</w:t>
      </w:r>
    </w:p>
    <w:p w14:paraId="7A1D7225" w14:textId="72AC4A0B" w:rsidR="000635A6" w:rsidRPr="00862EA1" w:rsidRDefault="00A12DD0" w:rsidP="00862EA1">
      <w:pPr>
        <w:pStyle w:val="Ttulo1"/>
      </w:pPr>
      <w:bookmarkStart w:id="59" w:name="_Toc511166322"/>
      <w:r w:rsidRPr="00BA156B">
        <w:lastRenderedPageBreak/>
        <w:t>Conclusiones</w:t>
      </w:r>
      <w:bookmarkEnd w:id="59"/>
    </w:p>
    <w:p w14:paraId="5EA702DC" w14:textId="56A1717E" w:rsidR="00F26C78" w:rsidRPr="00862EA1" w:rsidRDefault="000635A6" w:rsidP="00862EA1">
      <w:pPr>
        <w:pStyle w:val="Texto"/>
      </w:pPr>
      <w:r w:rsidRPr="00BA156B">
        <w:t xml:space="preserve">De este estudio </w:t>
      </w:r>
      <w:r w:rsidR="00E85F76" w:rsidRPr="00BA156B">
        <w:t xml:space="preserve">demostró la utilidad del </w:t>
      </w:r>
      <w:r w:rsidRPr="00BA156B">
        <w:t>UCD para la creación de un sistema de gestión de reclamos</w:t>
      </w:r>
      <w:r w:rsidR="00E85F76" w:rsidRPr="00BA156B">
        <w:t xml:space="preserve">, lográndose un sistema </w:t>
      </w:r>
      <w:r w:rsidR="00F26C78" w:rsidRPr="00BA156B">
        <w:t xml:space="preserve">accesible y centrado en 3 tipos de usuarios, los cuales lo encontraron </w:t>
      </w:r>
      <w:r w:rsidR="00524A0A" w:rsidRPr="00BA156B">
        <w:t xml:space="preserve">simple y sencillo de </w:t>
      </w:r>
      <w:r w:rsidR="00F26C78" w:rsidRPr="00BA156B">
        <w:t>entender.</w:t>
      </w:r>
    </w:p>
    <w:p w14:paraId="6378291F" w14:textId="0A8BE563" w:rsidR="00F27D13" w:rsidRPr="00862EA1" w:rsidRDefault="00F26C78" w:rsidP="00862EA1">
      <w:pPr>
        <w:pStyle w:val="Texto"/>
      </w:pPr>
      <w:r w:rsidRPr="00BA156B">
        <w:t xml:space="preserve">La metodología UCD permitió encontrar </w:t>
      </w:r>
      <w:r w:rsidR="00F27D13" w:rsidRPr="00BA156B">
        <w:t xml:space="preserve">12 objetivos para los 3 tipos de usuarios, 6 para SUSALUD, 2 para gestores y 4 para ciudadanos. Asimismo, permitió encontrar 12 dificultades para ellos, 5 para SUSALUD, 5 para gestores y 2 para ciudadanos. </w:t>
      </w:r>
    </w:p>
    <w:p w14:paraId="73B73F04" w14:textId="33EBCF0C" w:rsidR="001775D4" w:rsidRPr="00862EA1" w:rsidRDefault="00B4337F" w:rsidP="00862EA1">
      <w:pPr>
        <w:pStyle w:val="Texto"/>
      </w:pPr>
      <w:r w:rsidRPr="00BA156B">
        <w:t>L</w:t>
      </w:r>
      <w:r w:rsidR="00F27D13" w:rsidRPr="00BA156B">
        <w:t xml:space="preserve">a metodología de </w:t>
      </w:r>
      <w:r w:rsidR="006D06B4">
        <w:t>‘</w:t>
      </w:r>
      <w:r w:rsidR="00F27D13" w:rsidRPr="00160297">
        <w:t>Card Sorting Modified Delphi</w:t>
      </w:r>
      <w:r w:rsidR="006D06B4" w:rsidRPr="00160297">
        <w:t>’</w:t>
      </w:r>
      <w:r w:rsidR="00F27D13" w:rsidRPr="00BA156B">
        <w:t xml:space="preserve"> </w:t>
      </w:r>
      <w:r w:rsidRPr="00BA156B">
        <w:t>permitió</w:t>
      </w:r>
      <w:r w:rsidR="00F27D13" w:rsidRPr="00BA156B">
        <w:t xml:space="preserve"> </w:t>
      </w:r>
      <w:r w:rsidRPr="00BA156B">
        <w:t>clasificar los</w:t>
      </w:r>
      <w:r w:rsidR="00F27D13" w:rsidRPr="00BA156B">
        <w:t xml:space="preserve"> reclamos</w:t>
      </w:r>
      <w:r w:rsidR="00C34E0A" w:rsidRPr="00BA156B">
        <w:t xml:space="preserve"> en</w:t>
      </w:r>
      <w:r w:rsidR="00F27D13" w:rsidRPr="00BA156B">
        <w:t xml:space="preserve">10 categorías de reclamos con un total de 42 </w:t>
      </w:r>
      <w:r w:rsidR="006D06B4" w:rsidRPr="00BA156B">
        <w:t>ítems</w:t>
      </w:r>
      <w:r w:rsidR="00F27D13" w:rsidRPr="00BA156B">
        <w:t xml:space="preserve">. El método de </w:t>
      </w:r>
      <w:r w:rsidR="006D06B4">
        <w:t>‘</w:t>
      </w:r>
      <w:r w:rsidR="00F27D13" w:rsidRPr="00160297">
        <w:t>Think-Aloud</w:t>
      </w:r>
      <w:r w:rsidR="006D06B4" w:rsidRPr="00160297">
        <w:t>’</w:t>
      </w:r>
      <w:r w:rsidR="00F27D13" w:rsidRPr="00BA156B">
        <w:t xml:space="preserve"> permitió evaluar con éxito el prototipo, además de encontrar inconvenientes para que fueran corregidos antes de la propuesta final.</w:t>
      </w:r>
    </w:p>
    <w:p w14:paraId="157E5567" w14:textId="058D4F92" w:rsidR="00524A0A" w:rsidRPr="00862EA1" w:rsidRDefault="001775D4" w:rsidP="00862EA1">
      <w:pPr>
        <w:pStyle w:val="Texto"/>
      </w:pPr>
      <w:r w:rsidRPr="00BA156B">
        <w:t xml:space="preserve">Finalmente, se pudo ver el interés de parte de todos los tipos de usuarios considerados en este estudio para la implementación de un sistema de información que permita </w:t>
      </w:r>
      <w:r w:rsidR="004A78C7" w:rsidRPr="00BA156B">
        <w:t xml:space="preserve">recibir y </w:t>
      </w:r>
      <w:r w:rsidRPr="00BA156B">
        <w:t xml:space="preserve">manejar </w:t>
      </w:r>
      <w:r w:rsidR="004A78C7" w:rsidRPr="00BA156B">
        <w:t>adecuadamente los reclamos de parte de los usuarios. Esto va de la mano con el interés de gestores en encontrar problemas y fallas que se estén suscitando en la IPRESS</w:t>
      </w:r>
    </w:p>
    <w:p w14:paraId="3561ABF4" w14:textId="1932566E" w:rsidR="004A78C7" w:rsidRPr="00862EA1" w:rsidRDefault="00A12DD0" w:rsidP="00862EA1">
      <w:pPr>
        <w:pStyle w:val="Ttulo1"/>
      </w:pPr>
      <w:bookmarkStart w:id="60" w:name="_Toc511166323"/>
      <w:r w:rsidRPr="00BA156B">
        <w:lastRenderedPageBreak/>
        <w:t>Recomendaciones</w:t>
      </w:r>
      <w:bookmarkEnd w:id="60"/>
    </w:p>
    <w:p w14:paraId="6AE56F0D" w14:textId="3B2A6AE4" w:rsidR="004C04E9" w:rsidRPr="00862EA1" w:rsidRDefault="007502D3" w:rsidP="00862EA1">
      <w:pPr>
        <w:pStyle w:val="Texto"/>
      </w:pPr>
      <w:r w:rsidRPr="00BA156B">
        <w:t xml:space="preserve">Finalizando este estudio se pudo observar que la implementación del sistema propuesto se ve como el siguiente paso en estudios complementarios. En dichos estudios se debería evaluar la satisfacción de uso, usabilidad y aceptabilidad del sistema, así como el impacto que pueda tener la implementación este sistema </w:t>
      </w:r>
      <w:r w:rsidR="006D06B4" w:rsidRPr="00BA156B">
        <w:t>comparado</w:t>
      </w:r>
      <w:r w:rsidRPr="00BA156B">
        <w:t xml:space="preserve"> c</w:t>
      </w:r>
      <w:r w:rsidR="004C04E9" w:rsidRPr="00BA156B">
        <w:t>on el actual manejo de reclamos.</w:t>
      </w:r>
      <w:r w:rsidR="00DF5627" w:rsidRPr="00BA156B">
        <w:t xml:space="preserve"> </w:t>
      </w:r>
      <w:r w:rsidR="004C04E9" w:rsidRPr="00BA156B">
        <w:t>E</w:t>
      </w:r>
      <w:r w:rsidRPr="00BA156B">
        <w:t>n dichos estudios</w:t>
      </w:r>
      <w:r w:rsidR="004C04E9" w:rsidRPr="00BA156B">
        <w:t xml:space="preserve"> debería incluirse el</w:t>
      </w:r>
      <w:r w:rsidR="00DF5627" w:rsidRPr="00BA156B">
        <w:t xml:space="preserve"> tipo de usuario </w:t>
      </w:r>
      <w:r w:rsidR="004C04E9" w:rsidRPr="00BA156B">
        <w:t xml:space="preserve">de </w:t>
      </w:r>
      <w:r w:rsidR="00DF5627" w:rsidRPr="00BA156B">
        <w:t xml:space="preserve">las IAFAS ya que bastante problemática reside en </w:t>
      </w:r>
      <w:r w:rsidR="004C04E9" w:rsidRPr="00BA156B">
        <w:t>las aseguradoras y sus planes de cobertura</w:t>
      </w:r>
      <w:r w:rsidR="00DF5627" w:rsidRPr="00BA156B">
        <w:t xml:space="preserve">. </w:t>
      </w:r>
    </w:p>
    <w:p w14:paraId="49E663BE" w14:textId="655377C1" w:rsidR="004C04E9" w:rsidRPr="00862EA1" w:rsidRDefault="004C04E9" w:rsidP="00862EA1">
      <w:pPr>
        <w:pStyle w:val="Texto"/>
      </w:pPr>
      <w:r w:rsidRPr="00BA156B">
        <w:t>Así mismo, una participación más activa del MINSA es necesaria para dar a conocer los derechos ciudadanos en salud.</w:t>
      </w:r>
    </w:p>
    <w:p w14:paraId="3DF8AB23" w14:textId="26AE37E5" w:rsidR="004A78C7" w:rsidRPr="00862EA1" w:rsidRDefault="004C04E9" w:rsidP="00862EA1">
      <w:pPr>
        <w:pStyle w:val="Texto"/>
      </w:pPr>
      <w:r w:rsidRPr="00BA156B">
        <w:t>Finalmente, 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sistema</w:t>
      </w:r>
      <w:r w:rsidR="003E6DC8" w:rsidRPr="00BA156B">
        <w:t xml:space="preserve">, </w:t>
      </w:r>
      <w:r w:rsidRPr="00BA156B">
        <w:t xml:space="preserve"> y al MINSA </w:t>
      </w:r>
      <w:r w:rsidR="003E6DC8" w:rsidRPr="00BA156B">
        <w:t>y</w:t>
      </w:r>
      <w:r w:rsidRPr="00BA156B">
        <w:t xml:space="preserve"> SUSALUD realizar campañas de difusión y capacitación de manera exitosa y eficiente. Estas campañas debe también sensibilizar a la población sobre la definición e importancia de los reclamos con el fin de obtener información precisa que pueda servir para hacer proyectos de mejora.</w:t>
      </w:r>
    </w:p>
    <w:p w14:paraId="71D68A5F" w14:textId="04A31C98" w:rsidR="00623ED4" w:rsidRPr="00862EA1" w:rsidRDefault="00A12DD0" w:rsidP="00862EA1">
      <w:pPr>
        <w:pStyle w:val="Ttulo1"/>
      </w:pPr>
      <w:bookmarkStart w:id="61" w:name="_Toc511166324"/>
      <w:r w:rsidRPr="00BA156B">
        <w:lastRenderedPageBreak/>
        <w:t>Referencias bibliográficas</w:t>
      </w:r>
      <w:bookmarkEnd w:id="61"/>
    </w:p>
    <w:p w14:paraId="3112D0B9" w14:textId="70DAA480" w:rsidR="00625BCC" w:rsidRPr="00625BCC" w:rsidRDefault="00EC2BAF" w:rsidP="00625BCC">
      <w:pPr>
        <w:widowControl w:val="0"/>
        <w:autoSpaceDE w:val="0"/>
        <w:autoSpaceDN w:val="0"/>
        <w:adjustRightInd w:val="0"/>
        <w:spacing w:line="360" w:lineRule="auto"/>
        <w:ind w:left="640" w:hanging="640"/>
        <w:rPr>
          <w:rFonts w:cs="Times New Roman"/>
          <w:noProof/>
          <w:lang w:val="en-US"/>
        </w:rPr>
      </w:pPr>
      <w:r w:rsidRPr="00BA156B">
        <w:rPr>
          <w:rFonts w:cs="Times New Roman"/>
          <w:lang w:val="es-PE"/>
        </w:rPr>
        <w:fldChar w:fldCharType="begin" w:fldLock="1"/>
      </w:r>
      <w:r w:rsidR="00121596" w:rsidRPr="00BA156B">
        <w:rPr>
          <w:rFonts w:cs="Times New Roman"/>
          <w:lang w:val="es-PE"/>
        </w:rPr>
        <w:instrText xml:space="preserve">ADDIN Mendeley Bibliography CSL_BIBLIOGRAPHY </w:instrText>
      </w:r>
      <w:r w:rsidRPr="00BA156B">
        <w:rPr>
          <w:rFonts w:cs="Times New Roman"/>
          <w:lang w:val="es-PE"/>
        </w:rPr>
        <w:fldChar w:fldCharType="separate"/>
      </w:r>
      <w:r w:rsidR="00625BCC" w:rsidRPr="00625BCC">
        <w:rPr>
          <w:rFonts w:cs="Times New Roman"/>
          <w:noProof/>
        </w:rPr>
        <w:t xml:space="preserve">1. </w:t>
      </w:r>
      <w:r w:rsidR="00625BCC" w:rsidRPr="00625BCC">
        <w:rPr>
          <w:rFonts w:cs="Times New Roman"/>
          <w:noProof/>
        </w:rPr>
        <w:tab/>
        <w:t xml:space="preserve">Orozco M. Garantia_Calidad_Seguridad_Paciente-CIES-Miguel_Orozco. </w:t>
      </w:r>
      <w:r w:rsidR="00625BCC" w:rsidRPr="00625BCC">
        <w:rPr>
          <w:rFonts w:cs="Times New Roman"/>
          <w:noProof/>
          <w:lang w:val="en-US"/>
        </w:rPr>
        <w:t xml:space="preserve">2009. p. 50. </w:t>
      </w:r>
    </w:p>
    <w:p w14:paraId="39DE102A"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 </w:t>
      </w:r>
      <w:r w:rsidRPr="00625BCC">
        <w:rPr>
          <w:rFonts w:cs="Times New Roman"/>
          <w:noProof/>
          <w:lang w:val="en-US"/>
        </w:rPr>
        <w:tab/>
        <w:t xml:space="preserve">Oliver RL. An Investigation of the Interrelationship Between Consumer (Dis) Satisfaction and Complaint Reports. Adv Consum Res. 1987;14(1):218–222. 5p. 1 Diagram. </w:t>
      </w:r>
    </w:p>
    <w:p w14:paraId="171EF5A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 </w:t>
      </w:r>
      <w:r w:rsidRPr="00625BCC">
        <w:rPr>
          <w:rFonts w:cs="Times New Roman"/>
          <w:noProof/>
          <w:lang w:val="en-US"/>
        </w:rPr>
        <w:tab/>
        <w:t xml:space="preserve">Reader TW, Gillespie A, Roberts J. Patient complaints in healthcare systems: a systematic review and coding taxonomy. BMJ Qual Saf. 2014;23(May):6781. Reader TW, Gillespie A, Roberts J. Patient c. </w:t>
      </w:r>
    </w:p>
    <w:p w14:paraId="19C1B0DA"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4. </w:t>
      </w:r>
      <w:r w:rsidRPr="00625BCC">
        <w:rPr>
          <w:rFonts w:cs="Times New Roman"/>
          <w:noProof/>
          <w:lang w:val="en-US"/>
        </w:rPr>
        <w:tab/>
        <w:t xml:space="preserve">cms.gov. The HCAHPS Survey – Frequently Asked Questions. Centers for Medicare and Medicaid. </w:t>
      </w:r>
      <w:r w:rsidRPr="00625BCC">
        <w:rPr>
          <w:rFonts w:cs="Times New Roman"/>
          <w:noProof/>
        </w:rPr>
        <w:t xml:space="preserve">2016;1–6. </w:t>
      </w:r>
    </w:p>
    <w:p w14:paraId="36AA57BD"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5. </w:t>
      </w:r>
      <w:r w:rsidRPr="00625BCC">
        <w:rPr>
          <w:rFonts w:cs="Times New Roman"/>
          <w:noProof/>
        </w:rPr>
        <w:tab/>
        <w:t xml:space="preserve">Ministère des affaires sociales et de la santé. Ordonnance no 96-346 du 24 avril 1996 portant réforme de l’hospitalisation publique et privée | Legifrance [Internet]. </w:t>
      </w:r>
      <w:r w:rsidRPr="00625BCC">
        <w:rPr>
          <w:rFonts w:cs="Times New Roman"/>
          <w:noProof/>
          <w:lang w:val="en-US"/>
        </w:rPr>
        <w:t>Available from: https://www.legifrance.gouv.fr/affichTexte.do?cidTexte=JORFTEXT000000742206</w:t>
      </w:r>
    </w:p>
    <w:p w14:paraId="3FF4BE82"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6. </w:t>
      </w:r>
      <w:r w:rsidRPr="00625BCC">
        <w:rPr>
          <w:rFonts w:cs="Times New Roman"/>
          <w:noProof/>
          <w:lang w:val="en-US"/>
        </w:rPr>
        <w:tab/>
        <w:t xml:space="preserve">Schoenfelder T, Klewer J, Kugler J. Determinants of patient satisfaction: A study among 39 hospitals in an in-patient setting in Germany. Int J Qual Heal Care. 2011 Oct;23(5):503–9. </w:t>
      </w:r>
    </w:p>
    <w:p w14:paraId="2B3D5AB1"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7. </w:t>
      </w:r>
      <w:r w:rsidRPr="00625BCC">
        <w:rPr>
          <w:rFonts w:cs="Times New Roman"/>
          <w:noProof/>
          <w:lang w:val="en-US"/>
        </w:rPr>
        <w:tab/>
        <w:t xml:space="preserve">Department of Health. The NHS Plan: a plan for investment, a plan for reform. </w:t>
      </w:r>
      <w:r w:rsidRPr="00625BCC">
        <w:rPr>
          <w:rFonts w:cs="Times New Roman"/>
          <w:noProof/>
        </w:rPr>
        <w:t xml:space="preserve">C 4818I. 2000;Cm 4818-I:144 p. </w:t>
      </w:r>
    </w:p>
    <w:p w14:paraId="6BCD0D7E"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8. </w:t>
      </w:r>
      <w:r w:rsidRPr="00625BCC">
        <w:rPr>
          <w:rFonts w:cs="Times New Roman"/>
          <w:noProof/>
        </w:rPr>
        <w:tab/>
        <w:t xml:space="preserve">Cubillas JJ, Ramos MI, Feito FR, González JM, Gersol R, Ramos MB. </w:t>
      </w:r>
      <w:r w:rsidRPr="00625BCC">
        <w:rPr>
          <w:rFonts w:cs="Times New Roman"/>
          <w:noProof/>
          <w:lang w:val="en-US"/>
        </w:rPr>
        <w:t xml:space="preserve">[Importance of health CRM in pandemics and health alerts]. Aten Primaria. 2015 May 1;47(5):267–72. </w:t>
      </w:r>
    </w:p>
    <w:p w14:paraId="348B88C5"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9. </w:t>
      </w:r>
      <w:r w:rsidRPr="00625BCC">
        <w:rPr>
          <w:rFonts w:cs="Times New Roman"/>
          <w:noProof/>
          <w:lang w:val="en-US"/>
        </w:rPr>
        <w:tab/>
        <w:t>Notes on User Centered Design Process (UCD) [Internet]. [cited 2017 May 24]. Available from: https://www.w3.org/WAI/redesign/ucd</w:t>
      </w:r>
    </w:p>
    <w:p w14:paraId="680AB9EB"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10. </w:t>
      </w:r>
      <w:r w:rsidRPr="00625BCC">
        <w:rPr>
          <w:rFonts w:cs="Times New Roman"/>
          <w:noProof/>
          <w:lang w:val="en-US"/>
        </w:rPr>
        <w:tab/>
        <w:t xml:space="preserve">International Organization for Standardization. ISO 9241-210: Ergonomics of human–system interaction - Human-centred design for interactive systems. Int Organ Stand. 2010;2010:32. </w:t>
      </w:r>
    </w:p>
    <w:p w14:paraId="7E8B49BA"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11. </w:t>
      </w:r>
      <w:r w:rsidRPr="00625BCC">
        <w:rPr>
          <w:rFonts w:cs="Times New Roman"/>
          <w:noProof/>
          <w:lang w:val="en-US"/>
        </w:rPr>
        <w:tab/>
        <w:t xml:space="preserve">Health Services Review Council. Guide to Complaint Handling in Health Care Services. </w:t>
      </w:r>
      <w:r w:rsidRPr="00625BCC">
        <w:rPr>
          <w:rFonts w:cs="Times New Roman"/>
          <w:noProof/>
        </w:rPr>
        <w:t xml:space="preserve">2005; </w:t>
      </w:r>
    </w:p>
    <w:p w14:paraId="40987136"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lastRenderedPageBreak/>
        <w:t xml:space="preserve">12. </w:t>
      </w:r>
      <w:r w:rsidRPr="00625BCC">
        <w:rPr>
          <w:rFonts w:cs="Times New Roman"/>
          <w:noProof/>
        </w:rPr>
        <w:tab/>
        <w:t>Peruano E. DECRETO SUPREMO N</w:t>
      </w:r>
      <w:r w:rsidRPr="00625BCC">
        <w:rPr>
          <w:rFonts w:cs="Times New Roman"/>
          <w:noProof/>
          <w:vertAlign w:val="superscript"/>
        </w:rPr>
        <w:t>o</w:t>
      </w:r>
      <w:r w:rsidRPr="00625BCC">
        <w:rPr>
          <w:rFonts w:cs="Times New Roman"/>
          <w:noProof/>
        </w:rPr>
        <w:t xml:space="preserve"> 030-2016-SA. </w:t>
      </w:r>
    </w:p>
    <w:p w14:paraId="333BFC36"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13. </w:t>
      </w:r>
      <w:r w:rsidRPr="00625BCC">
        <w:rPr>
          <w:rFonts w:cs="Times New Roman"/>
          <w:noProof/>
        </w:rPr>
        <w:tab/>
        <w:t xml:space="preserve">Susalud: la tecnología digital al servicio de ciudadanos y gestores | Gestion.pe [Internet]. </w:t>
      </w:r>
      <w:r w:rsidRPr="00625BCC">
        <w:rPr>
          <w:rFonts w:cs="Times New Roman"/>
          <w:noProof/>
          <w:lang w:val="en-US"/>
        </w:rPr>
        <w:t>[cited 2017 Dec 16]. Available from: https://gestion.pe/panelg/susalud-tecnologia-digital-al-servicio-ciudadanos-y-gestores-2197181</w:t>
      </w:r>
    </w:p>
    <w:p w14:paraId="1F47640F"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14. </w:t>
      </w:r>
      <w:r w:rsidRPr="00625BCC">
        <w:rPr>
          <w:rFonts w:cs="Times New Roman"/>
          <w:noProof/>
          <w:lang w:val="en-US"/>
        </w:rPr>
        <w:tab/>
        <w:t xml:space="preserve">Al-Abri R, Al-Balushi A. Patient satisfaction survey as a tool towards quality improvement. </w:t>
      </w:r>
      <w:r w:rsidRPr="00625BCC">
        <w:rPr>
          <w:rFonts w:cs="Times New Roman"/>
          <w:noProof/>
        </w:rPr>
        <w:t xml:space="preserve">Oman Med J. 2014 Jan;29(1):3–7. </w:t>
      </w:r>
    </w:p>
    <w:p w14:paraId="10D64F05"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15. </w:t>
      </w:r>
      <w:r w:rsidRPr="00625BCC">
        <w:rPr>
          <w:rFonts w:cs="Times New Roman"/>
          <w:noProof/>
        </w:rPr>
        <w:tab/>
        <w:t xml:space="preserve">Salud DE. ESTÁNDARES DE CALIDAD PARA EL PRIMER NIVEL DE ATENCIÓN EN SALUD. E c p n a s. 2002;1–47. </w:t>
      </w:r>
    </w:p>
    <w:p w14:paraId="08A235CE"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16. </w:t>
      </w:r>
      <w:r w:rsidRPr="00625BCC">
        <w:rPr>
          <w:rFonts w:cs="Times New Roman"/>
          <w:noProof/>
        </w:rPr>
        <w:tab/>
        <w:t xml:space="preserve">Chang M, Alemán MC, García R, Miranda RJ. Evaluación de la calidad de la atención médica en el subsistema de urgencias del municipio 10 de octubre, 1997. </w:t>
      </w:r>
      <w:r w:rsidRPr="00625BCC">
        <w:rPr>
          <w:rFonts w:cs="Times New Roman"/>
          <w:noProof/>
          <w:lang w:val="en-US"/>
        </w:rPr>
        <w:t xml:space="preserve">Rev Cuba Salud Pública. 2000;24(2):110–6. </w:t>
      </w:r>
    </w:p>
    <w:p w14:paraId="51F6E226"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17. </w:t>
      </w:r>
      <w:r w:rsidRPr="00625BCC">
        <w:rPr>
          <w:rFonts w:cs="Times New Roman"/>
          <w:noProof/>
          <w:lang w:val="en-US"/>
        </w:rPr>
        <w:tab/>
        <w:t xml:space="preserve">Jenkinson C. Patients’ experiences and satisfaction with health care: results of a questionnaire study of specific aspects of care. Qual Saf Heal Care. 2002 Dec;11(4):335–9. </w:t>
      </w:r>
    </w:p>
    <w:p w14:paraId="074E9C22"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18. </w:t>
      </w:r>
      <w:r w:rsidRPr="00625BCC">
        <w:rPr>
          <w:rFonts w:cs="Times New Roman"/>
          <w:noProof/>
          <w:lang w:val="en-US"/>
        </w:rPr>
        <w:tab/>
        <w:t xml:space="preserve">Bjertnaes O a., Sjetne IS, Iversen HH. Overall patient satisfaction with hospitals: effects of patient-reported experiences and fulfilment of expectations. BMJ Qual Saf. 2012;21(1):39–46. </w:t>
      </w:r>
    </w:p>
    <w:p w14:paraId="6DC86D09"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19. </w:t>
      </w:r>
      <w:r w:rsidRPr="00625BCC">
        <w:rPr>
          <w:rFonts w:cs="Times New Roman"/>
          <w:noProof/>
          <w:lang w:val="en-US"/>
        </w:rPr>
        <w:tab/>
        <w:t xml:space="preserve">Jackson JL, Chamberlin J, Kroenke K. Predictors of patient satisfaction. </w:t>
      </w:r>
      <w:r w:rsidRPr="00625BCC">
        <w:rPr>
          <w:rFonts w:cs="Times New Roman"/>
          <w:noProof/>
        </w:rPr>
        <w:t xml:space="preserve">Soc Sci Med. 2001;52(4):609–620. </w:t>
      </w:r>
    </w:p>
    <w:p w14:paraId="3D0BE45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20. </w:t>
      </w:r>
      <w:r w:rsidRPr="00625BCC">
        <w:rPr>
          <w:rFonts w:cs="Times New Roman"/>
          <w:noProof/>
        </w:rPr>
        <w:tab/>
        <w:t xml:space="preserve">EsSalud. Registro Informático de Atención al Asegurado [Internet]. </w:t>
      </w:r>
      <w:r w:rsidRPr="00625BCC">
        <w:rPr>
          <w:rFonts w:cs="Times New Roman"/>
          <w:noProof/>
          <w:lang w:val="en-US"/>
        </w:rPr>
        <w:t>[cited 2016 Aug 16]. Available from: http://ww3.essalud.gob.pe:8080/riid/portal.html</w:t>
      </w:r>
    </w:p>
    <w:p w14:paraId="0C42963A"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1. </w:t>
      </w:r>
      <w:r w:rsidRPr="00625BCC">
        <w:rPr>
          <w:rFonts w:cs="Times New Roman"/>
          <w:noProof/>
          <w:lang w:val="en-US"/>
        </w:rPr>
        <w:tab/>
        <w:t>CRM for Small Business - Customer Relationship Management - Act! [Internet]. [cited 2018 Feb 4]. Available from: https://www.act.com/</w:t>
      </w:r>
    </w:p>
    <w:p w14:paraId="7189D548"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2. </w:t>
      </w:r>
      <w:r w:rsidRPr="00625BCC">
        <w:rPr>
          <w:rFonts w:cs="Times New Roman"/>
          <w:noProof/>
          <w:lang w:val="en-US"/>
        </w:rPr>
        <w:tab/>
        <w:t>Qué es CRM: Customer Relationship Management y Software CRM [Internet]. [cited 2018 Feb 4]. Available from: https://www.sumacrm.com/soporte/customer-relationship-management</w:t>
      </w:r>
    </w:p>
    <w:p w14:paraId="4FC81D6C"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3. </w:t>
      </w:r>
      <w:r w:rsidRPr="00625BCC">
        <w:rPr>
          <w:rFonts w:cs="Times New Roman"/>
          <w:noProof/>
          <w:lang w:val="en-US"/>
        </w:rPr>
        <w:tab/>
        <w:t xml:space="preserve">Anshari M, Almunawar MN. Evaluating CRM Implementation in Healthcare Organization. Proc 2011 Int Conf Econ Bus Inf (OCEBI 2011). 2011;2009(Icebi):7–9. </w:t>
      </w:r>
    </w:p>
    <w:p w14:paraId="4B1D9239"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4. </w:t>
      </w:r>
      <w:r w:rsidRPr="00625BCC">
        <w:rPr>
          <w:rFonts w:cs="Times New Roman"/>
          <w:noProof/>
          <w:lang w:val="en-US"/>
        </w:rPr>
        <w:tab/>
        <w:t xml:space="preserve">Noakes Schulze A. User-Centered Design for Information Professionals. </w:t>
      </w:r>
      <w:r w:rsidRPr="00625BCC">
        <w:rPr>
          <w:rFonts w:cs="Times New Roman"/>
          <w:noProof/>
          <w:lang w:val="en-US"/>
        </w:rPr>
        <w:lastRenderedPageBreak/>
        <w:t xml:space="preserve">Assoc Libr Inf Sci Educ. </w:t>
      </w:r>
    </w:p>
    <w:p w14:paraId="487F7451"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5. </w:t>
      </w:r>
      <w:r w:rsidRPr="00625BCC">
        <w:rPr>
          <w:rFonts w:cs="Times New Roman"/>
          <w:noProof/>
          <w:lang w:val="en-US"/>
        </w:rPr>
        <w:tab/>
        <w:t xml:space="preserve">Helander M, Landauer TK, Prabhu P V. Handbook of human-computer interaction. 1997. 1582 p. </w:t>
      </w:r>
    </w:p>
    <w:p w14:paraId="5C9E1892"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6. </w:t>
      </w:r>
      <w:r w:rsidRPr="00625BCC">
        <w:rPr>
          <w:rFonts w:cs="Times New Roman"/>
          <w:noProof/>
          <w:lang w:val="en-US"/>
        </w:rPr>
        <w:tab/>
        <w:t xml:space="preserve">Ghaoui C. Encyclopedia Of Human Computer Interaction. 2006. 1-757 p. </w:t>
      </w:r>
    </w:p>
    <w:p w14:paraId="38218E61"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7. </w:t>
      </w:r>
      <w:r w:rsidRPr="00625BCC">
        <w:rPr>
          <w:rFonts w:cs="Times New Roman"/>
          <w:noProof/>
          <w:lang w:val="en-US"/>
        </w:rPr>
        <w:tab/>
        <w:t xml:space="preserve">McLoone HE, Jacobson M, Hegg C, Johnson PW. User-centered design. Work. 2010;37(4):445–56. </w:t>
      </w:r>
    </w:p>
    <w:p w14:paraId="7A5FE3F2"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8. </w:t>
      </w:r>
      <w:r w:rsidRPr="00625BCC">
        <w:rPr>
          <w:rFonts w:cs="Times New Roman"/>
          <w:noProof/>
          <w:lang w:val="en-US"/>
        </w:rPr>
        <w:tab/>
        <w:t>Describe the User Centered Design methodology [Internet]. [cited 2017 May 24]. Available from: http://www.modernanalyst.com/Careers/InterviewQuestions/tabid/128/ID/2191/Describe-the-User-Centered-Design-methodology.aspx</w:t>
      </w:r>
    </w:p>
    <w:p w14:paraId="4BB8AA68"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9. </w:t>
      </w:r>
      <w:r w:rsidRPr="00625BCC">
        <w:rPr>
          <w:rFonts w:cs="Times New Roman"/>
          <w:noProof/>
          <w:lang w:val="en-US"/>
        </w:rPr>
        <w:tab/>
        <w:t>HIT Implementation Strategies and User-Centered Design [Internet]. [cited 2017 May 29]. Available from: http://pinnacle-center.com/hit-implementation-strategies-and-user-centered-design/</w:t>
      </w:r>
    </w:p>
    <w:p w14:paraId="066E3C6A"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0. </w:t>
      </w:r>
      <w:r w:rsidRPr="00625BCC">
        <w:rPr>
          <w:rFonts w:cs="Times New Roman"/>
          <w:noProof/>
          <w:lang w:val="en-US"/>
        </w:rPr>
        <w:tab/>
        <w:t xml:space="preserve">Le T, Reeder B, Yoo D, Aziz R, Thompson HJ, Demiris G. An Evaluation of Wellness Assessment Visualizations for Older Adults. Telemed e-Health. 2015;21(1):9–15. </w:t>
      </w:r>
    </w:p>
    <w:p w14:paraId="4E105FCF"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1. </w:t>
      </w:r>
      <w:r w:rsidRPr="00625BCC">
        <w:rPr>
          <w:rFonts w:cs="Times New Roman"/>
          <w:noProof/>
          <w:lang w:val="en-US"/>
        </w:rPr>
        <w:tab/>
        <w:t xml:space="preserve">De Vito Dabbs A, Myers BA, Mc Curry KR, Dunbar-Jacob J, Hawkins RP, Begey A, et al. User-centered design and interactive health technologies for patients. Comput Inform Nurs. 2009;27(3):175–83. </w:t>
      </w:r>
    </w:p>
    <w:p w14:paraId="653875F8"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32. </w:t>
      </w:r>
      <w:r w:rsidRPr="00625BCC">
        <w:rPr>
          <w:rFonts w:cs="Times New Roman"/>
          <w:noProof/>
        </w:rPr>
        <w:tab/>
        <w:t>El Peruano. DECRETO SUPREMO N</w:t>
      </w:r>
      <w:r w:rsidRPr="00625BCC">
        <w:rPr>
          <w:rFonts w:cs="Times New Roman"/>
          <w:noProof/>
          <w:vertAlign w:val="superscript"/>
        </w:rPr>
        <w:t>o</w:t>
      </w:r>
      <w:r w:rsidRPr="00625BCC">
        <w:rPr>
          <w:rFonts w:cs="Times New Roman"/>
          <w:noProof/>
        </w:rPr>
        <w:t xml:space="preserve"> 008-2014-SA. 2014; </w:t>
      </w:r>
    </w:p>
    <w:p w14:paraId="421288E7"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33. </w:t>
      </w:r>
      <w:r w:rsidRPr="00625BCC">
        <w:rPr>
          <w:rFonts w:cs="Times New Roman"/>
          <w:noProof/>
        </w:rPr>
        <w:tab/>
        <w:t>Plataforma de Información y Difusión SUSALUD [Internet]. [cited 2017 Mar 20]. Available from: http://bi.susalud.gob.pe/geoqlik/proxy/QvAJAXZfc/opendoc.htm?document=QV Produccion%2F11- Plataforma de Información y Difusión_1.qvw&amp;host=QVS%40srvqlikias&amp;anonymous=true</w:t>
      </w:r>
    </w:p>
    <w:p w14:paraId="5C1AEFA4"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4. </w:t>
      </w:r>
      <w:r w:rsidRPr="00625BCC">
        <w:rPr>
          <w:rFonts w:cs="Times New Roman"/>
          <w:noProof/>
        </w:rPr>
        <w:tab/>
        <w:t xml:space="preserve">Seguro Integral de Salud - Microsoft Power BI [Internet]. </w:t>
      </w:r>
      <w:r w:rsidRPr="00625BCC">
        <w:rPr>
          <w:rFonts w:cs="Times New Roman"/>
          <w:noProof/>
          <w:lang w:val="en-US"/>
        </w:rPr>
        <w:t>[cited 2018 Jan 23]. Available from: https://app.powerbi.com/view?r=eyJrIjoiNTljNzlmMTUtM2Y5NS00M2FjLWIwMGUtZmE0MDFhMWI5OGZjIiwidCI6IjZmZTkxN2VlLWQ5OWMtNGJmNy05OGQ1LThhOTUyYTE3NzhjNCIsImMiOjR9</w:t>
      </w:r>
    </w:p>
    <w:p w14:paraId="10684BBC"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5. </w:t>
      </w:r>
      <w:r w:rsidRPr="00625BCC">
        <w:rPr>
          <w:rFonts w:cs="Times New Roman"/>
          <w:noProof/>
        </w:rPr>
        <w:tab/>
        <w:t xml:space="preserve">Plataforma de Información SUSALUD [Internet]. </w:t>
      </w:r>
      <w:r w:rsidRPr="00625BCC">
        <w:rPr>
          <w:rFonts w:cs="Times New Roman"/>
          <w:noProof/>
          <w:lang w:val="en-US"/>
        </w:rPr>
        <w:t xml:space="preserve">[cited 2018 Jan 23]. Available from: </w:t>
      </w:r>
      <w:r w:rsidRPr="00625BCC">
        <w:rPr>
          <w:rFonts w:cs="Times New Roman"/>
          <w:noProof/>
          <w:lang w:val="en-US"/>
        </w:rPr>
        <w:lastRenderedPageBreak/>
        <w:t>http://bi.susalud.gob.pe/QvAJAXZfc/opendoc.htm?document=QV Produccion%2FSIG_SUSALUD.qvw&amp;host=QVS%40srvqlikias&amp;anonymous=true</w:t>
      </w:r>
    </w:p>
    <w:p w14:paraId="0C2E2705"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6. </w:t>
      </w:r>
      <w:r w:rsidRPr="00625BCC">
        <w:rPr>
          <w:rFonts w:cs="Times New Roman"/>
          <w:noProof/>
          <w:lang w:val="en-US"/>
        </w:rPr>
        <w:tab/>
        <w:t>BPM PAC | Consulta [Internet]. [cited 2017 Mar 14]. Available from: http://app17.susalud.gob.pe/formulario_consulta/</w:t>
      </w:r>
    </w:p>
    <w:p w14:paraId="619B956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7. </w:t>
      </w:r>
      <w:r w:rsidRPr="00625BCC">
        <w:rPr>
          <w:rFonts w:cs="Times New Roman"/>
          <w:noProof/>
        </w:rPr>
        <w:tab/>
        <w:t xml:space="preserve">SUSALUD CONTIGO - Aplicaciones de Android en Google Play [Internet]. </w:t>
      </w:r>
      <w:r w:rsidRPr="00625BCC">
        <w:rPr>
          <w:rFonts w:cs="Times New Roman"/>
          <w:noProof/>
          <w:lang w:val="en-US"/>
        </w:rPr>
        <w:t>[cited 2017 Mar 14]. Available from: https://play.google.com/store/apps/details?id=pe.gob.susalud.servicio&amp;hl=es</w:t>
      </w:r>
    </w:p>
    <w:p w14:paraId="28BE644F"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8. </w:t>
      </w:r>
      <w:r w:rsidRPr="00625BCC">
        <w:rPr>
          <w:rFonts w:cs="Times New Roman"/>
          <w:noProof/>
        </w:rPr>
        <w:tab/>
        <w:t xml:space="preserve">SUSALUD | MÁS DE 10 MIL USUARIOS UTILIZAN APP SUSALUD CONTIGO [Internet]. </w:t>
      </w:r>
      <w:r w:rsidRPr="00625BCC">
        <w:rPr>
          <w:rFonts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2B1AFBC6"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39. </w:t>
      </w:r>
      <w:r w:rsidRPr="00625BCC">
        <w:rPr>
          <w:rFonts w:cs="Times New Roman"/>
          <w:noProof/>
        </w:rPr>
        <w:tab/>
        <w:t>SUSALUD | Mapa Georeferenciado [Internet]. [cited 2018 Mar 14]. Available from: http://mapa.susalud.gob.pe/</w:t>
      </w:r>
    </w:p>
    <w:p w14:paraId="4539A2F0"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40. </w:t>
      </w:r>
      <w:r w:rsidRPr="00625BCC">
        <w:rPr>
          <w:rFonts w:cs="Times New Roman"/>
          <w:noProof/>
        </w:rPr>
        <w:tab/>
        <w:t xml:space="preserve">Resolución Ministerial 667-2017/MINSA. </w:t>
      </w:r>
    </w:p>
    <w:p w14:paraId="4F2C9A04"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1. </w:t>
      </w:r>
      <w:r w:rsidRPr="00625BCC">
        <w:rPr>
          <w:rFonts w:cs="Times New Roman"/>
          <w:noProof/>
        </w:rPr>
        <w:tab/>
        <w:t xml:space="preserve">LEY N° 30150 - Norma Legal Diario Oficial El Peruano [Internet]. </w:t>
      </w:r>
      <w:r w:rsidRPr="00625BCC">
        <w:rPr>
          <w:rFonts w:cs="Times New Roman"/>
          <w:noProof/>
          <w:lang w:val="en-US"/>
        </w:rPr>
        <w:t>[cited 2018 Mar 14]. Available from: http://busquedas.elperuano.pe/normaslegales/aprueban-reglamento-general-para-la-atencion-de-los-reclamos-resolucion-n-160-2011-sunasacd-737790-1/</w:t>
      </w:r>
    </w:p>
    <w:p w14:paraId="7D1D7A92"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42. </w:t>
      </w:r>
      <w:r w:rsidRPr="00625BCC">
        <w:rPr>
          <w:rFonts w:cs="Times New Roman"/>
          <w:noProof/>
          <w:lang w:val="en-US"/>
        </w:rPr>
        <w:tab/>
        <w:t xml:space="preserve">Paul CL. A Modified Delphi Approach to a New Card Sorting Methodology. </w:t>
      </w:r>
      <w:r w:rsidRPr="00625BCC">
        <w:rPr>
          <w:rFonts w:cs="Times New Roman"/>
          <w:noProof/>
        </w:rPr>
        <w:t xml:space="preserve">J Usability Stud. 2008;4(1):7–30. </w:t>
      </w:r>
    </w:p>
    <w:p w14:paraId="6EF41B3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3. </w:t>
      </w:r>
      <w:r w:rsidRPr="00625BCC">
        <w:rPr>
          <w:rFonts w:cs="Times New Roman"/>
          <w:noProof/>
        </w:rPr>
        <w:tab/>
        <w:t xml:space="preserve">ShowMore - Grabar, cargar y compartir sus vídeos en la web fácilmente [Internet]. </w:t>
      </w:r>
      <w:r w:rsidRPr="00625BCC">
        <w:rPr>
          <w:rFonts w:cs="Times New Roman"/>
          <w:noProof/>
          <w:lang w:val="en-US"/>
        </w:rPr>
        <w:t>[cited 2018 Mar 27]. Available from: https://showmore.com/es/</w:t>
      </w:r>
    </w:p>
    <w:p w14:paraId="25C3ECDC"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4. </w:t>
      </w:r>
      <w:r w:rsidRPr="00625BCC">
        <w:rPr>
          <w:rFonts w:cs="Times New Roman"/>
          <w:noProof/>
          <w:lang w:val="en-US"/>
        </w:rPr>
        <w:tab/>
        <w:t>oTranscribe [Internet]. [cited 2018 Mar 27]. Available from: http://otranscribe.com/</w:t>
      </w:r>
    </w:p>
    <w:p w14:paraId="68628777"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5. </w:t>
      </w:r>
      <w:r w:rsidRPr="00625BCC">
        <w:rPr>
          <w:rFonts w:cs="Times New Roman"/>
          <w:noProof/>
        </w:rPr>
        <w:tab/>
        <w:t xml:space="preserve">Superintendencia de Salud, Gobierno de Chile - Reclamo contra FONASA o ISAPRES [Internet]. </w:t>
      </w:r>
      <w:r w:rsidRPr="00625BCC">
        <w:rPr>
          <w:rFonts w:cs="Times New Roman"/>
          <w:noProof/>
          <w:lang w:val="en-US"/>
        </w:rPr>
        <w:t xml:space="preserve">[cited 2018 Mar 27]. Available from: </w:t>
      </w:r>
      <w:r w:rsidRPr="00625BCC">
        <w:rPr>
          <w:rFonts w:cs="Times New Roman"/>
          <w:noProof/>
          <w:lang w:val="en-US"/>
        </w:rPr>
        <w:lastRenderedPageBreak/>
        <w:t>http://www.supersalud.gob.cl/portal/w3-article-7592.html#online</w:t>
      </w:r>
    </w:p>
    <w:p w14:paraId="26F3CE6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6. </w:t>
      </w:r>
      <w:r w:rsidRPr="00625BCC">
        <w:rPr>
          <w:rFonts w:cs="Times New Roman"/>
          <w:noProof/>
        </w:rPr>
        <w:tab/>
        <w:t xml:space="preserve">Formule su petición, queja, reclamo, sugerencia o denuncia [Internet]. </w:t>
      </w:r>
      <w:r w:rsidRPr="00625BCC">
        <w:rPr>
          <w:rFonts w:cs="Times New Roman"/>
          <w:noProof/>
          <w:lang w:val="en-US"/>
        </w:rPr>
        <w:t>[cited 2018 Mar 27]. Available from: https://www.minsalud.gov.co/atencion/Paginas/Solicitudes-sugerencias-quejas-o-reclamos.aspx</w:t>
      </w:r>
    </w:p>
    <w:p w14:paraId="72411329"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7. </w:t>
      </w:r>
      <w:r w:rsidRPr="00625BCC">
        <w:rPr>
          <w:rFonts w:cs="Times New Roman"/>
          <w:noProof/>
          <w:lang w:val="en-US"/>
        </w:rPr>
        <w:tab/>
        <w:t xml:space="preserve">Schnall R, Rojas M, Bakken S, Brown W, Carballo-Dieguez A, Carry M, et al. A user-centered model for designing consumer mobile health (mHealth) applications (apps). J Biomed Inform. 2016;60:243–51. </w:t>
      </w:r>
    </w:p>
    <w:p w14:paraId="45890760"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8. </w:t>
      </w:r>
      <w:r w:rsidRPr="00625BCC">
        <w:rPr>
          <w:rFonts w:cs="Times New Roman"/>
          <w:noProof/>
          <w:lang w:val="en-US"/>
        </w:rPr>
        <w:tab/>
        <w:t xml:space="preserve">Opoku-Boateng GA. USER FRUSTRATION IN HIT INTERFACES: EXPLORING PAST HCI RESEARCH FOR A BETTER UNDERSTANDING OF CLINICIANS’ EXPERIENCES. AMIA Annu Symp Proc. 2015;2015:1008–17. </w:t>
      </w:r>
    </w:p>
    <w:p w14:paraId="34ECD4E7"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9. </w:t>
      </w:r>
      <w:r w:rsidRPr="00625BCC">
        <w:rPr>
          <w:rFonts w:cs="Times New Roman"/>
          <w:noProof/>
          <w:lang w:val="en-US"/>
        </w:rPr>
        <w:tab/>
        <w:t xml:space="preserve">Horsky J, Schiff GD, Johnston D, Mercincavage L, Bell D, Middleton B. Interface design principles for usable decision support: A targeted review of best practices for clinical prescribing interventions. Vol. 45, Journal of Biomedical Informatics. 2012. p. 1202–16. </w:t>
      </w:r>
    </w:p>
    <w:p w14:paraId="7CB07263"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50. </w:t>
      </w:r>
      <w:r w:rsidRPr="00625BCC">
        <w:rPr>
          <w:rFonts w:cs="Times New Roman"/>
          <w:noProof/>
          <w:lang w:val="en-US"/>
        </w:rPr>
        <w:tab/>
        <w:t xml:space="preserve">Serving Parliament – Serving Western Australians Ombudsman Western Australia Effective handling of complaints made to your organisation -An Overview. 2017; </w:t>
      </w:r>
    </w:p>
    <w:p w14:paraId="18214351" w14:textId="77777777" w:rsidR="00625BCC" w:rsidRPr="00625BCC" w:rsidRDefault="00625BCC" w:rsidP="00625BCC">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51. </w:t>
      </w:r>
      <w:r w:rsidRPr="00625BCC">
        <w:rPr>
          <w:rFonts w:cs="Times New Roman"/>
          <w:noProof/>
          <w:lang w:val="en-US"/>
        </w:rPr>
        <w:tab/>
        <w:t xml:space="preserve">Clwyd A, Hart T. A Review of the NHS Hospitals Complaints System: Putting Patients Back in the Picture. 2013;(October):1–58. </w:t>
      </w:r>
    </w:p>
    <w:p w14:paraId="4F203DF0"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52. </w:t>
      </w:r>
      <w:r w:rsidRPr="00625BCC">
        <w:rPr>
          <w:rFonts w:cs="Times New Roman"/>
          <w:noProof/>
          <w:lang w:val="en-US"/>
        </w:rPr>
        <w:tab/>
        <w:t xml:space="preserve">Hsieh SY. Healthcare complaints handling systems: A comparison between Britain, Australia and Taiwan. </w:t>
      </w:r>
      <w:r w:rsidRPr="00625BCC">
        <w:rPr>
          <w:rFonts w:cs="Times New Roman"/>
          <w:noProof/>
        </w:rPr>
        <w:t xml:space="preserve">Heal Serv Manag Res. 2011;24(2):91–5. </w:t>
      </w:r>
    </w:p>
    <w:p w14:paraId="22F4ECEB"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53. </w:t>
      </w:r>
      <w:r w:rsidRPr="00625BCC">
        <w:rPr>
          <w:rFonts w:cs="Times New Roman"/>
          <w:noProof/>
        </w:rPr>
        <w:tab/>
        <w:t xml:space="preserve">Ley 30225 - Ley de Contrataciones del Estado. </w:t>
      </w:r>
    </w:p>
    <w:p w14:paraId="2931A6D9" w14:textId="77777777" w:rsidR="00625BCC" w:rsidRPr="00625BCC" w:rsidRDefault="00625BCC" w:rsidP="00625BCC">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54. </w:t>
      </w:r>
      <w:r w:rsidRPr="00625BCC">
        <w:rPr>
          <w:rFonts w:cs="Times New Roman"/>
          <w:noProof/>
          <w:lang w:val="en-US"/>
        </w:rPr>
        <w:tab/>
        <w:t xml:space="preserve">Nielsen J. Why You Only Need to Test with 5 Users. </w:t>
      </w:r>
      <w:r w:rsidRPr="00625BCC">
        <w:rPr>
          <w:rFonts w:cs="Times New Roman"/>
          <w:noProof/>
        </w:rPr>
        <w:t xml:space="preserve">Jakob Nielsens Alertbox. 2000;19(September 23):1–4. </w:t>
      </w:r>
    </w:p>
    <w:p w14:paraId="5AC1706D" w14:textId="008CA2E1" w:rsidR="00161D0F" w:rsidRPr="00862EA1" w:rsidRDefault="00EC2BAF" w:rsidP="00862EA1">
      <w:pPr>
        <w:widowControl w:val="0"/>
        <w:autoSpaceDE w:val="0"/>
        <w:autoSpaceDN w:val="0"/>
        <w:adjustRightInd w:val="0"/>
        <w:spacing w:line="360" w:lineRule="auto"/>
        <w:rPr>
          <w:rFonts w:cs="Times New Roman"/>
          <w:b/>
          <w:lang w:val="es-PE"/>
        </w:rPr>
      </w:pPr>
      <w:r w:rsidRPr="00BA156B">
        <w:rPr>
          <w:rFonts w:cs="Times New Roman"/>
          <w:lang w:val="es-PE"/>
        </w:rPr>
        <w:fldChar w:fldCharType="end"/>
      </w:r>
    </w:p>
    <w:p w14:paraId="6FC069A0" w14:textId="2E5132EF" w:rsidR="00161D0F" w:rsidRPr="00862EA1" w:rsidRDefault="00A12DD0" w:rsidP="00862EA1">
      <w:pPr>
        <w:pStyle w:val="Ttulo1"/>
      </w:pPr>
      <w:bookmarkStart w:id="62" w:name="_Toc511166325"/>
      <w:r w:rsidRPr="00BA156B">
        <w:lastRenderedPageBreak/>
        <w:t>Anexos</w:t>
      </w:r>
      <w:bookmarkEnd w:id="62"/>
    </w:p>
    <w:p w14:paraId="43A12014" w14:textId="77777777" w:rsidR="00161D0F" w:rsidRPr="00BA156B" w:rsidRDefault="00161D0F" w:rsidP="00927ED8">
      <w:pPr>
        <w:pStyle w:val="Ttulo2"/>
        <w:numPr>
          <w:ilvl w:val="0"/>
          <w:numId w:val="11"/>
        </w:numPr>
        <w:rPr>
          <w:lang w:val="es-PE"/>
        </w:rPr>
      </w:pPr>
      <w:bookmarkStart w:id="63" w:name="_Toc511166326"/>
      <w:r w:rsidRPr="00BA156B">
        <w:rPr>
          <w:lang w:val="es-PE"/>
        </w:rPr>
        <w:t>Anexo 1</w:t>
      </w:r>
      <w:r w:rsidR="00BE0437" w:rsidRPr="00BA156B">
        <w:rPr>
          <w:lang w:val="es-PE"/>
        </w:rPr>
        <w:t xml:space="preserve">: </w:t>
      </w:r>
      <w:r w:rsidRPr="00BA156B">
        <w:rPr>
          <w:lang w:val="es-PE"/>
        </w:rPr>
        <w:t>Conse</w:t>
      </w:r>
      <w:r w:rsidR="00000DBF" w:rsidRPr="00BA156B">
        <w:rPr>
          <w:lang w:val="es-PE"/>
        </w:rPr>
        <w:t>ntimiento Informado del usuario</w:t>
      </w:r>
      <w:r w:rsidRPr="00BA156B">
        <w:rPr>
          <w:lang w:val="es-PE"/>
        </w:rPr>
        <w:t xml:space="preserve"> final para realizar entrevistas a profundidad</w:t>
      </w:r>
      <w:r w:rsidR="007B7445" w:rsidRPr="00BA156B">
        <w:rPr>
          <w:lang w:val="es-PE"/>
        </w:rPr>
        <w:t>.</w:t>
      </w:r>
      <w:bookmarkEnd w:id="63"/>
    </w:p>
    <w:p w14:paraId="175869F9" w14:textId="77777777" w:rsidR="00161D0F" w:rsidRPr="00BA156B" w:rsidRDefault="00161D0F" w:rsidP="00262D6E">
      <w:pPr>
        <w:pBdr>
          <w:bottom w:val="single" w:sz="12" w:space="1" w:color="auto"/>
        </w:pBdr>
        <w:spacing w:line="360" w:lineRule="auto"/>
        <w:jc w:val="both"/>
        <w:rPr>
          <w:rFonts w:cs="Times New Roman"/>
          <w:b/>
          <w:bCs/>
          <w:lang w:val="es-PE"/>
        </w:rPr>
      </w:pPr>
    </w:p>
    <w:p w14:paraId="35E62C9B" w14:textId="77777777" w:rsidR="00161D0F" w:rsidRPr="00BA156B" w:rsidRDefault="00161D0F" w:rsidP="00262D6E">
      <w:pPr>
        <w:spacing w:line="360" w:lineRule="auto"/>
        <w:jc w:val="both"/>
        <w:rPr>
          <w:rFonts w:cs="Times New Roman"/>
          <w:lang w:val="es-PE"/>
        </w:rPr>
      </w:pPr>
      <w:r w:rsidRPr="00BA156B">
        <w:rPr>
          <w:rFonts w:cs="Times New Roman"/>
          <w:lang w:val="es-PE"/>
        </w:rPr>
        <w:t>Instituciones</w:t>
      </w:r>
      <w:r w:rsidRPr="00BA156B">
        <w:rPr>
          <w:rFonts w:cs="Times New Roman"/>
          <w:lang w:val="es-PE"/>
        </w:rPr>
        <w:tab/>
        <w:t>: Universidad Cayetano Heredia – UPCH</w:t>
      </w:r>
    </w:p>
    <w:p w14:paraId="5A4A0428" w14:textId="77777777" w:rsidR="00161D0F" w:rsidRPr="00BA156B" w:rsidRDefault="00161D0F" w:rsidP="00262D6E">
      <w:pPr>
        <w:spacing w:line="360" w:lineRule="auto"/>
        <w:jc w:val="both"/>
        <w:rPr>
          <w:rFonts w:cs="Times New Roman"/>
          <w:lang w:val="es-PE"/>
        </w:rPr>
      </w:pPr>
      <w:r w:rsidRPr="00BA156B">
        <w:rPr>
          <w:rFonts w:cs="Times New Roman"/>
          <w:lang w:val="es-PE"/>
        </w:rPr>
        <w:t>Investigadores</w:t>
      </w:r>
      <w:r w:rsidRPr="00BA156B">
        <w:rPr>
          <w:rFonts w:cs="Times New Roman"/>
          <w:lang w:val="es-PE"/>
        </w:rPr>
        <w:tab/>
        <w:t xml:space="preserve">: </w:t>
      </w:r>
      <w:r w:rsidRPr="00BA156B">
        <w:rPr>
          <w:rFonts w:cs="Times New Roman"/>
          <w:bCs/>
          <w:lang w:val="es-PE"/>
        </w:rPr>
        <w:t>Regina Casanova Pérez (UPCH)</w:t>
      </w:r>
    </w:p>
    <w:p w14:paraId="648E682B" w14:textId="77777777" w:rsidR="00161D0F" w:rsidRPr="00BA156B" w:rsidRDefault="00161D0F" w:rsidP="00262D6E">
      <w:pPr>
        <w:pBdr>
          <w:bottom w:val="single" w:sz="12" w:space="0" w:color="auto"/>
        </w:pBdr>
        <w:spacing w:line="360" w:lineRule="auto"/>
        <w:ind w:left="1416" w:hanging="1416"/>
        <w:jc w:val="both"/>
        <w:rPr>
          <w:rFonts w:cs="Times New Roman"/>
          <w:lang w:val="es-PE"/>
        </w:rPr>
      </w:pPr>
      <w:r w:rsidRPr="00BA156B">
        <w:rPr>
          <w:rFonts w:cs="Times New Roman"/>
          <w:lang w:val="es-PE"/>
        </w:rPr>
        <w:t>Título</w:t>
      </w:r>
      <w:r w:rsidRPr="00BA156B">
        <w:rPr>
          <w:rFonts w:cs="Times New Roman"/>
          <w:lang w:val="es-PE"/>
        </w:rPr>
        <w:tab/>
        <w:t>: Diseño Centrado en el Usuario en un Sistema de Gestión de Reclamos para el Sistema de Salud del Perú</w:t>
      </w:r>
      <w:r w:rsidRPr="00BA156B">
        <w:rPr>
          <w:rFonts w:cs="Times New Roman"/>
          <w:lang w:val="es-PE"/>
        </w:rPr>
        <w:tab/>
      </w:r>
    </w:p>
    <w:p w14:paraId="463F1A34" w14:textId="77777777" w:rsidR="00161D0F" w:rsidRPr="00BA156B" w:rsidRDefault="00161D0F" w:rsidP="00262D6E">
      <w:pPr>
        <w:spacing w:line="360" w:lineRule="auto"/>
        <w:jc w:val="both"/>
        <w:rPr>
          <w:rFonts w:cs="Times New Roman"/>
          <w:b/>
          <w:bCs/>
          <w:lang w:val="es-PE"/>
        </w:rPr>
      </w:pPr>
    </w:p>
    <w:p w14:paraId="7DDD1BE5"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pósito del Estudio:</w:t>
      </w:r>
    </w:p>
    <w:p w14:paraId="26842CAF" w14:textId="77777777" w:rsidR="00161D0F" w:rsidRPr="00BA156B" w:rsidRDefault="00161D0F" w:rsidP="00262D6E">
      <w:pPr>
        <w:spacing w:line="360" w:lineRule="auto"/>
        <w:jc w:val="both"/>
        <w:rPr>
          <w:rFonts w:cs="Times New Roman"/>
          <w:lang w:val="es-PE"/>
        </w:rPr>
      </w:pPr>
      <w:r w:rsidRPr="00BA156B">
        <w:rPr>
          <w:rFonts w:cs="Times New Roman"/>
          <w:lang w:val="es-PE"/>
        </w:rPr>
        <w:t>Lo estamos invitando a participar del estudio llamado Diseño Centrado en el Usuario en un Sistema de Gestión de Reclamos para el Sistema de Salud del Perú</w:t>
      </w:r>
      <w:r w:rsidR="007B7445" w:rsidRPr="00BA156B">
        <w:rPr>
          <w:rFonts w:cs="Times New Roman"/>
          <w:lang w:val="es-PE"/>
        </w:rPr>
        <w:t>.</w:t>
      </w:r>
      <w:r w:rsidRPr="00BA156B">
        <w:rPr>
          <w:rFonts w:cs="Times New Roman"/>
          <w:lang w:val="es-PE"/>
        </w:rPr>
        <w:t xml:space="preserve"> Este es un estudio desarrollado por investigadores de la Universidad Peruana Cayetano Heredia - UPCH</w:t>
      </w:r>
      <w:r w:rsidR="007B7445" w:rsidRPr="00BA156B">
        <w:rPr>
          <w:rFonts w:cs="Times New Roman"/>
          <w:lang w:val="es-PE"/>
        </w:rPr>
        <w:t>.</w:t>
      </w:r>
      <w:r w:rsidRPr="00BA156B">
        <w:rPr>
          <w:rFonts w:cs="Times New Roman"/>
          <w:lang w:val="es-PE"/>
        </w:rPr>
        <w:t xml:space="preserve"> Este trabajo es financiado por el Programa de CienciActiva de CONCYTEC</w:t>
      </w:r>
      <w:r w:rsidR="007B7445" w:rsidRPr="00BA156B">
        <w:rPr>
          <w:rFonts w:cs="Times New Roman"/>
          <w:lang w:val="es-PE"/>
        </w:rPr>
        <w:t>.</w:t>
      </w:r>
      <w:r w:rsidRPr="00BA156B" w:rsidDel="00400B85">
        <w:rPr>
          <w:rFonts w:cs="Times New Roman"/>
          <w:lang w:val="es-PE"/>
        </w:rPr>
        <w:t xml:space="preserve"> </w:t>
      </w:r>
    </w:p>
    <w:p w14:paraId="37B2FF3B" w14:textId="1CAB8E26" w:rsidR="00161D0F" w:rsidRPr="00BA156B" w:rsidRDefault="00161D0F" w:rsidP="00262D6E">
      <w:pPr>
        <w:spacing w:line="360" w:lineRule="auto"/>
        <w:jc w:val="both"/>
        <w:rPr>
          <w:rFonts w:cs="Times New Roman"/>
          <w:lang w:val="es-PE"/>
        </w:rPr>
      </w:pPr>
      <w:r w:rsidRPr="00BA156B">
        <w:rPr>
          <w:rFonts w:cs="Times New Roman"/>
          <w:lang w:val="es-PE"/>
        </w:rPr>
        <w:t xml:space="preserve">El objetivo del estudio es diseñar un sistema para manejo y recojo de reclamos en diversas Instituciones Prestadoras de Servicios de Salud (IPRESS), el cual </w:t>
      </w:r>
      <w:r w:rsidR="006D06B4" w:rsidRPr="00BA156B">
        <w:rPr>
          <w:rFonts w:cs="Times New Roman"/>
          <w:lang w:val="es-PE"/>
        </w:rPr>
        <w:t>está</w:t>
      </w:r>
      <w:r w:rsidRPr="00BA156B">
        <w:rPr>
          <w:rFonts w:cs="Times New Roman"/>
          <w:lang w:val="es-PE"/>
        </w:rPr>
        <w:t xml:space="preserve"> dirigido a diversos usuarios finales del sistema</w:t>
      </w:r>
      <w:r w:rsidR="007B7445" w:rsidRPr="00BA156B">
        <w:rPr>
          <w:rFonts w:cs="Times New Roman"/>
          <w:lang w:val="es-PE"/>
        </w:rPr>
        <w:t>.</w:t>
      </w:r>
    </w:p>
    <w:p w14:paraId="68F6431D" w14:textId="77777777" w:rsidR="00161D0F" w:rsidRPr="00BA156B" w:rsidRDefault="00161D0F" w:rsidP="00262D6E">
      <w:pPr>
        <w:spacing w:line="360" w:lineRule="auto"/>
        <w:jc w:val="both"/>
        <w:rPr>
          <w:rFonts w:cs="Times New Roman"/>
          <w:lang w:val="es-PE"/>
        </w:rPr>
      </w:pPr>
      <w:r w:rsidRPr="00BA156B">
        <w:rPr>
          <w:rFonts w:cs="Times New Roman"/>
          <w:lang w:val="es-PE"/>
        </w:rPr>
        <w:t>Su participación en esta entrevista es VOLUNTARIA, nadie puede obligarlo a participar si no lo desea</w:t>
      </w:r>
      <w:r w:rsidR="007B7445" w:rsidRPr="00BA156B">
        <w:rPr>
          <w:rFonts w:cs="Times New Roman"/>
          <w:lang w:val="es-PE"/>
        </w:rPr>
        <w:t>.</w:t>
      </w:r>
      <w:r w:rsidRPr="00BA156B">
        <w:rPr>
          <w:rFonts w:cs="Times New Roman"/>
          <w:lang w:val="es-PE"/>
        </w:rPr>
        <w:t xml:space="preserve"> Su decisión de participar o no, no va a afectar sus relaciones con su proveedor de salud ni sus posibilidades de acceder a los beneficios que este estudio pueda ofrecer</w:t>
      </w:r>
      <w:r w:rsidR="007B7445" w:rsidRPr="00BA156B">
        <w:rPr>
          <w:rFonts w:cs="Times New Roman"/>
          <w:lang w:val="es-PE"/>
        </w:rPr>
        <w:t>.</w:t>
      </w:r>
      <w:r w:rsidRPr="00BA156B">
        <w:rPr>
          <w:rFonts w:cs="Times New Roman"/>
          <w:lang w:val="es-PE"/>
        </w:rPr>
        <w:t xml:space="preserve"> Debe también saber que toda la información que Ud</w:t>
      </w:r>
      <w:r w:rsidR="007B7445" w:rsidRPr="00BA156B">
        <w:rPr>
          <w:rFonts w:cs="Times New Roman"/>
          <w:lang w:val="es-PE"/>
        </w:rPr>
        <w:t>.</w:t>
      </w:r>
      <w:r w:rsidRPr="00BA156B">
        <w:rPr>
          <w:rFonts w:cs="Times New Roman"/>
          <w:lang w:val="es-PE"/>
        </w:rPr>
        <w:t xml:space="preserve"> nos proporcione será guardada CONFIDENCIALMENTE, o sea, sólo será conocida por las personas que trabajan en este estudio y por nadie más</w:t>
      </w:r>
      <w:r w:rsidR="007B7445" w:rsidRPr="00BA156B">
        <w:rPr>
          <w:rFonts w:cs="Times New Roman"/>
          <w:lang w:val="es-PE"/>
        </w:rPr>
        <w:t>.</w:t>
      </w:r>
      <w:r w:rsidRPr="00BA156B">
        <w:rPr>
          <w:rFonts w:cs="Times New Roman"/>
          <w:lang w:val="es-PE"/>
        </w:rPr>
        <w:t xml:space="preserve"> </w:t>
      </w:r>
    </w:p>
    <w:p w14:paraId="4A7990B8" w14:textId="77777777" w:rsidR="00161D0F" w:rsidRPr="00BA156B" w:rsidRDefault="00161D0F" w:rsidP="00262D6E">
      <w:pPr>
        <w:spacing w:line="360" w:lineRule="auto"/>
        <w:jc w:val="both"/>
        <w:rPr>
          <w:rFonts w:cs="Times New Roman"/>
          <w:lang w:val="es-PE"/>
        </w:rPr>
      </w:pPr>
    </w:p>
    <w:p w14:paraId="34B1ACE0"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cedimientos:</w:t>
      </w:r>
    </w:p>
    <w:p w14:paraId="1F41D289" w14:textId="77777777" w:rsidR="00161D0F" w:rsidRPr="00BA156B" w:rsidRDefault="00161D0F" w:rsidP="00262D6E">
      <w:pPr>
        <w:spacing w:line="360" w:lineRule="auto"/>
        <w:jc w:val="both"/>
        <w:rPr>
          <w:rFonts w:cs="Times New Roman"/>
          <w:lang w:val="es-PE"/>
        </w:rPr>
      </w:pPr>
      <w:r w:rsidRPr="00BA156B">
        <w:rPr>
          <w:rFonts w:cs="Times New Roman"/>
          <w:lang w:val="es-PE"/>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BA156B">
        <w:rPr>
          <w:rFonts w:cs="Times New Roman"/>
          <w:lang w:val="es-PE"/>
        </w:rPr>
        <w:t>.</w:t>
      </w:r>
      <w:r w:rsidRPr="00BA156B">
        <w:rPr>
          <w:rFonts w:cs="Times New Roman"/>
          <w:lang w:val="es-PE"/>
        </w:rPr>
        <w:t xml:space="preserve"> Adicionalmente, en la segunda reunión se le pedirá probar prototipos del sistema </w:t>
      </w:r>
      <w:r w:rsidRPr="00BA156B">
        <w:rPr>
          <w:rFonts w:cs="Times New Roman"/>
          <w:lang w:val="es-PE"/>
        </w:rPr>
        <w:lastRenderedPageBreak/>
        <w:t>de información planteado con el fin de recaudar sus opiniones y dificultades</w:t>
      </w:r>
      <w:r w:rsidR="007B7445" w:rsidRPr="00BA156B">
        <w:rPr>
          <w:rFonts w:cs="Times New Roman"/>
          <w:lang w:val="es-PE"/>
        </w:rPr>
        <w:t>.</w:t>
      </w:r>
      <w:r w:rsidRPr="00BA156B">
        <w:rPr>
          <w:rFonts w:cs="Times New Roman"/>
          <w:lang w:val="es-PE"/>
        </w:rPr>
        <w:t xml:space="preserve"> Ambas reuniones serán grabadas para el análisis respectivo de sus opiniones</w:t>
      </w:r>
      <w:r w:rsidR="007B7445" w:rsidRPr="00BA156B">
        <w:rPr>
          <w:rFonts w:cs="Times New Roman"/>
          <w:lang w:val="es-PE"/>
        </w:rPr>
        <w:t>.</w:t>
      </w:r>
    </w:p>
    <w:p w14:paraId="3B369E59" w14:textId="77777777" w:rsidR="00161D0F" w:rsidRPr="00BA156B" w:rsidRDefault="00161D0F" w:rsidP="00262D6E">
      <w:pPr>
        <w:spacing w:line="360" w:lineRule="auto"/>
        <w:jc w:val="both"/>
        <w:rPr>
          <w:rFonts w:cs="Times New Roman"/>
          <w:b/>
          <w:bCs/>
          <w:lang w:val="es-PE"/>
        </w:rPr>
      </w:pPr>
    </w:p>
    <w:p w14:paraId="3965883C"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Riesgos:</w:t>
      </w:r>
    </w:p>
    <w:p w14:paraId="07283FB7"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l participar de estas entrevistas no incurre en algún riesgo para usted</w:t>
      </w:r>
      <w:r w:rsidR="007B7445" w:rsidRPr="00BA156B">
        <w:rPr>
          <w:rFonts w:cs="Times New Roman"/>
          <w:lang w:val="es-PE"/>
        </w:rPr>
        <w:t>.</w:t>
      </w:r>
      <w:r w:rsidRPr="00BA156B">
        <w:rPr>
          <w:rFonts w:cs="Times New Roman"/>
          <w:lang w:val="es-PE"/>
        </w:rPr>
        <w:t xml:space="preserve"> No tiene que participar si no lo desea; y puede retirarse de la entrevista en el momento que usted desee a pesar de haber dado su consentimiento, sin que esto lo perjudique de forma alguna</w:t>
      </w:r>
      <w:r w:rsidR="007B7445" w:rsidRPr="00BA156B">
        <w:rPr>
          <w:rFonts w:cs="Times New Roman"/>
          <w:lang w:val="es-PE"/>
        </w:rPr>
        <w:t>.</w:t>
      </w:r>
      <w:r w:rsidRPr="00BA156B">
        <w:rPr>
          <w:rFonts w:cs="Times New Roman"/>
          <w:lang w:val="es-PE"/>
        </w:rPr>
        <w:t xml:space="preserve"> Su nombre no aparecerá en ningún documento del estudio, usaremos seudónimos durante las grabaciones de las entrevistas</w:t>
      </w:r>
      <w:r w:rsidR="007B7445" w:rsidRPr="00BA156B">
        <w:rPr>
          <w:rFonts w:cs="Times New Roman"/>
          <w:lang w:val="es-PE"/>
        </w:rPr>
        <w:t>.</w:t>
      </w:r>
    </w:p>
    <w:p w14:paraId="2E2101C2" w14:textId="77777777" w:rsidR="00161D0F" w:rsidRPr="00BA156B" w:rsidRDefault="00161D0F" w:rsidP="00262D6E">
      <w:pPr>
        <w:spacing w:line="360" w:lineRule="auto"/>
        <w:ind w:left="15" w:firstLine="15"/>
        <w:jc w:val="both"/>
        <w:rPr>
          <w:rFonts w:cs="Times New Roman"/>
          <w:lang w:val="es-PE"/>
        </w:rPr>
      </w:pPr>
    </w:p>
    <w:p w14:paraId="434D44BF"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Beneficios e incentivos:</w:t>
      </w:r>
    </w:p>
    <w:p w14:paraId="065321FE" w14:textId="77777777" w:rsidR="007B7445" w:rsidRPr="00BA156B" w:rsidRDefault="00161D0F" w:rsidP="00262D6E">
      <w:pPr>
        <w:spacing w:line="360" w:lineRule="auto"/>
        <w:ind w:left="15"/>
        <w:jc w:val="both"/>
        <w:rPr>
          <w:rFonts w:cs="Times New Roman"/>
          <w:lang w:val="es-PE"/>
        </w:rPr>
      </w:pPr>
      <w:r w:rsidRPr="00BA156B">
        <w:rPr>
          <w:rFonts w:cs="Times New Roman"/>
          <w:lang w:val="es-PE"/>
        </w:rPr>
        <w:t>Por su participación usted recibirá un refrigerio</w:t>
      </w:r>
      <w:r w:rsidR="007B7445" w:rsidRPr="00BA156B">
        <w:rPr>
          <w:rFonts w:cs="Times New Roman"/>
          <w:lang w:val="es-PE"/>
        </w:rPr>
        <w:t>.</w:t>
      </w:r>
      <w:r w:rsidRPr="00BA156B">
        <w:rPr>
          <w:rFonts w:cs="Times New Roman"/>
          <w:lang w:val="es-PE"/>
        </w:rPr>
        <w:t xml:space="preserve"> También podrá ayudar a los investigadores a tomar mejores decisiones para diseñar y validar un sistema de manejo de reclamos para el sistema de salud peruano</w:t>
      </w:r>
      <w:r w:rsidR="007B7445" w:rsidRPr="00BA156B">
        <w:rPr>
          <w:rFonts w:cs="Times New Roman"/>
          <w:lang w:val="es-PE"/>
        </w:rPr>
        <w:t>.</w:t>
      </w:r>
      <w:r w:rsidRPr="00BA156B">
        <w:rPr>
          <w:rFonts w:cs="Times New Roman"/>
          <w:lang w:val="es-PE"/>
        </w:rPr>
        <w:t xml:space="preserve"> </w:t>
      </w:r>
    </w:p>
    <w:p w14:paraId="3E4BAF24" w14:textId="77777777" w:rsidR="007B7445" w:rsidRPr="00BA156B" w:rsidRDefault="007B7445" w:rsidP="00262D6E">
      <w:pPr>
        <w:spacing w:line="360" w:lineRule="auto"/>
        <w:ind w:left="15"/>
        <w:jc w:val="both"/>
        <w:rPr>
          <w:rFonts w:cs="Times New Roman"/>
          <w:lang w:val="es-PE"/>
        </w:rPr>
      </w:pPr>
    </w:p>
    <w:p w14:paraId="788AD5CF"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Confidencialidad:</w:t>
      </w:r>
    </w:p>
    <w:p w14:paraId="01396F52"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Nosotros guardaremos su información con códigos o seudónimos y no con nombres</w:t>
      </w:r>
      <w:r w:rsidR="007B7445" w:rsidRPr="00BA156B">
        <w:rPr>
          <w:rFonts w:cs="Times New Roman"/>
          <w:lang w:val="es-PE"/>
        </w:rPr>
        <w:t>.</w:t>
      </w:r>
      <w:r w:rsidRPr="00BA156B">
        <w:rPr>
          <w:rFonts w:cs="Times New Roman"/>
          <w:lang w:val="es-PE"/>
        </w:rPr>
        <w:t xml:space="preserve"> Si los resultados de esta reunión son publicados, no se mostrará ninguna información que permita la identificación de las personas que participaron</w:t>
      </w:r>
      <w:r w:rsidR="007B7445" w:rsidRPr="00BA156B">
        <w:rPr>
          <w:rFonts w:cs="Times New Roman"/>
          <w:lang w:val="es-PE"/>
        </w:rPr>
        <w:t>.</w:t>
      </w:r>
      <w:r w:rsidRPr="00BA156B">
        <w:rPr>
          <w:rFonts w:cs="Times New Roman"/>
          <w:lang w:val="es-PE"/>
        </w:rPr>
        <w:t xml:space="preserve"> Los archivos no serán mostrados a ninguna persona ajena al estudio sin su consentimiento</w:t>
      </w:r>
      <w:r w:rsidR="007B7445" w:rsidRPr="00BA156B">
        <w:rPr>
          <w:rFonts w:cs="Times New Roman"/>
          <w:lang w:val="es-PE"/>
        </w:rPr>
        <w:t>.</w:t>
      </w:r>
    </w:p>
    <w:p w14:paraId="13705FDA" w14:textId="77777777" w:rsidR="00161D0F" w:rsidRPr="00BA156B" w:rsidRDefault="00161D0F" w:rsidP="00262D6E">
      <w:pPr>
        <w:spacing w:line="360" w:lineRule="auto"/>
        <w:jc w:val="both"/>
        <w:rPr>
          <w:rFonts w:cs="Times New Roman"/>
          <w:lang w:val="es-PE"/>
        </w:rPr>
      </w:pPr>
    </w:p>
    <w:p w14:paraId="5919F77A"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Contacto con los investigadores:</w:t>
      </w:r>
    </w:p>
    <w:p w14:paraId="5437DB06" w14:textId="77777777" w:rsidR="00161D0F" w:rsidRPr="00BA156B" w:rsidRDefault="00161D0F" w:rsidP="00262D6E">
      <w:pPr>
        <w:spacing w:line="360" w:lineRule="auto"/>
        <w:jc w:val="both"/>
        <w:rPr>
          <w:rFonts w:cs="Times New Roman"/>
          <w:bCs/>
          <w:lang w:val="es-PE"/>
        </w:rPr>
      </w:pPr>
      <w:r w:rsidRPr="00BA156B">
        <w:rPr>
          <w:rFonts w:cs="Times New Roman"/>
          <w:bCs/>
          <w:lang w:val="es-PE"/>
        </w:rPr>
        <w:t>Si tiene alguna duda adicional, por favor pregunte al personal del estudio, o llamar a Regina Casanova Pérez al teléfono (01) 319-0000 anexo 2264 (Facultad de Salud Pública, UPCH)</w:t>
      </w:r>
      <w:r w:rsidR="007B7445" w:rsidRPr="00BA156B">
        <w:rPr>
          <w:rFonts w:cs="Times New Roman"/>
          <w:bCs/>
          <w:lang w:val="es-PE"/>
        </w:rPr>
        <w:t>.</w:t>
      </w:r>
    </w:p>
    <w:p w14:paraId="7DDA5349" w14:textId="77777777" w:rsidR="00161D0F" w:rsidRPr="00BA156B" w:rsidRDefault="00161D0F" w:rsidP="00262D6E">
      <w:pPr>
        <w:spacing w:line="360" w:lineRule="auto"/>
        <w:ind w:left="15"/>
        <w:jc w:val="both"/>
        <w:rPr>
          <w:rFonts w:cs="Times New Roman"/>
          <w:b/>
          <w:bCs/>
          <w:lang w:val="es-PE"/>
        </w:rPr>
      </w:pPr>
    </w:p>
    <w:p w14:paraId="3BBA1D1E"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Derechos del participante:</w:t>
      </w:r>
    </w:p>
    <w:p w14:paraId="6DFBDCA4" w14:textId="77777777" w:rsidR="00161D0F" w:rsidRPr="00BA156B" w:rsidRDefault="00161D0F" w:rsidP="00262D6E">
      <w:pPr>
        <w:spacing w:line="360" w:lineRule="auto"/>
        <w:ind w:left="15"/>
        <w:jc w:val="both"/>
        <w:rPr>
          <w:rFonts w:cs="Times New Roman"/>
          <w:lang w:val="es-PE"/>
        </w:rPr>
      </w:pPr>
      <w:r w:rsidRPr="00BA156B">
        <w:rPr>
          <w:rFonts w:cs="Times New Roman"/>
          <w:bCs/>
          <w:lang w:val="es-PE"/>
        </w:rPr>
        <w:t>Si usted decide participar de las entrevistas, puede retirarse de éste en cualquier momento</w:t>
      </w:r>
      <w:r w:rsidR="007B7445" w:rsidRPr="00BA156B">
        <w:rPr>
          <w:rFonts w:cs="Times New Roman"/>
          <w:bCs/>
          <w:lang w:val="es-PE"/>
        </w:rPr>
        <w:t>.</w:t>
      </w:r>
    </w:p>
    <w:p w14:paraId="724C6A2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Al participar en ellas, no está renunciando a ningún tipo de derechos</w:t>
      </w:r>
      <w:r w:rsidR="007B7445" w:rsidRPr="00BA156B">
        <w:rPr>
          <w:rFonts w:cs="Times New Roman"/>
          <w:bCs/>
          <w:lang w:val="es-PE"/>
        </w:rPr>
        <w:t>.</w:t>
      </w:r>
      <w:r w:rsidRPr="00BA156B">
        <w:rPr>
          <w:rFonts w:cs="Times New Roman"/>
          <w:bCs/>
          <w:lang w:val="es-PE"/>
        </w:rPr>
        <w:t xml:space="preserve"> Si tiene preguntas sobre sus derechos como participante en el presente estudio, puede </w:t>
      </w:r>
      <w:r w:rsidRPr="00BA156B">
        <w:rPr>
          <w:rFonts w:cs="Times New Roman"/>
          <w:bCs/>
          <w:lang w:val="es-PE"/>
        </w:rPr>
        <w:lastRenderedPageBreak/>
        <w:t>contactarse con la Dra</w:t>
      </w:r>
      <w:r w:rsidR="007B7445" w:rsidRPr="00BA156B">
        <w:rPr>
          <w:rFonts w:cs="Times New Roman"/>
          <w:bCs/>
          <w:lang w:val="es-PE"/>
        </w:rPr>
        <w:t>.</w:t>
      </w:r>
      <w:r w:rsidRPr="00BA156B">
        <w:rPr>
          <w:rFonts w:cs="Times New Roman"/>
          <w:bCs/>
          <w:lang w:val="es-PE"/>
        </w:rPr>
        <w:t xml:space="preserve"> Frine Samalvides Cuba presidenta del Comité Institucional de Ética de la Universidad Peruana Cayetano Heredia al teléfono (01) 319-0000 anexo 2271 o escribirle a la siguiente dirección: Biblioteca Central, 3er</w:t>
      </w:r>
      <w:r w:rsidR="007B7445" w:rsidRPr="00BA156B">
        <w:rPr>
          <w:rFonts w:cs="Times New Roman"/>
          <w:bCs/>
          <w:lang w:val="es-PE"/>
        </w:rPr>
        <w:t>.</w:t>
      </w:r>
      <w:r w:rsidRPr="00BA156B">
        <w:rPr>
          <w:rFonts w:cs="Times New Roman"/>
          <w:bCs/>
          <w:lang w:val="es-PE"/>
        </w:rPr>
        <w:t xml:space="preserve"> Piso, Av</w:t>
      </w:r>
      <w:r w:rsidR="007B7445" w:rsidRPr="00BA156B">
        <w:rPr>
          <w:rFonts w:cs="Times New Roman"/>
          <w:bCs/>
          <w:lang w:val="es-PE"/>
        </w:rPr>
        <w:t>.</w:t>
      </w:r>
      <w:r w:rsidRPr="00BA156B">
        <w:rPr>
          <w:rFonts w:cs="Times New Roman"/>
          <w:bCs/>
          <w:lang w:val="es-PE"/>
        </w:rPr>
        <w:t xml:space="preserve"> Honorio Delgado 430, San Martín de Porres, Lima 31, Lima</w:t>
      </w:r>
      <w:r w:rsidR="007B7445" w:rsidRPr="00BA156B">
        <w:rPr>
          <w:rFonts w:cs="Times New Roman"/>
          <w:bCs/>
          <w:lang w:val="es-PE"/>
        </w:rPr>
        <w:t>.</w:t>
      </w:r>
    </w:p>
    <w:p w14:paraId="789032DA" w14:textId="77777777" w:rsidR="00161D0F" w:rsidRPr="00BA156B" w:rsidRDefault="00161D0F" w:rsidP="00262D6E">
      <w:pPr>
        <w:spacing w:line="360" w:lineRule="auto"/>
        <w:ind w:left="15"/>
        <w:jc w:val="both"/>
        <w:rPr>
          <w:rFonts w:cs="Times New Roman"/>
          <w:bCs/>
          <w:lang w:val="es-PE"/>
        </w:rPr>
      </w:pPr>
    </w:p>
    <w:p w14:paraId="4EFBBE52" w14:textId="77777777" w:rsidR="00161D0F" w:rsidRPr="00BA156B" w:rsidRDefault="00161D0F" w:rsidP="00262D6E">
      <w:pPr>
        <w:spacing w:line="360" w:lineRule="auto"/>
        <w:ind w:left="15"/>
        <w:jc w:val="both"/>
        <w:rPr>
          <w:rFonts w:cs="Times New Roman"/>
          <w:b/>
          <w:bCs/>
          <w:lang w:val="es-PE"/>
        </w:rPr>
      </w:pPr>
      <w:r w:rsidRPr="00BA156B">
        <w:rPr>
          <w:rFonts w:cs="Times New Roman"/>
          <w:b/>
          <w:lang w:val="es-PE"/>
        </w:rPr>
        <w:t>CONSENTIMIENTO</w:t>
      </w:r>
    </w:p>
    <w:p w14:paraId="2AC123A3"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cepto participar voluntariamente en estas entrevistas, comprendo que cosas me van a pasar si participo, también entiendo que puedo decidir no participar y que puedo retirarme en cualquier momento</w:t>
      </w:r>
      <w:r w:rsidR="007B7445" w:rsidRPr="00BA156B">
        <w:rPr>
          <w:rFonts w:cs="Times New Roman"/>
          <w:lang w:val="es-PE"/>
        </w:rPr>
        <w:t>.</w:t>
      </w:r>
    </w:p>
    <w:p w14:paraId="4E80E181" w14:textId="77777777" w:rsidR="00161D0F" w:rsidRPr="00BA156B" w:rsidRDefault="00161D0F" w:rsidP="00262D6E">
      <w:pPr>
        <w:spacing w:line="360" w:lineRule="auto"/>
        <w:ind w:left="15"/>
        <w:jc w:val="both"/>
        <w:rPr>
          <w:rFonts w:cs="Times New Roman"/>
          <w:lang w:val="es-PE"/>
        </w:rPr>
      </w:pPr>
    </w:p>
    <w:p w14:paraId="41580208"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 xml:space="preserve">FIRMA DEL PARTICIPANTE: </w:t>
      </w:r>
    </w:p>
    <w:p w14:paraId="6852C385" w14:textId="77777777" w:rsidR="00161D0F" w:rsidRPr="00BA156B" w:rsidRDefault="00161D0F" w:rsidP="00262D6E">
      <w:pPr>
        <w:spacing w:line="360" w:lineRule="auto"/>
        <w:ind w:left="15"/>
        <w:jc w:val="both"/>
        <w:rPr>
          <w:rFonts w:cs="Times New Roman"/>
          <w:b/>
          <w:lang w:val="es-PE"/>
        </w:rPr>
      </w:pPr>
      <w:r w:rsidRPr="00BA156B">
        <w:rPr>
          <w:rFonts w:cs="Times New Roman"/>
          <w:b/>
          <w:lang w:val="es-PE"/>
        </w:rPr>
        <w:t>AL FIRMAR ESTE FORMATO, ESTOY DE ACUERDO EN PARTICIPAR EN FORMA VOLUNTARIA EN EL ESTUDIO QUE AQUÍ SE DESCRIBE</w:t>
      </w:r>
      <w:r w:rsidR="007B7445" w:rsidRPr="00BA156B">
        <w:rPr>
          <w:rFonts w:cs="Times New Roman"/>
          <w:b/>
          <w:lang w:val="es-PE"/>
        </w:rPr>
        <w:t>.</w:t>
      </w:r>
    </w:p>
    <w:p w14:paraId="4A23C49F" w14:textId="77777777" w:rsidR="00161D0F" w:rsidRPr="00BA156B" w:rsidRDefault="00161D0F" w:rsidP="00262D6E">
      <w:pPr>
        <w:spacing w:line="360" w:lineRule="auto"/>
        <w:ind w:left="15"/>
        <w:jc w:val="both"/>
        <w:rPr>
          <w:rFonts w:cs="Times New Roman"/>
          <w:b/>
          <w:lang w:val="es-PE"/>
        </w:rPr>
      </w:pPr>
    </w:p>
    <w:p w14:paraId="593AD28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p>
    <w:p w14:paraId="40ABDC9D"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s y apellidos del participante</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3B3CC4" w14:textId="77777777" w:rsidR="00161D0F" w:rsidRPr="00BA156B" w:rsidRDefault="00161D0F" w:rsidP="00262D6E">
      <w:pPr>
        <w:spacing w:line="360" w:lineRule="auto"/>
        <w:ind w:left="15"/>
        <w:jc w:val="both"/>
        <w:rPr>
          <w:rFonts w:cs="Times New Roman"/>
          <w:bCs/>
          <w:lang w:val="es-PE"/>
        </w:rPr>
      </w:pPr>
    </w:p>
    <w:p w14:paraId="2796FADB"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p>
    <w:p w14:paraId="66225A41"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 xml:space="preserve">Firma </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4EED6061" w14:textId="77777777" w:rsidR="00161D0F" w:rsidRPr="00BA156B" w:rsidRDefault="00161D0F" w:rsidP="00262D6E">
      <w:pPr>
        <w:spacing w:line="360" w:lineRule="auto"/>
        <w:ind w:left="15"/>
        <w:jc w:val="both"/>
        <w:rPr>
          <w:rFonts w:cs="Times New Roman"/>
          <w:bCs/>
          <w:lang w:val="es-PE"/>
        </w:rPr>
      </w:pPr>
    </w:p>
    <w:p w14:paraId="0397513E" w14:textId="77777777" w:rsidR="00161D0F" w:rsidRPr="00BA156B" w:rsidRDefault="00161D0F" w:rsidP="00262D6E">
      <w:pPr>
        <w:spacing w:line="360" w:lineRule="auto"/>
        <w:ind w:left="15"/>
        <w:jc w:val="both"/>
        <w:rPr>
          <w:rFonts w:cs="Times New Roman"/>
          <w:bCs/>
          <w:lang w:val="es-PE"/>
        </w:rPr>
      </w:pPr>
    </w:p>
    <w:p w14:paraId="5F146F7E"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 DEL INVESTIGADOR</w:t>
      </w:r>
    </w:p>
    <w:p w14:paraId="2E0628E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p>
    <w:p w14:paraId="3D5C615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 del investigador</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0E1EC5" w14:textId="77777777" w:rsidR="00161D0F" w:rsidRPr="00BA156B" w:rsidRDefault="00161D0F" w:rsidP="00262D6E">
      <w:pPr>
        <w:spacing w:line="360" w:lineRule="auto"/>
        <w:ind w:left="15"/>
        <w:jc w:val="both"/>
        <w:rPr>
          <w:rFonts w:cs="Times New Roman"/>
          <w:bCs/>
          <w:lang w:val="es-PE"/>
        </w:rPr>
      </w:pPr>
    </w:p>
    <w:p w14:paraId="64BF23D6" w14:textId="77777777" w:rsidR="00161D0F" w:rsidRPr="00BA156B" w:rsidRDefault="00161D0F" w:rsidP="00262D6E">
      <w:pPr>
        <w:spacing w:line="360" w:lineRule="auto"/>
        <w:ind w:left="15"/>
        <w:jc w:val="both"/>
        <w:rPr>
          <w:rFonts w:cs="Times New Roman"/>
          <w:bCs/>
          <w:lang w:val="es-PE"/>
        </w:rPr>
      </w:pPr>
    </w:p>
    <w:p w14:paraId="13CEB265"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p>
    <w:p w14:paraId="7B9E8482"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0B4E7BCC" w14:textId="77777777" w:rsidR="00161D0F" w:rsidRPr="00BA156B" w:rsidRDefault="00161D0F" w:rsidP="00262D6E">
      <w:pPr>
        <w:spacing w:line="360" w:lineRule="auto"/>
        <w:jc w:val="both"/>
        <w:rPr>
          <w:rFonts w:cs="Times New Roman"/>
          <w:lang w:val="es-PE"/>
        </w:rPr>
      </w:pPr>
    </w:p>
    <w:p w14:paraId="5CEFEB4B" w14:textId="77777777" w:rsidR="00161D0F" w:rsidRPr="00BA156B" w:rsidRDefault="00161D0F" w:rsidP="00262D6E">
      <w:pPr>
        <w:spacing w:line="360" w:lineRule="auto"/>
        <w:jc w:val="both"/>
        <w:rPr>
          <w:rFonts w:cs="Times New Roman"/>
          <w:lang w:val="es-PE"/>
        </w:rPr>
      </w:pPr>
    </w:p>
    <w:p w14:paraId="7B228032" w14:textId="77777777" w:rsidR="00402BAD" w:rsidRPr="00BA156B" w:rsidRDefault="00402BAD" w:rsidP="00262D6E">
      <w:pPr>
        <w:spacing w:line="360" w:lineRule="auto"/>
        <w:jc w:val="both"/>
        <w:rPr>
          <w:rFonts w:cs="Times New Roman"/>
          <w:lang w:val="es-PE"/>
        </w:rPr>
      </w:pPr>
    </w:p>
    <w:p w14:paraId="4677CA07" w14:textId="77777777" w:rsidR="00000DBF" w:rsidRPr="00BA156B" w:rsidRDefault="00000DBF" w:rsidP="00262D6E">
      <w:pPr>
        <w:spacing w:line="360" w:lineRule="auto"/>
        <w:jc w:val="both"/>
        <w:rPr>
          <w:rFonts w:cs="Times New Roman"/>
          <w:b/>
          <w:u w:val="single"/>
          <w:lang w:val="es-PE"/>
        </w:rPr>
      </w:pPr>
    </w:p>
    <w:p w14:paraId="7A6D1E68" w14:textId="3B055316" w:rsidR="00161D0F" w:rsidRPr="00862EA1" w:rsidRDefault="00161D0F" w:rsidP="00862EA1">
      <w:pPr>
        <w:pStyle w:val="Ttulo2"/>
        <w:rPr>
          <w:lang w:val="es-PE"/>
        </w:rPr>
      </w:pPr>
      <w:bookmarkStart w:id="64" w:name="_Toc511166327"/>
      <w:r w:rsidRPr="00BA156B">
        <w:rPr>
          <w:lang w:val="es-PE"/>
        </w:rPr>
        <w:lastRenderedPageBreak/>
        <w:t>Anexo 2: Guía Semi-Estructurada de Entrevista a Profundidad para usuarios finales Nº1</w:t>
      </w:r>
      <w:bookmarkEnd w:id="64"/>
    </w:p>
    <w:p w14:paraId="47347AC9"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Conocer la opinión sobre los reclamos, su importancia y necesidades que puedan existir respecto a un sistema de gestión para manejo de reclamos en instituciones prestadoras de salud</w:t>
      </w:r>
      <w:r w:rsidR="007B7445" w:rsidRPr="00BA156B">
        <w:rPr>
          <w:rFonts w:cs="Times New Roman"/>
          <w:lang w:val="es-PE"/>
        </w:rPr>
        <w:t>.</w:t>
      </w:r>
    </w:p>
    <w:p w14:paraId="4357465D" w14:textId="77777777" w:rsidR="00161D0F" w:rsidRPr="00BA156B" w:rsidRDefault="00161D0F" w:rsidP="00262D6E">
      <w:pPr>
        <w:spacing w:line="360" w:lineRule="auto"/>
        <w:jc w:val="both"/>
        <w:rPr>
          <w:rFonts w:cs="Times New Roman"/>
          <w:lang w:val="es-PE"/>
        </w:rPr>
      </w:pPr>
    </w:p>
    <w:p w14:paraId="0633335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545EE2A" w14:textId="77777777" w:rsidR="00161D0F" w:rsidRPr="00BA156B" w:rsidRDefault="00161D0F" w:rsidP="00262D6E">
      <w:pPr>
        <w:spacing w:line="360" w:lineRule="auto"/>
        <w:jc w:val="both"/>
        <w:rPr>
          <w:rFonts w:eastAsia="Times New Roman" w:cs="Times New Roman"/>
          <w:lang w:val="es-PE"/>
        </w:rPr>
      </w:pPr>
    </w:p>
    <w:p w14:paraId="16CEC5BC" w14:textId="77777777" w:rsidR="00161D0F" w:rsidRPr="00BA156B" w:rsidRDefault="00161D0F" w:rsidP="00927ED8">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927ED8">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927ED8">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927ED8">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77777777" w:rsidR="00161D0F" w:rsidRPr="00BA156B" w:rsidRDefault="00161D0F" w:rsidP="00927ED8">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Ha presentado antes un reclamo? ¿Cuál fue el medio que utilizo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927ED8">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927ED8">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927ED8">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927ED8">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927ED8">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927ED8">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927ED8">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927ED8">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927ED8">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927ED8">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927ED8">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927ED8">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rPr>
          <w:rFonts w:eastAsia="Times New Roman" w:cs="Times New Roman"/>
          <w:lang w:val="es-PE"/>
        </w:rPr>
      </w:pPr>
    </w:p>
    <w:p w14:paraId="7568E26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b/>
          <w:lang w:val="es-PE"/>
        </w:rPr>
        <w:t>Conclusión</w:t>
      </w:r>
      <w:r w:rsidRPr="00BA156B">
        <w:rPr>
          <w:rFonts w:eastAsia="Times New Roman" w:cs="Times New Roman"/>
          <w:lang w:val="es-PE"/>
        </w:rPr>
        <w:t xml:space="preserve">: </w:t>
      </w:r>
    </w:p>
    <w:p w14:paraId="53C27204"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rPr>
          <w:rFonts w:eastAsia="Times New Roman" w:cs="Times New Roman"/>
          <w:lang w:val="es-PE"/>
        </w:rPr>
      </w:pPr>
      <w:r w:rsidRPr="00BA156B">
        <w:rPr>
          <w:rFonts w:eastAsia="Times New Roman" w:cs="Times New Roman"/>
          <w:lang w:val="es-PE"/>
        </w:rPr>
        <w:tab/>
      </w:r>
    </w:p>
    <w:p w14:paraId="5129B22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Muchas gracias por ser honestos con nosotros y por su tiempo!</w:t>
      </w:r>
    </w:p>
    <w:p w14:paraId="47A473D6" w14:textId="77777777" w:rsidR="00161D0F" w:rsidRPr="00BA156B" w:rsidRDefault="00161D0F" w:rsidP="00262D6E">
      <w:pPr>
        <w:spacing w:line="360" w:lineRule="auto"/>
        <w:jc w:val="both"/>
        <w:rPr>
          <w:rFonts w:eastAsia="Times New Roman" w:cs="Times New Roman"/>
          <w:lang w:val="es-PE"/>
        </w:rPr>
      </w:pPr>
    </w:p>
    <w:p w14:paraId="0AFCA147" w14:textId="77777777" w:rsidR="00161D0F" w:rsidRPr="00BA156B" w:rsidRDefault="00161D0F" w:rsidP="00262D6E">
      <w:pPr>
        <w:spacing w:line="360" w:lineRule="auto"/>
        <w:jc w:val="both"/>
        <w:rPr>
          <w:rFonts w:eastAsia="Times New Roman" w:cs="Times New Roman"/>
          <w:lang w:val="es-PE"/>
        </w:rPr>
      </w:pPr>
    </w:p>
    <w:p w14:paraId="2821C58B" w14:textId="77777777" w:rsidR="00161D0F" w:rsidRPr="00BA156B" w:rsidRDefault="00161D0F" w:rsidP="00262D6E">
      <w:pPr>
        <w:spacing w:line="360" w:lineRule="auto"/>
        <w:jc w:val="both"/>
        <w:rPr>
          <w:rFonts w:eastAsia="Times New Roman" w:cs="Times New Roman"/>
          <w:lang w:val="es-PE"/>
        </w:rPr>
      </w:pPr>
    </w:p>
    <w:p w14:paraId="5FE86865" w14:textId="4EC29070" w:rsidR="00161D0F" w:rsidRPr="00862EA1" w:rsidRDefault="00041C8E" w:rsidP="00862EA1">
      <w:pPr>
        <w:pStyle w:val="Ttulo2"/>
        <w:rPr>
          <w:lang w:val="es-PE"/>
        </w:rPr>
      </w:pPr>
      <w:bookmarkStart w:id="65" w:name="_Toc511166328"/>
      <w:r w:rsidRPr="00BA156B">
        <w:rPr>
          <w:lang w:val="es-PE"/>
        </w:rPr>
        <w:lastRenderedPageBreak/>
        <w:t xml:space="preserve">Anexo 3: Guía </w:t>
      </w:r>
      <w:r w:rsidR="00161D0F" w:rsidRPr="00BA156B">
        <w:rPr>
          <w:lang w:val="es-PE"/>
        </w:rPr>
        <w:t>Estructurada de Entrevista a Profundidad para usuarios finales Nº2</w:t>
      </w:r>
      <w:bookmarkEnd w:id="65"/>
      <w:r w:rsidR="00161D0F" w:rsidRPr="00BA156B">
        <w:rPr>
          <w:lang w:val="es-PE"/>
        </w:rPr>
        <w:t xml:space="preserve"> </w:t>
      </w:r>
    </w:p>
    <w:p w14:paraId="71F9C13B"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Recolectar percepciones sobre bocetos presentados con el diseño de un nuevo sistema de información planteado para la recolección y manejo de reclamos</w:t>
      </w:r>
      <w:r w:rsidR="007B7445" w:rsidRPr="00BA156B">
        <w:rPr>
          <w:rFonts w:cs="Times New Roman"/>
          <w:lang w:val="es-PE"/>
        </w:rPr>
        <w:t>.</w:t>
      </w:r>
    </w:p>
    <w:p w14:paraId="1576ECC5" w14:textId="77777777" w:rsidR="00161D0F" w:rsidRPr="00BA156B" w:rsidRDefault="00161D0F" w:rsidP="00262D6E">
      <w:pPr>
        <w:spacing w:line="360" w:lineRule="auto"/>
        <w:jc w:val="both"/>
        <w:rPr>
          <w:rFonts w:cs="Times New Roman"/>
          <w:lang w:val="es-PE"/>
        </w:rPr>
      </w:pPr>
    </w:p>
    <w:p w14:paraId="0E66109E"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C984913" w14:textId="77777777" w:rsidR="00161D0F" w:rsidRPr="00BA156B" w:rsidRDefault="00161D0F" w:rsidP="00262D6E">
      <w:pPr>
        <w:spacing w:line="360" w:lineRule="auto"/>
        <w:jc w:val="both"/>
        <w:rPr>
          <w:rFonts w:cs="Times New Roman"/>
          <w:lang w:val="es-PE"/>
        </w:rPr>
      </w:pPr>
    </w:p>
    <w:p w14:paraId="79384945" w14:textId="076CC426" w:rsidR="00161D0F" w:rsidRPr="00BA156B" w:rsidRDefault="00161D0F" w:rsidP="00927ED8">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77777777" w:rsidR="00161D0F" w:rsidRPr="00BA156B" w:rsidRDefault="00161D0F" w:rsidP="00927ED8">
      <w:pPr>
        <w:pStyle w:val="Prrafodelista"/>
        <w:numPr>
          <w:ilvl w:val="1"/>
          <w:numId w:val="2"/>
        </w:numPr>
        <w:spacing w:line="360" w:lineRule="auto"/>
        <w:jc w:val="both"/>
        <w:rPr>
          <w:rFonts w:cs="Times New Roman"/>
          <w:lang w:val="es-PE"/>
        </w:rPr>
      </w:pPr>
      <w:r w:rsidRPr="00BA156B">
        <w:rPr>
          <w:rFonts w:cs="Times New Roman"/>
          <w:lang w:val="es-PE"/>
        </w:rPr>
        <w:t>¿Qué encuentra interesante en estos bocetos? (Mostrar bocetos individualmente)</w:t>
      </w:r>
    </w:p>
    <w:p w14:paraId="1D41416B" w14:textId="77777777" w:rsidR="00161D0F" w:rsidRPr="00BA156B" w:rsidRDefault="00161D0F" w:rsidP="00927ED8">
      <w:pPr>
        <w:pStyle w:val="Prrafodelista"/>
        <w:numPr>
          <w:ilvl w:val="1"/>
          <w:numId w:val="2"/>
        </w:numPr>
        <w:spacing w:line="360" w:lineRule="auto"/>
        <w:jc w:val="both"/>
        <w:rPr>
          <w:rFonts w:cs="Times New Roman"/>
          <w:lang w:val="es-PE"/>
        </w:rPr>
      </w:pPr>
      <w:r w:rsidRPr="00BA156B">
        <w:rPr>
          <w:rFonts w:cs="Times New Roman"/>
          <w:lang w:val="es-PE"/>
        </w:rPr>
        <w:t>¿Qué encuentra confuso en estos bocetos? (Mostrar bocetos individualmente)</w:t>
      </w:r>
    </w:p>
    <w:p w14:paraId="6B775B98" w14:textId="77777777" w:rsidR="00161D0F" w:rsidRPr="00BA156B" w:rsidRDefault="00161D0F" w:rsidP="00927ED8">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 comienzo de la entrevista, ¿Qué encuentra acertado de estos bocetos para cumplir dicho objetivo?</w:t>
      </w:r>
    </w:p>
    <w:p w14:paraId="5D01B91F" w14:textId="77777777" w:rsidR="00161D0F" w:rsidRPr="00BA156B" w:rsidRDefault="00161D0F" w:rsidP="00927ED8">
      <w:pPr>
        <w:pStyle w:val="Prrafodelista"/>
        <w:numPr>
          <w:ilvl w:val="1"/>
          <w:numId w:val="2"/>
        </w:numPr>
        <w:spacing w:line="360" w:lineRule="auto"/>
        <w:jc w:val="both"/>
        <w:rPr>
          <w:rFonts w:cs="Times New Roman"/>
          <w:lang w:val="es-PE"/>
        </w:rPr>
      </w:pPr>
      <w:r w:rsidRPr="00BA156B">
        <w:rPr>
          <w:rFonts w:cs="Times New Roman"/>
          <w:lang w:val="es-PE"/>
        </w:rPr>
        <w:lastRenderedPageBreak/>
        <w:t>¿Podría mostrarme como utilizaría el sistema con ayuda de los bocetos para cumplir dicho objetivo? (Mostrar boceto de pantalla inicial y seguir el flujo planteado por el usuario)</w:t>
      </w:r>
    </w:p>
    <w:p w14:paraId="2627D179" w14:textId="77777777" w:rsidR="00161D0F" w:rsidRPr="00BA156B" w:rsidRDefault="00161D0F" w:rsidP="00927ED8">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77777777" w:rsidR="00161D0F" w:rsidRPr="00BA156B" w:rsidRDefault="00161D0F" w:rsidP="00927ED8">
      <w:pPr>
        <w:pStyle w:val="Prrafodelista"/>
        <w:numPr>
          <w:ilvl w:val="1"/>
          <w:numId w:val="2"/>
        </w:numPr>
        <w:spacing w:line="360" w:lineRule="auto"/>
        <w:jc w:val="both"/>
        <w:rPr>
          <w:rFonts w:cs="Times New Roman"/>
          <w:lang w:val="es-PE"/>
        </w:rPr>
      </w:pPr>
      <w:r w:rsidRPr="00BA156B">
        <w:rPr>
          <w:rFonts w:cs="Times New Roman"/>
          <w:lang w:val="es-PE"/>
        </w:rPr>
        <w:t>¿Qué tan frecuentemente ingresaría a este sistema, si es que ingresaría?</w:t>
      </w:r>
    </w:p>
    <w:p w14:paraId="58304C6D" w14:textId="77777777" w:rsidR="00161D0F" w:rsidRPr="00BA156B" w:rsidRDefault="00161D0F" w:rsidP="00927ED8">
      <w:pPr>
        <w:pStyle w:val="Prrafodelista"/>
        <w:numPr>
          <w:ilvl w:val="0"/>
          <w:numId w:val="2"/>
        </w:numPr>
        <w:spacing w:line="360" w:lineRule="auto"/>
        <w:jc w:val="both"/>
        <w:rPr>
          <w:rFonts w:cs="Times New Roman"/>
          <w:lang w:val="es-PE"/>
        </w:rPr>
      </w:pPr>
      <w:r w:rsidRPr="00BA156B">
        <w:rPr>
          <w:rFonts w:cs="Times New Roman"/>
          <w:lang w:val="es-PE"/>
        </w:rPr>
        <w:t>¿Qué información u opciones le gustaría que el sistema brinde?</w:t>
      </w:r>
    </w:p>
    <w:p w14:paraId="4FF0DF97" w14:textId="77777777" w:rsidR="00161D0F" w:rsidRPr="00BA156B" w:rsidRDefault="00161D0F" w:rsidP="00927ED8">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927ED8">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927ED8">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927ED8">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rPr>
          <w:rFonts w:cs="Times New Roman"/>
          <w:lang w:val="es-PE"/>
        </w:rPr>
      </w:pPr>
    </w:p>
    <w:p w14:paraId="7E42D985" w14:textId="77777777" w:rsidR="00161D0F" w:rsidRPr="00BA156B" w:rsidRDefault="00161D0F" w:rsidP="00262D6E">
      <w:pPr>
        <w:spacing w:line="360" w:lineRule="auto"/>
        <w:jc w:val="both"/>
        <w:rPr>
          <w:rFonts w:cs="Times New Roman"/>
          <w:lang w:val="es-PE"/>
        </w:rPr>
      </w:pPr>
      <w:r w:rsidRPr="00BA156B">
        <w:rPr>
          <w:rFonts w:cs="Times New Roman"/>
          <w:b/>
          <w:lang w:val="es-PE"/>
        </w:rPr>
        <w:t>Conclusión</w:t>
      </w:r>
      <w:r w:rsidRPr="00BA156B">
        <w:rPr>
          <w:rFonts w:cs="Times New Roman"/>
          <w:lang w:val="es-PE"/>
        </w:rPr>
        <w:t>:</w:t>
      </w:r>
    </w:p>
    <w:p w14:paraId="659FCFB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 </w:t>
      </w:r>
    </w:p>
    <w:p w14:paraId="3EF1220F" w14:textId="77777777" w:rsidR="00161D0F" w:rsidRPr="00BA156B" w:rsidRDefault="00161D0F" w:rsidP="00262D6E">
      <w:pPr>
        <w:spacing w:line="360" w:lineRule="auto"/>
        <w:jc w:val="both"/>
        <w:rPr>
          <w:rFonts w:eastAsia="Times New Roman" w:cs="Times New Roman"/>
          <w:lang w:val="es-PE"/>
        </w:rPr>
      </w:pPr>
    </w:p>
    <w:p w14:paraId="43B46D38" w14:textId="77777777" w:rsidR="00161D0F" w:rsidRPr="00BA156B" w:rsidRDefault="00161D0F" w:rsidP="00262D6E">
      <w:pPr>
        <w:spacing w:line="360" w:lineRule="auto"/>
        <w:jc w:val="both"/>
        <w:rPr>
          <w:rFonts w:cs="Times New Roman"/>
          <w:lang w:val="es-PE"/>
        </w:rPr>
      </w:pPr>
      <w:r w:rsidRPr="00BA156B">
        <w:rPr>
          <w:rFonts w:eastAsia="Times New Roman" w:cs="Times New Roman"/>
          <w:lang w:val="es-PE"/>
        </w:rPr>
        <w:t>¡Muchas gracias por ser honestos con nosotros y por su tiempo!</w:t>
      </w:r>
    </w:p>
    <w:p w14:paraId="7BCEDA07" w14:textId="77777777" w:rsidR="00161D0F" w:rsidRPr="00BA156B" w:rsidRDefault="00161D0F" w:rsidP="00262D6E">
      <w:pPr>
        <w:spacing w:line="360" w:lineRule="auto"/>
        <w:jc w:val="both"/>
        <w:rPr>
          <w:rFonts w:cs="Times New Roman"/>
          <w:lang w:val="es-PE"/>
        </w:rPr>
      </w:pPr>
    </w:p>
    <w:p w14:paraId="498F32D5" w14:textId="77777777" w:rsidR="007B7445" w:rsidRPr="00BA156B" w:rsidRDefault="007B7445" w:rsidP="00262D6E">
      <w:pPr>
        <w:spacing w:line="360" w:lineRule="auto"/>
        <w:jc w:val="both"/>
        <w:rPr>
          <w:rFonts w:cs="Times New Roman"/>
          <w:b/>
          <w:lang w:val="es-PE"/>
        </w:rPr>
      </w:pPr>
    </w:p>
    <w:p w14:paraId="159DEBA0" w14:textId="77777777" w:rsidR="007B7445" w:rsidRPr="00BA156B" w:rsidRDefault="007B7445" w:rsidP="00262D6E">
      <w:pPr>
        <w:spacing w:line="360" w:lineRule="auto"/>
        <w:jc w:val="both"/>
        <w:rPr>
          <w:rFonts w:cs="Times New Roman"/>
          <w:b/>
          <w:lang w:val="es-PE"/>
        </w:rPr>
      </w:pPr>
    </w:p>
    <w:p w14:paraId="66650F39" w14:textId="77777777" w:rsidR="007B7445" w:rsidRPr="00BA156B" w:rsidRDefault="007B7445" w:rsidP="00262D6E">
      <w:pPr>
        <w:spacing w:line="360" w:lineRule="auto"/>
        <w:jc w:val="both"/>
        <w:rPr>
          <w:rFonts w:cs="Times New Roman"/>
          <w:b/>
          <w:lang w:val="es-PE"/>
        </w:rPr>
      </w:pPr>
    </w:p>
    <w:p w14:paraId="4E05DD17" w14:textId="77777777" w:rsidR="007B7445" w:rsidRPr="00BA156B" w:rsidRDefault="007B7445" w:rsidP="00262D6E">
      <w:pPr>
        <w:spacing w:line="360" w:lineRule="auto"/>
        <w:jc w:val="both"/>
        <w:rPr>
          <w:rFonts w:cs="Times New Roman"/>
          <w:b/>
          <w:lang w:val="es-PE"/>
        </w:rPr>
      </w:pPr>
    </w:p>
    <w:p w14:paraId="51FF9DF6" w14:textId="77777777" w:rsidR="007B7445" w:rsidRPr="00BA156B" w:rsidRDefault="007B7445" w:rsidP="00262D6E">
      <w:pPr>
        <w:spacing w:line="360" w:lineRule="auto"/>
        <w:jc w:val="both"/>
        <w:rPr>
          <w:rFonts w:cs="Times New Roman"/>
          <w:b/>
          <w:lang w:val="es-PE"/>
        </w:rPr>
      </w:pPr>
    </w:p>
    <w:p w14:paraId="565BC1B4" w14:textId="77777777" w:rsidR="007B7445" w:rsidRPr="00BA156B" w:rsidRDefault="007B7445" w:rsidP="00262D6E">
      <w:pPr>
        <w:spacing w:line="360" w:lineRule="auto"/>
        <w:jc w:val="both"/>
        <w:rPr>
          <w:rFonts w:cs="Times New Roman"/>
          <w:b/>
          <w:lang w:val="es-PE"/>
        </w:rPr>
      </w:pPr>
    </w:p>
    <w:p w14:paraId="19230058" w14:textId="77777777" w:rsidR="007B7445" w:rsidRPr="00BA156B" w:rsidRDefault="007B7445" w:rsidP="00262D6E">
      <w:pPr>
        <w:spacing w:line="360" w:lineRule="auto"/>
        <w:jc w:val="both"/>
        <w:rPr>
          <w:rFonts w:cs="Times New Roman"/>
          <w:b/>
          <w:lang w:val="es-PE"/>
        </w:rPr>
      </w:pPr>
    </w:p>
    <w:p w14:paraId="757EB3E6" w14:textId="77777777" w:rsidR="007B7445" w:rsidRPr="00BA156B" w:rsidRDefault="007B7445" w:rsidP="00262D6E">
      <w:pPr>
        <w:spacing w:line="360" w:lineRule="auto"/>
        <w:jc w:val="both"/>
        <w:rPr>
          <w:rFonts w:cs="Times New Roman"/>
          <w:b/>
          <w:lang w:val="es-PE"/>
        </w:rPr>
      </w:pPr>
    </w:p>
    <w:p w14:paraId="43B91CD6" w14:textId="77777777" w:rsidR="00161D0F" w:rsidRPr="00BA156B" w:rsidRDefault="00161D0F" w:rsidP="009E44F3">
      <w:pPr>
        <w:pStyle w:val="Ttulo2"/>
        <w:rPr>
          <w:lang w:val="es-PE"/>
        </w:rPr>
      </w:pPr>
      <w:bookmarkStart w:id="66" w:name="_Toc511166329"/>
      <w:r w:rsidRPr="00BA156B">
        <w:rPr>
          <w:lang w:val="es-PE"/>
        </w:rPr>
        <w:lastRenderedPageBreak/>
        <w:t>Anexo 4</w:t>
      </w:r>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66"/>
      <w:r w:rsidRPr="00BA156B">
        <w:rPr>
          <w:lang w:val="es-PE"/>
        </w:rPr>
        <w:t xml:space="preserve"> </w:t>
      </w:r>
    </w:p>
    <w:p w14:paraId="27163BBE" w14:textId="4FE9F436" w:rsidR="00161D0F" w:rsidRPr="00BA156B" w:rsidRDefault="00161D0F" w:rsidP="00262D6E">
      <w:pPr>
        <w:spacing w:line="360" w:lineRule="auto"/>
        <w:jc w:val="both"/>
        <w:rPr>
          <w:rFonts w:cs="Times New Roman"/>
          <w:lang w:val="es-PE"/>
        </w:rPr>
      </w:pPr>
      <w:r w:rsidRPr="00BA156B">
        <w:rPr>
          <w:rFonts w:cs="Times New Roman"/>
          <w:lang w:val="es-PE"/>
        </w:rPr>
        <w:t>Seleccione la opción correspondiente:</w:t>
      </w:r>
    </w:p>
    <w:p w14:paraId="36079F02" w14:textId="44125E39" w:rsidR="00161D0F" w:rsidRPr="00F87A95" w:rsidRDefault="00161D0F" w:rsidP="00927ED8">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67" w:name="Casilla1"/>
      <w:r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00EC2BAF" w:rsidRPr="00BA156B">
        <w:rPr>
          <w:rFonts w:cs="Times New Roman"/>
          <w:lang w:val="es-PE"/>
        </w:rPr>
        <w:fldChar w:fldCharType="end"/>
      </w:r>
      <w:bookmarkEnd w:id="67"/>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68" w:name="Casilla2"/>
      <w:r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00EC2BAF" w:rsidRPr="00BA156B">
        <w:rPr>
          <w:rFonts w:cs="Times New Roman"/>
          <w:lang w:val="es-PE"/>
        </w:rPr>
        <w:fldChar w:fldCharType="end"/>
      </w:r>
      <w:bookmarkEnd w:id="68"/>
      <w:r w:rsidRPr="00BA156B">
        <w:rPr>
          <w:rFonts w:cs="Times New Roman"/>
          <w:lang w:val="es-PE"/>
        </w:rPr>
        <w:t xml:space="preserve"> Hombre</w:t>
      </w:r>
    </w:p>
    <w:p w14:paraId="5D6BD8B5" w14:textId="77777777" w:rsidR="00161D0F" w:rsidRPr="00BA156B" w:rsidRDefault="00161D0F" w:rsidP="00927ED8">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3"/>
            <w:enabled/>
            <w:calcOnExit w:val="0"/>
            <w:checkBox>
              <w:sizeAuto/>
              <w:default w:val="0"/>
            </w:checkBox>
          </w:ffData>
        </w:fldChar>
      </w:r>
      <w:bookmarkStart w:id="69" w:name="Casilla3"/>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69"/>
      <w:r w:rsidR="00161D0F" w:rsidRPr="00BA156B">
        <w:rPr>
          <w:rFonts w:cs="Times New Roman"/>
          <w:lang w:val="es-PE"/>
        </w:rPr>
        <w:t xml:space="preserve"> 18 – 29 años</w:t>
      </w:r>
    </w:p>
    <w:p w14:paraId="074AEB5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4"/>
            <w:enabled/>
            <w:calcOnExit w:val="0"/>
            <w:checkBox>
              <w:sizeAuto/>
              <w:default w:val="0"/>
            </w:checkBox>
          </w:ffData>
        </w:fldChar>
      </w:r>
      <w:bookmarkStart w:id="70" w:name="Casilla4"/>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0"/>
      <w:r w:rsidR="00161D0F" w:rsidRPr="00BA156B">
        <w:rPr>
          <w:rFonts w:cs="Times New Roman"/>
          <w:lang w:val="es-PE"/>
        </w:rPr>
        <w:t xml:space="preserve"> 30 – 49 años</w:t>
      </w:r>
    </w:p>
    <w:p w14:paraId="603295CF"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5"/>
            <w:enabled/>
            <w:calcOnExit w:val="0"/>
            <w:checkBox>
              <w:sizeAuto/>
              <w:default w:val="0"/>
            </w:checkBox>
          </w:ffData>
        </w:fldChar>
      </w:r>
      <w:bookmarkStart w:id="71" w:name="Casilla5"/>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1"/>
      <w:r w:rsidR="00161D0F" w:rsidRPr="00BA156B">
        <w:rPr>
          <w:rFonts w:cs="Times New Roman"/>
          <w:lang w:val="es-PE"/>
        </w:rPr>
        <w:t xml:space="preserve"> 50 – 64 años</w:t>
      </w:r>
    </w:p>
    <w:p w14:paraId="0FAA0B0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6"/>
            <w:enabled/>
            <w:calcOnExit w:val="0"/>
            <w:checkBox>
              <w:sizeAuto/>
              <w:default w:val="0"/>
            </w:checkBox>
          </w:ffData>
        </w:fldChar>
      </w:r>
      <w:bookmarkStart w:id="72" w:name="Casilla6"/>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2"/>
      <w:r w:rsidR="00161D0F" w:rsidRPr="00BA156B">
        <w:rPr>
          <w:rFonts w:cs="Times New Roman"/>
          <w:lang w:val="es-PE"/>
        </w:rPr>
        <w:t xml:space="preserve"> 65+</w:t>
      </w:r>
    </w:p>
    <w:p w14:paraId="0976DE4C" w14:textId="77777777" w:rsidR="00161D0F" w:rsidRPr="00BA156B" w:rsidRDefault="00161D0F" w:rsidP="00262D6E">
      <w:pPr>
        <w:spacing w:line="360" w:lineRule="auto"/>
        <w:jc w:val="both"/>
        <w:rPr>
          <w:rFonts w:cs="Times New Roman"/>
          <w:lang w:val="es-PE"/>
        </w:rPr>
      </w:pPr>
    </w:p>
    <w:p w14:paraId="303AC4A7" w14:textId="77777777" w:rsidR="00161D0F" w:rsidRPr="00BA156B" w:rsidRDefault="00161D0F" w:rsidP="00927ED8">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7"/>
            <w:enabled/>
            <w:calcOnExit w:val="0"/>
            <w:checkBox>
              <w:sizeAuto/>
              <w:default w:val="0"/>
            </w:checkBox>
          </w:ffData>
        </w:fldChar>
      </w:r>
      <w:bookmarkStart w:id="73" w:name="Casilla7"/>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3"/>
      <w:r w:rsidR="00161D0F" w:rsidRPr="00BA156B">
        <w:rPr>
          <w:rFonts w:cs="Times New Roman"/>
          <w:lang w:val="es-PE"/>
        </w:rPr>
        <w:t xml:space="preserve"> Secundaria</w:t>
      </w:r>
    </w:p>
    <w:p w14:paraId="14BE081B"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9"/>
            <w:enabled/>
            <w:calcOnExit w:val="0"/>
            <w:checkBox>
              <w:sizeAuto/>
              <w:default w:val="0"/>
            </w:checkBox>
          </w:ffData>
        </w:fldChar>
      </w:r>
      <w:bookmarkStart w:id="74" w:name="Casilla9"/>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4"/>
      <w:r w:rsidR="00161D0F" w:rsidRPr="00BA156B">
        <w:rPr>
          <w:rFonts w:cs="Times New Roman"/>
          <w:lang w:val="es-PE"/>
        </w:rPr>
        <w:t xml:space="preserve"> Superior No Universitaria</w:t>
      </w:r>
    </w:p>
    <w:p w14:paraId="5949C18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8"/>
            <w:enabled/>
            <w:calcOnExit w:val="0"/>
            <w:checkBox>
              <w:sizeAuto/>
              <w:default w:val="0"/>
            </w:checkBox>
          </w:ffData>
        </w:fldChar>
      </w:r>
      <w:bookmarkStart w:id="75" w:name="Casilla8"/>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5"/>
      <w:r w:rsidR="00161D0F" w:rsidRPr="00BA156B">
        <w:rPr>
          <w:rFonts w:cs="Times New Roman"/>
          <w:lang w:val="es-PE"/>
        </w:rPr>
        <w:t xml:space="preserve"> Superior Universitaria</w:t>
      </w:r>
    </w:p>
    <w:p w14:paraId="7D917FED"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0"/>
            <w:enabled/>
            <w:calcOnExit w:val="0"/>
            <w:checkBox>
              <w:sizeAuto/>
              <w:default w:val="0"/>
            </w:checkBox>
          </w:ffData>
        </w:fldChar>
      </w:r>
      <w:bookmarkStart w:id="76" w:name="Casilla10"/>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6"/>
      <w:r w:rsidR="00161D0F" w:rsidRPr="00BA156B">
        <w:rPr>
          <w:rFonts w:cs="Times New Roman"/>
          <w:lang w:val="es-PE"/>
        </w:rPr>
        <w:t xml:space="preserve"> Maestría </w:t>
      </w:r>
    </w:p>
    <w:p w14:paraId="51E58FEC"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1"/>
            <w:enabled/>
            <w:calcOnExit w:val="0"/>
            <w:checkBox>
              <w:sizeAuto/>
              <w:default w:val="0"/>
            </w:checkBox>
          </w:ffData>
        </w:fldChar>
      </w:r>
      <w:bookmarkStart w:id="77" w:name="Casilla11"/>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7"/>
      <w:r w:rsidR="00161D0F" w:rsidRPr="00BA156B">
        <w:rPr>
          <w:rFonts w:cs="Times New Roman"/>
          <w:lang w:val="es-PE"/>
        </w:rPr>
        <w:t xml:space="preserve"> Doctorado</w:t>
      </w:r>
    </w:p>
    <w:p w14:paraId="6ECF2F11" w14:textId="77777777" w:rsidR="00161D0F" w:rsidRPr="00BA156B" w:rsidRDefault="00161D0F" w:rsidP="00262D6E">
      <w:pPr>
        <w:spacing w:line="360" w:lineRule="auto"/>
        <w:jc w:val="both"/>
        <w:rPr>
          <w:rFonts w:cs="Times New Roman"/>
          <w:lang w:val="es-PE"/>
        </w:rPr>
      </w:pPr>
    </w:p>
    <w:p w14:paraId="1D4D9351" w14:textId="77777777" w:rsidR="00161D0F" w:rsidRPr="00BA156B" w:rsidRDefault="00161D0F" w:rsidP="00927ED8">
      <w:pPr>
        <w:pStyle w:val="Prrafodelista"/>
        <w:numPr>
          <w:ilvl w:val="0"/>
          <w:numId w:val="4"/>
        </w:numPr>
        <w:spacing w:line="360" w:lineRule="auto"/>
        <w:jc w:val="both"/>
        <w:rPr>
          <w:rFonts w:cs="Times New Roman"/>
          <w:lang w:val="es-PE"/>
        </w:rPr>
      </w:pPr>
      <w:r w:rsidRPr="00BA156B">
        <w:rPr>
          <w:rFonts w:cs="Times New Roman"/>
          <w:lang w:val="es-PE"/>
        </w:rPr>
        <w:t>¿Con que frecuencia utiliza un dispositivo (Smartphone, Tablet, Laptop, Computadora de Escritorio, etc</w:t>
      </w:r>
      <w:r w:rsidR="007B7445" w:rsidRPr="00BA156B">
        <w:rPr>
          <w:rFonts w:cs="Times New Roman"/>
          <w:lang w:val="es-PE"/>
        </w:rPr>
        <w:t>.</w:t>
      </w:r>
      <w:r w:rsidRPr="00BA156B">
        <w:rPr>
          <w:rFonts w:cs="Times New Roman"/>
          <w:lang w:val="es-PE"/>
        </w:rPr>
        <w:t xml:space="preserve">) con conexión a </w:t>
      </w:r>
      <w:r w:rsidR="00FB7E35" w:rsidRPr="00BA156B">
        <w:rPr>
          <w:rFonts w:cs="Times New Roman"/>
          <w:lang w:val="es-PE"/>
        </w:rPr>
        <w:t>Internet</w:t>
      </w:r>
      <w:r w:rsidRPr="00BA156B">
        <w:rPr>
          <w:rFonts w:cs="Times New Roman"/>
          <w:lang w:val="es-PE"/>
        </w:rPr>
        <w:t>?</w:t>
      </w:r>
    </w:p>
    <w:p w14:paraId="441952E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2"/>
            <w:enabled/>
            <w:calcOnExit w:val="0"/>
            <w:checkBox>
              <w:sizeAuto/>
              <w:default w:val="0"/>
            </w:checkBox>
          </w:ffData>
        </w:fldChar>
      </w:r>
      <w:bookmarkStart w:id="78" w:name="Casilla12"/>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8"/>
      <w:r w:rsidR="00161D0F" w:rsidRPr="00BA156B">
        <w:rPr>
          <w:rFonts w:cs="Times New Roman"/>
          <w:lang w:val="es-PE"/>
        </w:rPr>
        <w:t xml:space="preserve"> Todos los días </w:t>
      </w:r>
    </w:p>
    <w:p w14:paraId="1A8D746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3"/>
            <w:enabled/>
            <w:calcOnExit w:val="0"/>
            <w:checkBox>
              <w:sizeAuto/>
              <w:default w:val="0"/>
            </w:checkBox>
          </w:ffData>
        </w:fldChar>
      </w:r>
      <w:bookmarkStart w:id="79" w:name="Casilla13"/>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79"/>
      <w:r w:rsidR="00161D0F" w:rsidRPr="00BA156B">
        <w:rPr>
          <w:rFonts w:cs="Times New Roman"/>
          <w:lang w:val="es-PE"/>
        </w:rPr>
        <w:t xml:space="preserve"> Varios días a la semana</w:t>
      </w:r>
    </w:p>
    <w:p w14:paraId="3FB683A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4"/>
            <w:enabled/>
            <w:calcOnExit w:val="0"/>
            <w:checkBox>
              <w:sizeAuto/>
              <w:default w:val="0"/>
            </w:checkBox>
          </w:ffData>
        </w:fldChar>
      </w:r>
      <w:bookmarkStart w:id="80" w:name="Casilla14"/>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80"/>
      <w:r w:rsidR="00161D0F" w:rsidRPr="00BA156B">
        <w:rPr>
          <w:rFonts w:cs="Times New Roman"/>
          <w:lang w:val="es-PE"/>
        </w:rPr>
        <w:t xml:space="preserve"> 1 vez a la semana</w:t>
      </w:r>
    </w:p>
    <w:p w14:paraId="57E4A1E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5"/>
            <w:enabled/>
            <w:calcOnExit w:val="0"/>
            <w:checkBox>
              <w:sizeAuto/>
              <w:default w:val="0"/>
            </w:checkBox>
          </w:ffData>
        </w:fldChar>
      </w:r>
      <w:bookmarkStart w:id="81" w:name="Casilla15"/>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81"/>
      <w:r w:rsidR="00161D0F" w:rsidRPr="00BA156B">
        <w:rPr>
          <w:rFonts w:cs="Times New Roman"/>
          <w:lang w:val="es-PE"/>
        </w:rPr>
        <w:t xml:space="preserve"> Nunca</w:t>
      </w:r>
    </w:p>
    <w:p w14:paraId="7923589A" w14:textId="77777777" w:rsidR="00161D0F" w:rsidRPr="00BA156B" w:rsidRDefault="00161D0F" w:rsidP="00262D6E">
      <w:pPr>
        <w:spacing w:line="360" w:lineRule="auto"/>
        <w:jc w:val="both"/>
        <w:rPr>
          <w:rFonts w:cs="Times New Roman"/>
          <w:lang w:val="es-PE"/>
        </w:rPr>
      </w:pPr>
    </w:p>
    <w:p w14:paraId="5C0B15AA" w14:textId="77777777" w:rsidR="00161D0F" w:rsidRPr="00BA156B" w:rsidRDefault="00161D0F" w:rsidP="00927ED8">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6"/>
            <w:enabled/>
            <w:calcOnExit w:val="0"/>
            <w:checkBox>
              <w:sizeAuto/>
              <w:default w:val="0"/>
            </w:checkBox>
          </w:ffData>
        </w:fldChar>
      </w:r>
      <w:bookmarkStart w:id="82" w:name="Casilla16"/>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82"/>
      <w:r w:rsidR="00161D0F" w:rsidRPr="00BA156B">
        <w:rPr>
          <w:rFonts w:cs="Times New Roman"/>
          <w:lang w:val="es-PE"/>
        </w:rPr>
        <w:t xml:space="preserve"> Smartphone</w:t>
      </w:r>
    </w:p>
    <w:p w14:paraId="45C76C9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7"/>
            <w:enabled/>
            <w:calcOnExit w:val="0"/>
            <w:checkBox>
              <w:sizeAuto/>
              <w:default w:val="0"/>
            </w:checkBox>
          </w:ffData>
        </w:fldChar>
      </w:r>
      <w:bookmarkStart w:id="83" w:name="Casilla17"/>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83"/>
      <w:r w:rsidR="00161D0F" w:rsidRPr="00BA156B">
        <w:rPr>
          <w:rFonts w:cs="Times New Roman"/>
          <w:lang w:val="es-PE"/>
        </w:rPr>
        <w:t xml:space="preserve"> Tablet</w:t>
      </w:r>
    </w:p>
    <w:p w14:paraId="0E9CC5E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8"/>
            <w:enabled/>
            <w:calcOnExit w:val="0"/>
            <w:checkBox>
              <w:sizeAuto/>
              <w:default w:val="0"/>
            </w:checkBox>
          </w:ffData>
        </w:fldChar>
      </w:r>
      <w:bookmarkStart w:id="84" w:name="Casilla18"/>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84"/>
      <w:r w:rsidR="00161D0F" w:rsidRPr="00BA156B">
        <w:rPr>
          <w:rFonts w:cs="Times New Roman"/>
          <w:lang w:val="es-PE"/>
        </w:rPr>
        <w:t xml:space="preserve"> Computadora de Escritorio / Laptop</w:t>
      </w:r>
    </w:p>
    <w:p w14:paraId="2F5FFBF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9"/>
            <w:enabled/>
            <w:calcOnExit w:val="0"/>
            <w:checkBox>
              <w:sizeAuto/>
              <w:default w:val="0"/>
            </w:checkBox>
          </w:ffData>
        </w:fldChar>
      </w:r>
      <w:bookmarkStart w:id="85" w:name="Casilla19"/>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85"/>
      <w:r w:rsidR="00161D0F" w:rsidRPr="00BA156B">
        <w:rPr>
          <w:rFonts w:cs="Times New Roman"/>
          <w:lang w:val="es-PE"/>
        </w:rPr>
        <w:t xml:space="preserve"> Computadora Hibrida (2 en 1)</w:t>
      </w:r>
    </w:p>
    <w:p w14:paraId="1052FC0B" w14:textId="77777777" w:rsidR="00ED4396" w:rsidRDefault="00EC2BAF" w:rsidP="00ED4396">
      <w:pPr>
        <w:spacing w:line="360" w:lineRule="auto"/>
        <w:ind w:left="720" w:firstLine="720"/>
        <w:jc w:val="both"/>
        <w:rPr>
          <w:rFonts w:cs="Times New Roman"/>
          <w:lang w:val="es-PE"/>
        </w:rPr>
      </w:pPr>
      <w:r w:rsidRPr="00BA156B">
        <w:rPr>
          <w:rFonts w:cs="Times New Roman"/>
          <w:lang w:val="es-PE"/>
        </w:rPr>
        <w:fldChar w:fldCharType="begin">
          <w:ffData>
            <w:name w:val="Casilla20"/>
            <w:enabled/>
            <w:calcOnExit w:val="0"/>
            <w:checkBox>
              <w:sizeAuto/>
              <w:default w:val="0"/>
            </w:checkBox>
          </w:ffData>
        </w:fldChar>
      </w:r>
      <w:bookmarkStart w:id="86" w:name="Casilla20"/>
      <w:r w:rsidR="00161D0F" w:rsidRPr="00BA156B">
        <w:rPr>
          <w:rFonts w:cs="Times New Roman"/>
          <w:lang w:val="es-PE"/>
        </w:rPr>
        <w:instrText xml:space="preserve"> FORMCHECKBOX </w:instrText>
      </w:r>
      <w:r w:rsidR="00901D34">
        <w:rPr>
          <w:rFonts w:cs="Times New Roman"/>
          <w:lang w:val="es-PE"/>
        </w:rPr>
      </w:r>
      <w:r w:rsidR="00901D34">
        <w:rPr>
          <w:rFonts w:cs="Times New Roman"/>
          <w:lang w:val="es-PE"/>
        </w:rPr>
        <w:fldChar w:fldCharType="separate"/>
      </w:r>
      <w:r w:rsidRPr="00BA156B">
        <w:rPr>
          <w:rFonts w:cs="Times New Roman"/>
          <w:lang w:val="es-PE"/>
        </w:rPr>
        <w:fldChar w:fldCharType="end"/>
      </w:r>
      <w:bookmarkEnd w:id="86"/>
      <w:r w:rsidR="00161D0F" w:rsidRPr="00BA156B">
        <w:rPr>
          <w:rFonts w:cs="Times New Roman"/>
          <w:lang w:val="es-PE"/>
        </w:rPr>
        <w:t xml:space="preserve"> Otro</w:t>
      </w:r>
      <w:r w:rsidR="007B7445" w:rsidRPr="00BA156B">
        <w:rPr>
          <w:rFonts w:cs="Times New Roman"/>
          <w:lang w:val="es-PE"/>
        </w:rPr>
        <w:t>.</w:t>
      </w:r>
      <w:r w:rsidR="00161D0F" w:rsidRPr="00BA156B">
        <w:rPr>
          <w:rFonts w:cs="Times New Roman"/>
          <w:lang w:val="es-PE"/>
        </w:rPr>
        <w:t xml:space="preserve"> Especifique: _________________________________</w:t>
      </w:r>
    </w:p>
    <w:p w14:paraId="25348A29" w14:textId="2E5618BD" w:rsidR="00CB6202" w:rsidRDefault="00CB6202" w:rsidP="00F87A95">
      <w:pPr>
        <w:spacing w:line="360" w:lineRule="auto"/>
        <w:jc w:val="both"/>
        <w:rPr>
          <w:rFonts w:cs="Times New Roman"/>
          <w:lang w:val="es-PE"/>
        </w:rPr>
      </w:pPr>
    </w:p>
    <w:p w14:paraId="4033B7FF" w14:textId="3B0CE11B" w:rsidR="00CB6202" w:rsidRDefault="0078497C" w:rsidP="009248F8">
      <w:pPr>
        <w:pStyle w:val="Ttulo2"/>
      </w:pPr>
      <w:bookmarkStart w:id="87" w:name="_Toc511166330"/>
      <w:r>
        <w:rPr>
          <w:noProof/>
          <w:lang w:val="es-PE"/>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5. Muestra de </w:t>
      </w:r>
      <w:r w:rsidR="00CB6202" w:rsidRPr="009E6BE6">
        <w:rPr>
          <w:lang w:val="es-PE"/>
        </w:rPr>
        <w:t>Wireframes</w:t>
      </w:r>
      <w:r w:rsidR="00CB6202">
        <w:t xml:space="preserve"> desarrollados para la etapa de Diseño</w:t>
      </w:r>
      <w:bookmarkEnd w:id="87"/>
    </w:p>
    <w:p w14:paraId="24610A4C" w14:textId="70F515DF" w:rsidR="00CB6202" w:rsidRDefault="00CB6202" w:rsidP="00ED4396">
      <w:pPr>
        <w:spacing w:line="360" w:lineRule="auto"/>
        <w:ind w:left="720" w:firstLine="720"/>
        <w:jc w:val="both"/>
        <w:rPr>
          <w:rFonts w:cs="Times New Roman"/>
          <w:lang w:val="es-PE"/>
        </w:rPr>
      </w:pPr>
    </w:p>
    <w:p w14:paraId="62DB1548" w14:textId="52589CA2" w:rsidR="00F87A95" w:rsidRDefault="00F87A95" w:rsidP="00F87A95">
      <w:pPr>
        <w:spacing w:line="360" w:lineRule="auto"/>
        <w:jc w:val="both"/>
        <w:rPr>
          <w:rFonts w:eastAsia="Times New Roman"/>
          <w:lang w:val="es-PE" w:eastAsia="es-PE"/>
        </w:rPr>
      </w:pPr>
    </w:p>
    <w:p w14:paraId="3B87DB66" w14:textId="098C8753" w:rsidR="0094155D" w:rsidRDefault="0094155D" w:rsidP="00F87A95">
      <w:pPr>
        <w:spacing w:line="360" w:lineRule="auto"/>
        <w:jc w:val="both"/>
        <w:rPr>
          <w:rFonts w:eastAsia="Times New Roman"/>
          <w:lang w:val="es-PE" w:eastAsia="es-PE"/>
        </w:rPr>
      </w:pPr>
    </w:p>
    <w:p w14:paraId="65F8AF7E" w14:textId="60247476" w:rsidR="0094155D" w:rsidRDefault="00ED136D" w:rsidP="00F87A95">
      <w:pPr>
        <w:spacing w:line="360" w:lineRule="auto"/>
        <w:jc w:val="both"/>
        <w:rPr>
          <w:rFonts w:eastAsia="Times New Roman"/>
          <w:lang w:val="es-PE" w:eastAsia="es-PE"/>
        </w:rPr>
      </w:pPr>
      <w:r>
        <w:rPr>
          <w:rFonts w:cs="Times New Roman"/>
          <w:noProof/>
          <w:lang w:val="es-PE"/>
        </w:rPr>
        <w:drawing>
          <wp:anchor distT="0" distB="0" distL="114300" distR="114300" simplePos="0" relativeHeight="251666432" behindDoc="0" locked="0" layoutInCell="1" allowOverlap="1" wp14:anchorId="20172047" wp14:editId="74B26523">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p w14:paraId="10717401" w14:textId="3D2F1CF8" w:rsidR="0094155D" w:rsidRDefault="0094155D" w:rsidP="00F87A95">
      <w:pPr>
        <w:spacing w:line="360" w:lineRule="auto"/>
        <w:jc w:val="both"/>
        <w:rPr>
          <w:rFonts w:eastAsia="Times New Roman"/>
          <w:lang w:val="es-PE" w:eastAsia="es-PE"/>
        </w:rPr>
      </w:pPr>
    </w:p>
    <w:p w14:paraId="6B7C0E2C" w14:textId="77777777" w:rsidR="0094155D" w:rsidRDefault="0094155D" w:rsidP="00F87A95">
      <w:pPr>
        <w:spacing w:line="360" w:lineRule="auto"/>
        <w:jc w:val="both"/>
        <w:rPr>
          <w:rFonts w:eastAsia="Times New Roman"/>
          <w:lang w:val="es-PE" w:eastAsia="es-PE"/>
        </w:rPr>
      </w:pPr>
    </w:p>
    <w:p w14:paraId="11389696" w14:textId="77777777" w:rsidR="0094155D" w:rsidRDefault="0094155D" w:rsidP="00F87A95">
      <w:pPr>
        <w:spacing w:line="360" w:lineRule="auto"/>
        <w:jc w:val="both"/>
        <w:rPr>
          <w:rFonts w:eastAsia="Times New Roman"/>
          <w:lang w:val="es-PE" w:eastAsia="es-PE"/>
        </w:rPr>
      </w:pPr>
    </w:p>
    <w:p w14:paraId="42F5C1D9" w14:textId="77777777" w:rsidR="0094155D" w:rsidRDefault="0094155D" w:rsidP="00F87A95">
      <w:pPr>
        <w:spacing w:line="360" w:lineRule="auto"/>
        <w:jc w:val="both"/>
        <w:rPr>
          <w:rFonts w:eastAsia="Times New Roman"/>
          <w:lang w:val="es-PE" w:eastAsia="es-PE"/>
        </w:rPr>
      </w:pPr>
    </w:p>
    <w:p w14:paraId="691A7500" w14:textId="77777777" w:rsidR="0094155D" w:rsidRDefault="0094155D" w:rsidP="00F87A95">
      <w:pPr>
        <w:spacing w:line="360" w:lineRule="auto"/>
        <w:jc w:val="both"/>
        <w:rPr>
          <w:rFonts w:eastAsia="Times New Roman"/>
          <w:lang w:val="es-PE" w:eastAsia="es-PE"/>
        </w:rPr>
      </w:pPr>
    </w:p>
    <w:p w14:paraId="370772AB" w14:textId="77777777" w:rsidR="0094155D" w:rsidRDefault="0094155D" w:rsidP="00F87A95">
      <w:pPr>
        <w:spacing w:line="360" w:lineRule="auto"/>
        <w:jc w:val="both"/>
        <w:rPr>
          <w:rFonts w:eastAsia="Times New Roman"/>
          <w:lang w:val="es-PE" w:eastAsia="es-PE"/>
        </w:rPr>
      </w:pPr>
    </w:p>
    <w:p w14:paraId="33C6D2A7" w14:textId="77777777" w:rsidR="0094155D" w:rsidRDefault="0094155D" w:rsidP="00F87A95">
      <w:pPr>
        <w:spacing w:line="360" w:lineRule="auto"/>
        <w:jc w:val="both"/>
        <w:rPr>
          <w:rFonts w:eastAsia="Times New Roman"/>
          <w:lang w:val="es-PE" w:eastAsia="es-PE"/>
        </w:rPr>
      </w:pPr>
    </w:p>
    <w:p w14:paraId="6D8C23E9" w14:textId="77777777" w:rsidR="0094155D" w:rsidRDefault="0094155D" w:rsidP="00F87A95">
      <w:pPr>
        <w:spacing w:line="360" w:lineRule="auto"/>
        <w:jc w:val="both"/>
        <w:rPr>
          <w:rFonts w:eastAsia="Times New Roman"/>
          <w:lang w:val="es-PE" w:eastAsia="es-PE"/>
        </w:rPr>
      </w:pPr>
    </w:p>
    <w:p w14:paraId="344A9A48" w14:textId="6C04FA05" w:rsidR="0094155D" w:rsidRDefault="0094155D" w:rsidP="00F87A95">
      <w:pPr>
        <w:spacing w:line="360" w:lineRule="auto"/>
        <w:jc w:val="both"/>
        <w:rPr>
          <w:rFonts w:eastAsia="Times New Roman"/>
          <w:lang w:val="es-PE" w:eastAsia="es-PE"/>
        </w:rPr>
      </w:pPr>
    </w:p>
    <w:p w14:paraId="2D0D80B8" w14:textId="77777777" w:rsidR="0094155D" w:rsidRDefault="0094155D" w:rsidP="00F87A95">
      <w:pPr>
        <w:spacing w:line="360" w:lineRule="auto"/>
        <w:jc w:val="both"/>
        <w:rPr>
          <w:rFonts w:eastAsia="Times New Roman"/>
          <w:lang w:val="es-PE" w:eastAsia="es-PE"/>
        </w:rPr>
      </w:pPr>
    </w:p>
    <w:p w14:paraId="7A0FCE09" w14:textId="77777777" w:rsidR="0094155D" w:rsidRDefault="0094155D" w:rsidP="00F87A95">
      <w:pPr>
        <w:spacing w:line="360" w:lineRule="auto"/>
        <w:jc w:val="both"/>
        <w:rPr>
          <w:rFonts w:eastAsia="Times New Roman"/>
          <w:lang w:val="es-PE" w:eastAsia="es-PE"/>
        </w:rPr>
      </w:pPr>
    </w:p>
    <w:p w14:paraId="4B601C24" w14:textId="77777777" w:rsidR="0094155D" w:rsidRDefault="0094155D" w:rsidP="00F87A95">
      <w:pPr>
        <w:spacing w:line="360" w:lineRule="auto"/>
        <w:jc w:val="both"/>
        <w:rPr>
          <w:rFonts w:eastAsia="Times New Roman"/>
          <w:lang w:val="es-PE" w:eastAsia="es-PE"/>
        </w:rPr>
      </w:pPr>
    </w:p>
    <w:p w14:paraId="41246812" w14:textId="4BD22DB2" w:rsidR="0094155D" w:rsidRDefault="0094155D" w:rsidP="00F87A95">
      <w:pPr>
        <w:spacing w:line="360" w:lineRule="auto"/>
        <w:jc w:val="both"/>
        <w:rPr>
          <w:rFonts w:eastAsia="Times New Roman"/>
          <w:lang w:val="es-PE" w:eastAsia="es-PE"/>
        </w:rPr>
      </w:pPr>
    </w:p>
    <w:p w14:paraId="2CB94FF5" w14:textId="7509B2DD" w:rsidR="0094155D" w:rsidRDefault="0094155D" w:rsidP="00F87A95">
      <w:pPr>
        <w:spacing w:line="360" w:lineRule="auto"/>
        <w:jc w:val="both"/>
        <w:rPr>
          <w:rFonts w:eastAsia="Times New Roman"/>
          <w:lang w:val="es-PE" w:eastAsia="es-PE"/>
        </w:rPr>
      </w:pPr>
    </w:p>
    <w:p w14:paraId="5C3D468A" w14:textId="3CE53494" w:rsidR="0094155D" w:rsidRDefault="0094155D" w:rsidP="00F87A95">
      <w:pPr>
        <w:spacing w:line="360" w:lineRule="auto"/>
        <w:jc w:val="both"/>
        <w:rPr>
          <w:rFonts w:eastAsia="Times New Roman"/>
          <w:lang w:val="es-PE" w:eastAsia="es-PE"/>
        </w:rPr>
      </w:pPr>
    </w:p>
    <w:p w14:paraId="35C8027C" w14:textId="2AC20761" w:rsidR="0094155D" w:rsidRDefault="0094155D" w:rsidP="00F87A95">
      <w:pPr>
        <w:spacing w:line="360" w:lineRule="auto"/>
        <w:jc w:val="both"/>
        <w:rPr>
          <w:rFonts w:eastAsia="Times New Roman"/>
          <w:lang w:val="es-PE" w:eastAsia="es-PE"/>
        </w:rPr>
      </w:pPr>
    </w:p>
    <w:p w14:paraId="55142D88" w14:textId="17D97CC9" w:rsidR="0094155D" w:rsidRDefault="0094155D" w:rsidP="00F87A95">
      <w:pPr>
        <w:spacing w:line="360" w:lineRule="auto"/>
        <w:jc w:val="both"/>
        <w:rPr>
          <w:rFonts w:eastAsia="Times New Roman"/>
          <w:lang w:val="es-PE" w:eastAsia="es-PE"/>
        </w:rPr>
      </w:pPr>
    </w:p>
    <w:p w14:paraId="0223961F" w14:textId="6D811B23" w:rsidR="0094155D" w:rsidRDefault="0094155D" w:rsidP="00F87A95">
      <w:pPr>
        <w:spacing w:line="360" w:lineRule="auto"/>
        <w:jc w:val="both"/>
        <w:rPr>
          <w:rFonts w:eastAsia="Times New Roman"/>
          <w:lang w:val="es-PE" w:eastAsia="es-PE"/>
        </w:rPr>
      </w:pPr>
    </w:p>
    <w:p w14:paraId="2A42E354" w14:textId="52B9C514" w:rsidR="0094155D" w:rsidRDefault="0094155D" w:rsidP="00F87A95">
      <w:pPr>
        <w:spacing w:line="360" w:lineRule="auto"/>
        <w:jc w:val="both"/>
        <w:rPr>
          <w:rFonts w:eastAsia="Times New Roman"/>
          <w:lang w:val="es-PE" w:eastAsia="es-PE"/>
        </w:rPr>
      </w:pPr>
    </w:p>
    <w:p w14:paraId="6317CC9B" w14:textId="77777777" w:rsidR="0094155D" w:rsidRDefault="0094155D" w:rsidP="00F87A95">
      <w:pPr>
        <w:spacing w:line="360" w:lineRule="auto"/>
        <w:jc w:val="both"/>
        <w:rPr>
          <w:rFonts w:eastAsia="Times New Roman"/>
          <w:lang w:val="es-PE" w:eastAsia="es-PE"/>
        </w:rPr>
      </w:pPr>
    </w:p>
    <w:p w14:paraId="231144E8" w14:textId="77777777" w:rsidR="0094155D" w:rsidRDefault="0094155D" w:rsidP="00F87A95">
      <w:pPr>
        <w:spacing w:line="360" w:lineRule="auto"/>
        <w:jc w:val="both"/>
        <w:rPr>
          <w:rFonts w:eastAsia="Times New Roman"/>
          <w:lang w:val="es-PE" w:eastAsia="es-PE"/>
        </w:rPr>
      </w:pPr>
    </w:p>
    <w:p w14:paraId="688D2FA7" w14:textId="43B77909" w:rsidR="0094155D" w:rsidRDefault="0094155D" w:rsidP="00F87A95">
      <w:pPr>
        <w:spacing w:line="360" w:lineRule="auto"/>
        <w:jc w:val="both"/>
        <w:rPr>
          <w:rFonts w:eastAsia="Times New Roman"/>
          <w:lang w:val="es-PE" w:eastAsia="es-PE"/>
        </w:rPr>
      </w:pPr>
    </w:p>
    <w:p w14:paraId="0B69FC6D" w14:textId="081C7413" w:rsidR="0094155D" w:rsidRDefault="0094155D" w:rsidP="00F87A95">
      <w:pPr>
        <w:spacing w:line="360" w:lineRule="auto"/>
        <w:jc w:val="both"/>
        <w:rPr>
          <w:rFonts w:eastAsia="Times New Roman"/>
          <w:lang w:val="es-PE" w:eastAsia="es-PE"/>
        </w:rPr>
      </w:pPr>
    </w:p>
    <w:p w14:paraId="7C05A481" w14:textId="77777777" w:rsidR="0094155D" w:rsidRDefault="0094155D" w:rsidP="00F87A95">
      <w:pPr>
        <w:spacing w:line="360" w:lineRule="auto"/>
        <w:jc w:val="both"/>
        <w:rPr>
          <w:rFonts w:eastAsia="Times New Roman"/>
          <w:lang w:val="es-PE" w:eastAsia="es-PE"/>
        </w:rPr>
      </w:pPr>
    </w:p>
    <w:p w14:paraId="7F84F0EE" w14:textId="77777777" w:rsidR="0094155D" w:rsidRDefault="0094155D" w:rsidP="00F87A95">
      <w:pPr>
        <w:spacing w:line="360" w:lineRule="auto"/>
        <w:jc w:val="both"/>
        <w:rPr>
          <w:rFonts w:eastAsia="Times New Roman"/>
          <w:lang w:val="es-PE" w:eastAsia="es-PE"/>
        </w:rPr>
      </w:pPr>
    </w:p>
    <w:p w14:paraId="2A1BD545" w14:textId="55C01626" w:rsidR="0094155D" w:rsidRDefault="0094155D" w:rsidP="00F87A95">
      <w:pPr>
        <w:spacing w:line="360" w:lineRule="auto"/>
        <w:jc w:val="both"/>
        <w:rPr>
          <w:rFonts w:eastAsia="Times New Roman"/>
          <w:lang w:val="es-PE" w:eastAsia="es-PE"/>
        </w:rPr>
      </w:pPr>
    </w:p>
    <w:p w14:paraId="08D186D2" w14:textId="77777777" w:rsidR="0094155D" w:rsidRDefault="0094155D" w:rsidP="00F87A95">
      <w:pPr>
        <w:spacing w:line="360" w:lineRule="auto"/>
        <w:jc w:val="both"/>
        <w:rPr>
          <w:rFonts w:eastAsia="Times New Roman"/>
          <w:lang w:val="es-PE" w:eastAsia="es-PE"/>
        </w:rPr>
      </w:pPr>
    </w:p>
    <w:p w14:paraId="692DD617" w14:textId="77777777" w:rsidR="0094155D" w:rsidRDefault="0094155D" w:rsidP="00F87A95">
      <w:pPr>
        <w:spacing w:line="360" w:lineRule="auto"/>
        <w:jc w:val="both"/>
        <w:rPr>
          <w:rFonts w:eastAsia="Times New Roman"/>
          <w:lang w:val="es-PE" w:eastAsia="es-PE"/>
        </w:rPr>
      </w:pPr>
    </w:p>
    <w:p w14:paraId="1E7B2C37" w14:textId="77777777" w:rsidR="0094155D" w:rsidRDefault="0094155D" w:rsidP="00F87A95">
      <w:pPr>
        <w:spacing w:line="360" w:lineRule="auto"/>
        <w:jc w:val="both"/>
        <w:rPr>
          <w:rFonts w:eastAsia="Times New Roman"/>
          <w:lang w:val="es-PE" w:eastAsia="es-PE"/>
        </w:rPr>
      </w:pPr>
    </w:p>
    <w:p w14:paraId="358FE461" w14:textId="442BD202" w:rsidR="00975AFC" w:rsidRDefault="0094155D" w:rsidP="00ED136D">
      <w:pPr>
        <w:pStyle w:val="Ttulo2"/>
        <w:rPr>
          <w:rFonts w:eastAsia="Times New Roman"/>
          <w:lang w:eastAsia="es-PE"/>
        </w:rPr>
      </w:pPr>
      <w:r>
        <w:rPr>
          <w:rFonts w:eastAsia="Times New Roman"/>
          <w:lang w:eastAsia="es-PE"/>
        </w:rPr>
        <w:lastRenderedPageBreak/>
        <w:t>Anexo 6. Diagr</w:t>
      </w:r>
      <w:r w:rsidR="00ED136D">
        <w:rPr>
          <w:rFonts w:eastAsia="Times New Roman"/>
          <w:lang w:eastAsia="es-PE"/>
        </w:rPr>
        <w:t>amas de Flujo que seguirian cada tipo de usuario</w:t>
      </w:r>
    </w:p>
    <w:p w14:paraId="28543720" w14:textId="6A395B05" w:rsidR="00ED136D" w:rsidRDefault="00ED136D" w:rsidP="00ED136D">
      <w:pPr>
        <w:pStyle w:val="Ttulo3"/>
        <w:rPr>
          <w:lang w:eastAsia="es-PE"/>
        </w:rPr>
      </w:pPr>
      <w:r>
        <w:rPr>
          <w:lang w:eastAsia="es-PE"/>
        </w:rPr>
        <w:t>Personal de SUSALUD</w:t>
      </w:r>
    </w:p>
    <w:p w14:paraId="41D38245" w14:textId="77777777" w:rsidR="00ED136D" w:rsidRDefault="00ED136D" w:rsidP="00ED136D">
      <w:pPr>
        <w:rPr>
          <w:lang w:val="es-ES" w:eastAsia="es-PE"/>
        </w:rPr>
      </w:pPr>
    </w:p>
    <w:p w14:paraId="3565B35F" w14:textId="6EE6C40C" w:rsidR="00ED136D" w:rsidRDefault="00ED136D" w:rsidP="00ED136D">
      <w:pPr>
        <w:jc w:val="center"/>
        <w:rPr>
          <w:lang w:val="es-ES" w:eastAsia="es-PE"/>
        </w:rPr>
      </w:pPr>
      <w:r>
        <w:rPr>
          <w:noProof/>
          <w:lang w:val="es-ES" w:eastAsia="es-PE"/>
        </w:rPr>
        <w:drawing>
          <wp:inline distT="0" distB="0" distL="0" distR="0" wp14:anchorId="25FBE5BD" wp14:editId="6921BB50">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16">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p>
    <w:p w14:paraId="4D502D96" w14:textId="77777777" w:rsidR="00ED136D" w:rsidRDefault="00ED136D" w:rsidP="00ED136D">
      <w:pPr>
        <w:rPr>
          <w:lang w:val="es-ES" w:eastAsia="es-PE"/>
        </w:rPr>
      </w:pPr>
    </w:p>
    <w:p w14:paraId="199F1436" w14:textId="070593E1" w:rsidR="00ED136D" w:rsidRDefault="00ED136D" w:rsidP="00ED136D">
      <w:pPr>
        <w:pStyle w:val="Ttulo3"/>
        <w:rPr>
          <w:lang w:eastAsia="es-PE"/>
        </w:rPr>
      </w:pPr>
      <w:r>
        <w:rPr>
          <w:lang w:eastAsia="es-PE"/>
        </w:rPr>
        <w:lastRenderedPageBreak/>
        <w:t>Gestores de IPRESS</w:t>
      </w:r>
    </w:p>
    <w:p w14:paraId="06D72726" w14:textId="44528DFE" w:rsidR="00ED136D" w:rsidRDefault="00ED136D" w:rsidP="00ED136D">
      <w:pPr>
        <w:jc w:val="center"/>
        <w:rPr>
          <w:lang w:val="es-ES" w:eastAsia="es-PE"/>
        </w:rPr>
      </w:pPr>
      <w:r>
        <w:rPr>
          <w:noProof/>
          <w:lang w:val="es-ES" w:eastAsia="es-PE"/>
        </w:rPr>
        <w:drawing>
          <wp:inline distT="0" distB="0" distL="0" distR="0" wp14:anchorId="2E1E1973" wp14:editId="00D3EB6E">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17">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p>
    <w:p w14:paraId="7C06E59E" w14:textId="77777777" w:rsidR="00ED136D" w:rsidRDefault="00ED136D" w:rsidP="00ED136D">
      <w:pPr>
        <w:rPr>
          <w:lang w:val="es-ES" w:eastAsia="es-PE"/>
        </w:rPr>
      </w:pPr>
    </w:p>
    <w:p w14:paraId="44175310" w14:textId="77777777" w:rsidR="00ED136D" w:rsidRDefault="00ED136D" w:rsidP="00ED136D">
      <w:pPr>
        <w:rPr>
          <w:lang w:val="es-ES" w:eastAsia="es-PE"/>
        </w:rPr>
      </w:pPr>
    </w:p>
    <w:p w14:paraId="4DDA5D0F" w14:textId="77777777" w:rsidR="00ED136D" w:rsidRDefault="00ED136D" w:rsidP="00ED136D">
      <w:pPr>
        <w:rPr>
          <w:lang w:val="es-ES" w:eastAsia="es-PE"/>
        </w:rPr>
      </w:pPr>
    </w:p>
    <w:p w14:paraId="4D30F6E5" w14:textId="77777777" w:rsidR="00ED136D" w:rsidRDefault="00ED136D" w:rsidP="00ED136D">
      <w:pPr>
        <w:rPr>
          <w:lang w:val="es-ES" w:eastAsia="es-PE"/>
        </w:rPr>
      </w:pPr>
    </w:p>
    <w:p w14:paraId="0E6095D0" w14:textId="3FEE514E" w:rsidR="00ED136D" w:rsidRDefault="00ED136D" w:rsidP="00ED136D">
      <w:pPr>
        <w:pStyle w:val="Ttulo3"/>
        <w:rPr>
          <w:lang w:eastAsia="es-PE"/>
        </w:rPr>
      </w:pPr>
      <w:r>
        <w:rPr>
          <w:lang w:eastAsia="es-PE"/>
        </w:rPr>
        <w:lastRenderedPageBreak/>
        <w:t>Ciudadanos</w:t>
      </w:r>
    </w:p>
    <w:p w14:paraId="7194B59F" w14:textId="2A530BCC" w:rsidR="00ED136D" w:rsidRPr="00ED136D" w:rsidRDefault="00ED136D" w:rsidP="00ED136D">
      <w:pPr>
        <w:jc w:val="center"/>
        <w:rPr>
          <w:lang w:val="es-ES" w:eastAsia="es-PE"/>
        </w:rPr>
      </w:pPr>
      <w:r>
        <w:rPr>
          <w:noProof/>
          <w:lang w:val="es-ES" w:eastAsia="es-PE"/>
        </w:rPr>
        <w:drawing>
          <wp:inline distT="0" distB="0" distL="0" distR="0" wp14:anchorId="63F19810" wp14:editId="3E3B9219">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18">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p>
    <w:sectPr w:rsidR="00ED136D" w:rsidRPr="00ED136D" w:rsidSect="00CB6202">
      <w:pgSz w:w="11900" w:h="16840"/>
      <w:pgMar w:top="1701"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BD4702" w14:textId="77777777" w:rsidR="00927ED8" w:rsidRDefault="00927ED8" w:rsidP="00F27EDB">
      <w:r>
        <w:separator/>
      </w:r>
    </w:p>
  </w:endnote>
  <w:endnote w:type="continuationSeparator" w:id="0">
    <w:p w14:paraId="04ACC65B" w14:textId="77777777" w:rsidR="00927ED8" w:rsidRDefault="00927ED8"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E2373D" w:rsidRDefault="00E2373D" w:rsidP="00823DF7">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E2373D" w:rsidRDefault="00E2373D"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246306712"/>
      <w:docPartObj>
        <w:docPartGallery w:val="Page Numbers (Bottom of Page)"/>
        <w:docPartUnique/>
      </w:docPartObj>
    </w:sdtPr>
    <w:sdtContent>
      <w:p w14:paraId="7C485EAE" w14:textId="3BC9FE87" w:rsidR="00823DF7" w:rsidRDefault="00823DF7" w:rsidP="00823DF7">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p w14:paraId="6F20C788" w14:textId="77777777" w:rsidR="00E2373D" w:rsidRDefault="00E2373D"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42219288"/>
      <w:docPartObj>
        <w:docPartGallery w:val="Page Numbers (Bottom of Page)"/>
        <w:docPartUnique/>
      </w:docPartObj>
    </w:sdtPr>
    <w:sdtContent>
      <w:p w14:paraId="574D86D2" w14:textId="1FA5D1D3" w:rsidR="00823DF7" w:rsidRDefault="00823DF7" w:rsidP="0062662B">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60D1F8D1" w14:textId="77777777" w:rsidR="00823DF7" w:rsidRDefault="00823DF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3109F9" w14:textId="77777777" w:rsidR="00927ED8" w:rsidRDefault="00927ED8" w:rsidP="00F27EDB">
      <w:r>
        <w:separator/>
      </w:r>
    </w:p>
  </w:footnote>
  <w:footnote w:type="continuationSeparator" w:id="0">
    <w:p w14:paraId="75702D88" w14:textId="77777777" w:rsidR="00927ED8" w:rsidRDefault="00927ED8"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2"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15"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17"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4F8560CC"/>
    <w:multiLevelType w:val="hybridMultilevel"/>
    <w:tmpl w:val="AB96205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0"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23"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
  </w:num>
  <w:num w:numId="2">
    <w:abstractNumId w:val="17"/>
  </w:num>
  <w:num w:numId="3">
    <w:abstractNumId w:val="23"/>
  </w:num>
  <w:num w:numId="4">
    <w:abstractNumId w:val="24"/>
  </w:num>
  <w:num w:numId="5">
    <w:abstractNumId w:val="18"/>
  </w:num>
  <w:num w:numId="6">
    <w:abstractNumId w:val="0"/>
  </w:num>
  <w:num w:numId="7">
    <w:abstractNumId w:val="18"/>
    <w:lvlOverride w:ilvl="0">
      <w:startOverride w:val="1"/>
    </w:lvlOverride>
  </w:num>
  <w:num w:numId="8">
    <w:abstractNumId w:val="18"/>
    <w:lvlOverride w:ilvl="0">
      <w:startOverride w:val="1"/>
    </w:lvlOverride>
  </w:num>
  <w:num w:numId="9">
    <w:abstractNumId w:val="18"/>
    <w:lvlOverride w:ilvl="0">
      <w:startOverride w:val="1"/>
    </w:lvlOverride>
  </w:num>
  <w:num w:numId="10">
    <w:abstractNumId w:val="18"/>
    <w:lvlOverride w:ilvl="0">
      <w:startOverride w:val="1"/>
    </w:lvlOverride>
  </w:num>
  <w:num w:numId="11">
    <w:abstractNumId w:val="18"/>
    <w:lvlOverride w:ilvl="0">
      <w:startOverride w:val="1"/>
    </w:lvlOverride>
  </w:num>
  <w:num w:numId="12">
    <w:abstractNumId w:val="22"/>
  </w:num>
  <w:num w:numId="13">
    <w:abstractNumId w:val="16"/>
  </w:num>
  <w:num w:numId="14">
    <w:abstractNumId w:val="11"/>
  </w:num>
  <w:num w:numId="15">
    <w:abstractNumId w:val="16"/>
    <w:lvlOverride w:ilvl="0">
      <w:startOverride w:val="1"/>
    </w:lvlOverride>
  </w:num>
  <w:num w:numId="16">
    <w:abstractNumId w:val="11"/>
    <w:lvlOverride w:ilvl="0">
      <w:startOverride w:val="1"/>
    </w:lvlOverride>
  </w:num>
  <w:num w:numId="17">
    <w:abstractNumId w:val="10"/>
  </w:num>
  <w:num w:numId="18">
    <w:abstractNumId w:val="19"/>
  </w:num>
  <w:num w:numId="19">
    <w:abstractNumId w:val="3"/>
  </w:num>
  <w:num w:numId="20">
    <w:abstractNumId w:val="11"/>
    <w:lvlOverride w:ilvl="0">
      <w:startOverride w:val="1"/>
    </w:lvlOverride>
  </w:num>
  <w:num w:numId="21">
    <w:abstractNumId w:val="11"/>
    <w:lvlOverride w:ilvl="0">
      <w:startOverride w:val="1"/>
    </w:lvlOverride>
  </w:num>
  <w:num w:numId="22">
    <w:abstractNumId w:val="4"/>
  </w:num>
  <w:num w:numId="23">
    <w:abstractNumId w:val="2"/>
  </w:num>
  <w:num w:numId="24">
    <w:abstractNumId w:val="20"/>
  </w:num>
  <w:num w:numId="25">
    <w:abstractNumId w:val="9"/>
  </w:num>
  <w:num w:numId="26">
    <w:abstractNumId w:val="12"/>
  </w:num>
  <w:num w:numId="27">
    <w:abstractNumId w:val="14"/>
  </w:num>
  <w:num w:numId="28">
    <w:abstractNumId w:val="5"/>
  </w:num>
  <w:num w:numId="29">
    <w:abstractNumId w:val="16"/>
    <w:lvlOverride w:ilvl="0">
      <w:startOverride w:val="1"/>
    </w:lvlOverride>
  </w:num>
  <w:num w:numId="30">
    <w:abstractNumId w:val="15"/>
  </w:num>
  <w:num w:numId="31">
    <w:abstractNumId w:val="7"/>
  </w:num>
  <w:num w:numId="32">
    <w:abstractNumId w:val="6"/>
  </w:num>
  <w:num w:numId="33">
    <w:abstractNumId w:val="13"/>
  </w:num>
  <w:num w:numId="34">
    <w:abstractNumId w:val="8"/>
  </w:num>
  <w:num w:numId="35">
    <w:abstractNumId w:val="21"/>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C04"/>
    <w:rsid w:val="00004664"/>
    <w:rsid w:val="00006207"/>
    <w:rsid w:val="0000694D"/>
    <w:rsid w:val="00007DC8"/>
    <w:rsid w:val="000113B0"/>
    <w:rsid w:val="000119FC"/>
    <w:rsid w:val="00012AD5"/>
    <w:rsid w:val="00014D3E"/>
    <w:rsid w:val="00017896"/>
    <w:rsid w:val="00020E8F"/>
    <w:rsid w:val="00021C2E"/>
    <w:rsid w:val="0002384F"/>
    <w:rsid w:val="00023C76"/>
    <w:rsid w:val="00025825"/>
    <w:rsid w:val="00025CC1"/>
    <w:rsid w:val="00030273"/>
    <w:rsid w:val="000322B7"/>
    <w:rsid w:val="00033C4E"/>
    <w:rsid w:val="000364B0"/>
    <w:rsid w:val="00036699"/>
    <w:rsid w:val="00041130"/>
    <w:rsid w:val="000411F6"/>
    <w:rsid w:val="00041C8E"/>
    <w:rsid w:val="0004257C"/>
    <w:rsid w:val="00043E74"/>
    <w:rsid w:val="00045E0D"/>
    <w:rsid w:val="0004694C"/>
    <w:rsid w:val="000470EF"/>
    <w:rsid w:val="000519CD"/>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11C2"/>
    <w:rsid w:val="00082B53"/>
    <w:rsid w:val="00083349"/>
    <w:rsid w:val="00085E4C"/>
    <w:rsid w:val="000915BE"/>
    <w:rsid w:val="00092B6C"/>
    <w:rsid w:val="0009502F"/>
    <w:rsid w:val="000964E4"/>
    <w:rsid w:val="000979A8"/>
    <w:rsid w:val="000A2EE5"/>
    <w:rsid w:val="000A31C1"/>
    <w:rsid w:val="000A482B"/>
    <w:rsid w:val="000A513D"/>
    <w:rsid w:val="000A63D0"/>
    <w:rsid w:val="000B09E3"/>
    <w:rsid w:val="000B2605"/>
    <w:rsid w:val="000B2CED"/>
    <w:rsid w:val="000B5E7F"/>
    <w:rsid w:val="000B6BB1"/>
    <w:rsid w:val="000C06DC"/>
    <w:rsid w:val="000C0B08"/>
    <w:rsid w:val="000C417A"/>
    <w:rsid w:val="000C5578"/>
    <w:rsid w:val="000C7FB6"/>
    <w:rsid w:val="000D16CA"/>
    <w:rsid w:val="000D3B53"/>
    <w:rsid w:val="000D4362"/>
    <w:rsid w:val="000D4457"/>
    <w:rsid w:val="000D4C8E"/>
    <w:rsid w:val="000D5FF5"/>
    <w:rsid w:val="000D6FCB"/>
    <w:rsid w:val="000D7A7B"/>
    <w:rsid w:val="000E179A"/>
    <w:rsid w:val="000E3233"/>
    <w:rsid w:val="000E42B4"/>
    <w:rsid w:val="000E6EA6"/>
    <w:rsid w:val="000E785E"/>
    <w:rsid w:val="000E7E6C"/>
    <w:rsid w:val="000F1D53"/>
    <w:rsid w:val="000F66CB"/>
    <w:rsid w:val="000F72A9"/>
    <w:rsid w:val="001052D5"/>
    <w:rsid w:val="00105CAF"/>
    <w:rsid w:val="00107D4D"/>
    <w:rsid w:val="00107D89"/>
    <w:rsid w:val="00113117"/>
    <w:rsid w:val="0011467B"/>
    <w:rsid w:val="00114C1C"/>
    <w:rsid w:val="00114D64"/>
    <w:rsid w:val="00115702"/>
    <w:rsid w:val="00116DEB"/>
    <w:rsid w:val="0012134F"/>
    <w:rsid w:val="00121596"/>
    <w:rsid w:val="00124068"/>
    <w:rsid w:val="001244C7"/>
    <w:rsid w:val="00124F5E"/>
    <w:rsid w:val="00125EF4"/>
    <w:rsid w:val="0012739C"/>
    <w:rsid w:val="001306F6"/>
    <w:rsid w:val="00130A52"/>
    <w:rsid w:val="0013103F"/>
    <w:rsid w:val="00131110"/>
    <w:rsid w:val="001318C5"/>
    <w:rsid w:val="001325DD"/>
    <w:rsid w:val="00134352"/>
    <w:rsid w:val="00137FF7"/>
    <w:rsid w:val="00141275"/>
    <w:rsid w:val="001413AF"/>
    <w:rsid w:val="00146F40"/>
    <w:rsid w:val="00147072"/>
    <w:rsid w:val="001508B6"/>
    <w:rsid w:val="0015501B"/>
    <w:rsid w:val="0015548E"/>
    <w:rsid w:val="0015683A"/>
    <w:rsid w:val="0015728A"/>
    <w:rsid w:val="00157BF9"/>
    <w:rsid w:val="00157FB0"/>
    <w:rsid w:val="00160297"/>
    <w:rsid w:val="00160383"/>
    <w:rsid w:val="00161CE6"/>
    <w:rsid w:val="00161D0F"/>
    <w:rsid w:val="00162CCA"/>
    <w:rsid w:val="0016566E"/>
    <w:rsid w:val="00167787"/>
    <w:rsid w:val="00172054"/>
    <w:rsid w:val="00172339"/>
    <w:rsid w:val="00172756"/>
    <w:rsid w:val="00172C25"/>
    <w:rsid w:val="00172F6D"/>
    <w:rsid w:val="001771B4"/>
    <w:rsid w:val="001775D4"/>
    <w:rsid w:val="0017760B"/>
    <w:rsid w:val="00187A0F"/>
    <w:rsid w:val="001915AB"/>
    <w:rsid w:val="001930FF"/>
    <w:rsid w:val="001951C0"/>
    <w:rsid w:val="00196A3E"/>
    <w:rsid w:val="001973FF"/>
    <w:rsid w:val="001B02E5"/>
    <w:rsid w:val="001B0425"/>
    <w:rsid w:val="001B08CA"/>
    <w:rsid w:val="001B0B1C"/>
    <w:rsid w:val="001B1619"/>
    <w:rsid w:val="001B3D7F"/>
    <w:rsid w:val="001B7C61"/>
    <w:rsid w:val="001C33EF"/>
    <w:rsid w:val="001C749D"/>
    <w:rsid w:val="001D0A70"/>
    <w:rsid w:val="001D1508"/>
    <w:rsid w:val="001D39BC"/>
    <w:rsid w:val="001D4370"/>
    <w:rsid w:val="001E0F71"/>
    <w:rsid w:val="001E3A11"/>
    <w:rsid w:val="001E4E2F"/>
    <w:rsid w:val="001E4FB2"/>
    <w:rsid w:val="001E5060"/>
    <w:rsid w:val="001E7F94"/>
    <w:rsid w:val="001F35E9"/>
    <w:rsid w:val="001F439D"/>
    <w:rsid w:val="001F444B"/>
    <w:rsid w:val="001F6250"/>
    <w:rsid w:val="0020046F"/>
    <w:rsid w:val="002022AD"/>
    <w:rsid w:val="00203952"/>
    <w:rsid w:val="00205058"/>
    <w:rsid w:val="0020660A"/>
    <w:rsid w:val="002111CC"/>
    <w:rsid w:val="00211937"/>
    <w:rsid w:val="002171FF"/>
    <w:rsid w:val="002176C2"/>
    <w:rsid w:val="002257DE"/>
    <w:rsid w:val="0023033B"/>
    <w:rsid w:val="0023346B"/>
    <w:rsid w:val="002338BE"/>
    <w:rsid w:val="002358C4"/>
    <w:rsid w:val="00235D28"/>
    <w:rsid w:val="0023722D"/>
    <w:rsid w:val="00240847"/>
    <w:rsid w:val="00241C1B"/>
    <w:rsid w:val="0024447F"/>
    <w:rsid w:val="00244D96"/>
    <w:rsid w:val="00245C73"/>
    <w:rsid w:val="002479F9"/>
    <w:rsid w:val="0025023D"/>
    <w:rsid w:val="00250481"/>
    <w:rsid w:val="002539BC"/>
    <w:rsid w:val="002553D9"/>
    <w:rsid w:val="002575AD"/>
    <w:rsid w:val="00261226"/>
    <w:rsid w:val="00261DA6"/>
    <w:rsid w:val="00262D6E"/>
    <w:rsid w:val="0026310F"/>
    <w:rsid w:val="00272389"/>
    <w:rsid w:val="00273A24"/>
    <w:rsid w:val="00273A97"/>
    <w:rsid w:val="00274BA7"/>
    <w:rsid w:val="0027544F"/>
    <w:rsid w:val="00283D4D"/>
    <w:rsid w:val="00285915"/>
    <w:rsid w:val="00296153"/>
    <w:rsid w:val="002973BF"/>
    <w:rsid w:val="002A04BE"/>
    <w:rsid w:val="002A04E6"/>
    <w:rsid w:val="002A1ED5"/>
    <w:rsid w:val="002A5D24"/>
    <w:rsid w:val="002A64C2"/>
    <w:rsid w:val="002A7D6F"/>
    <w:rsid w:val="002B2FD0"/>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6887"/>
    <w:rsid w:val="002D6E63"/>
    <w:rsid w:val="002D7075"/>
    <w:rsid w:val="002E0FC9"/>
    <w:rsid w:val="002E1E27"/>
    <w:rsid w:val="002E598E"/>
    <w:rsid w:val="002E5B65"/>
    <w:rsid w:val="002E71DF"/>
    <w:rsid w:val="002E7295"/>
    <w:rsid w:val="002F2208"/>
    <w:rsid w:val="002F25C8"/>
    <w:rsid w:val="002F42CB"/>
    <w:rsid w:val="002F616D"/>
    <w:rsid w:val="002F6A56"/>
    <w:rsid w:val="003000D2"/>
    <w:rsid w:val="00302145"/>
    <w:rsid w:val="00302C24"/>
    <w:rsid w:val="00302C59"/>
    <w:rsid w:val="003034A7"/>
    <w:rsid w:val="00304B16"/>
    <w:rsid w:val="00307AAF"/>
    <w:rsid w:val="00311665"/>
    <w:rsid w:val="00315A28"/>
    <w:rsid w:val="003161AD"/>
    <w:rsid w:val="00317546"/>
    <w:rsid w:val="003200E4"/>
    <w:rsid w:val="00320234"/>
    <w:rsid w:val="00322DDA"/>
    <w:rsid w:val="00324EB6"/>
    <w:rsid w:val="00325484"/>
    <w:rsid w:val="00327AE6"/>
    <w:rsid w:val="00332895"/>
    <w:rsid w:val="0033516A"/>
    <w:rsid w:val="0033734E"/>
    <w:rsid w:val="00337798"/>
    <w:rsid w:val="003377C9"/>
    <w:rsid w:val="00341389"/>
    <w:rsid w:val="0034201C"/>
    <w:rsid w:val="003438F5"/>
    <w:rsid w:val="003525FF"/>
    <w:rsid w:val="00353BE3"/>
    <w:rsid w:val="003566D2"/>
    <w:rsid w:val="003608FB"/>
    <w:rsid w:val="00360D80"/>
    <w:rsid w:val="00362A81"/>
    <w:rsid w:val="00362ED9"/>
    <w:rsid w:val="00363126"/>
    <w:rsid w:val="00363220"/>
    <w:rsid w:val="00364418"/>
    <w:rsid w:val="00367511"/>
    <w:rsid w:val="003676F1"/>
    <w:rsid w:val="00367B22"/>
    <w:rsid w:val="00370F46"/>
    <w:rsid w:val="00373201"/>
    <w:rsid w:val="00373D7D"/>
    <w:rsid w:val="00376FA3"/>
    <w:rsid w:val="0038486C"/>
    <w:rsid w:val="0038525C"/>
    <w:rsid w:val="0039004D"/>
    <w:rsid w:val="00390CF8"/>
    <w:rsid w:val="00392EEA"/>
    <w:rsid w:val="003A7A72"/>
    <w:rsid w:val="003B4521"/>
    <w:rsid w:val="003C4BE1"/>
    <w:rsid w:val="003C6D57"/>
    <w:rsid w:val="003D138E"/>
    <w:rsid w:val="003D1C84"/>
    <w:rsid w:val="003D4A45"/>
    <w:rsid w:val="003D7385"/>
    <w:rsid w:val="003E111A"/>
    <w:rsid w:val="003E298F"/>
    <w:rsid w:val="003E4989"/>
    <w:rsid w:val="003E4E3C"/>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714E"/>
    <w:rsid w:val="00413A80"/>
    <w:rsid w:val="0041407F"/>
    <w:rsid w:val="00415E4D"/>
    <w:rsid w:val="004210F8"/>
    <w:rsid w:val="004220C8"/>
    <w:rsid w:val="004278D1"/>
    <w:rsid w:val="00431882"/>
    <w:rsid w:val="00431B2F"/>
    <w:rsid w:val="0043233D"/>
    <w:rsid w:val="0043500B"/>
    <w:rsid w:val="00436521"/>
    <w:rsid w:val="0044071D"/>
    <w:rsid w:val="00441AF6"/>
    <w:rsid w:val="00441F38"/>
    <w:rsid w:val="004456A4"/>
    <w:rsid w:val="00445754"/>
    <w:rsid w:val="00452D12"/>
    <w:rsid w:val="00452FEE"/>
    <w:rsid w:val="0045751B"/>
    <w:rsid w:val="004602F8"/>
    <w:rsid w:val="00461F21"/>
    <w:rsid w:val="004620EB"/>
    <w:rsid w:val="004624C7"/>
    <w:rsid w:val="0046340D"/>
    <w:rsid w:val="00464E8B"/>
    <w:rsid w:val="00465DBE"/>
    <w:rsid w:val="004665A1"/>
    <w:rsid w:val="0046688E"/>
    <w:rsid w:val="00466892"/>
    <w:rsid w:val="00466A3D"/>
    <w:rsid w:val="00467486"/>
    <w:rsid w:val="004711D5"/>
    <w:rsid w:val="0047218D"/>
    <w:rsid w:val="0047280C"/>
    <w:rsid w:val="00472F37"/>
    <w:rsid w:val="0047306E"/>
    <w:rsid w:val="004769F3"/>
    <w:rsid w:val="0047785E"/>
    <w:rsid w:val="00481E90"/>
    <w:rsid w:val="0048276A"/>
    <w:rsid w:val="00483492"/>
    <w:rsid w:val="00486475"/>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2445"/>
    <w:rsid w:val="004E084E"/>
    <w:rsid w:val="004E20E7"/>
    <w:rsid w:val="004E3B15"/>
    <w:rsid w:val="004E5897"/>
    <w:rsid w:val="004E6160"/>
    <w:rsid w:val="004F2FF9"/>
    <w:rsid w:val="004F4C96"/>
    <w:rsid w:val="004F5FC2"/>
    <w:rsid w:val="005020F5"/>
    <w:rsid w:val="00506586"/>
    <w:rsid w:val="005102F5"/>
    <w:rsid w:val="0051146D"/>
    <w:rsid w:val="00513B68"/>
    <w:rsid w:val="00515D2C"/>
    <w:rsid w:val="00515F83"/>
    <w:rsid w:val="00520759"/>
    <w:rsid w:val="00520AF5"/>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50DF1"/>
    <w:rsid w:val="00556114"/>
    <w:rsid w:val="005618B5"/>
    <w:rsid w:val="00561C11"/>
    <w:rsid w:val="00562533"/>
    <w:rsid w:val="005628E1"/>
    <w:rsid w:val="0056558B"/>
    <w:rsid w:val="00566142"/>
    <w:rsid w:val="00570880"/>
    <w:rsid w:val="00572A7C"/>
    <w:rsid w:val="005746B8"/>
    <w:rsid w:val="00580C6C"/>
    <w:rsid w:val="0058348B"/>
    <w:rsid w:val="005838E6"/>
    <w:rsid w:val="005854B4"/>
    <w:rsid w:val="00586A59"/>
    <w:rsid w:val="00587049"/>
    <w:rsid w:val="00587B31"/>
    <w:rsid w:val="005912AE"/>
    <w:rsid w:val="005928BC"/>
    <w:rsid w:val="0059544B"/>
    <w:rsid w:val="005A093A"/>
    <w:rsid w:val="005A170E"/>
    <w:rsid w:val="005A2176"/>
    <w:rsid w:val="005A2C4B"/>
    <w:rsid w:val="005A6A46"/>
    <w:rsid w:val="005B2AAD"/>
    <w:rsid w:val="005B5307"/>
    <w:rsid w:val="005B5AD7"/>
    <w:rsid w:val="005B7537"/>
    <w:rsid w:val="005C064B"/>
    <w:rsid w:val="005C0A84"/>
    <w:rsid w:val="005C22CE"/>
    <w:rsid w:val="005C3ACB"/>
    <w:rsid w:val="005C420B"/>
    <w:rsid w:val="005C4969"/>
    <w:rsid w:val="005C529A"/>
    <w:rsid w:val="005C6825"/>
    <w:rsid w:val="005D00D9"/>
    <w:rsid w:val="005D25F1"/>
    <w:rsid w:val="005D31DC"/>
    <w:rsid w:val="005D3D84"/>
    <w:rsid w:val="005D3F7C"/>
    <w:rsid w:val="005D5094"/>
    <w:rsid w:val="005D562E"/>
    <w:rsid w:val="005D5EAE"/>
    <w:rsid w:val="005D6728"/>
    <w:rsid w:val="005D6C6A"/>
    <w:rsid w:val="005E2582"/>
    <w:rsid w:val="005E3652"/>
    <w:rsid w:val="005E5321"/>
    <w:rsid w:val="005E6ED5"/>
    <w:rsid w:val="005F11B8"/>
    <w:rsid w:val="005F185B"/>
    <w:rsid w:val="00600B55"/>
    <w:rsid w:val="00601365"/>
    <w:rsid w:val="00601CB6"/>
    <w:rsid w:val="00602A2A"/>
    <w:rsid w:val="00607672"/>
    <w:rsid w:val="00607F29"/>
    <w:rsid w:val="006103E0"/>
    <w:rsid w:val="006122C1"/>
    <w:rsid w:val="0061343F"/>
    <w:rsid w:val="0061457F"/>
    <w:rsid w:val="00614B17"/>
    <w:rsid w:val="0061601E"/>
    <w:rsid w:val="00616D11"/>
    <w:rsid w:val="006177BD"/>
    <w:rsid w:val="00621CCE"/>
    <w:rsid w:val="00622855"/>
    <w:rsid w:val="00623ED4"/>
    <w:rsid w:val="00624D2D"/>
    <w:rsid w:val="00625BCC"/>
    <w:rsid w:val="00630088"/>
    <w:rsid w:val="006305D4"/>
    <w:rsid w:val="0063061D"/>
    <w:rsid w:val="00630815"/>
    <w:rsid w:val="00631F81"/>
    <w:rsid w:val="0063349C"/>
    <w:rsid w:val="00636506"/>
    <w:rsid w:val="00637C69"/>
    <w:rsid w:val="00643BA0"/>
    <w:rsid w:val="00643D85"/>
    <w:rsid w:val="00644EDD"/>
    <w:rsid w:val="00645947"/>
    <w:rsid w:val="00646BD3"/>
    <w:rsid w:val="00647FAB"/>
    <w:rsid w:val="006508E1"/>
    <w:rsid w:val="00651402"/>
    <w:rsid w:val="00651939"/>
    <w:rsid w:val="00652058"/>
    <w:rsid w:val="00652560"/>
    <w:rsid w:val="006602BB"/>
    <w:rsid w:val="006609C9"/>
    <w:rsid w:val="006612B4"/>
    <w:rsid w:val="00661C9F"/>
    <w:rsid w:val="0066664C"/>
    <w:rsid w:val="00666D2C"/>
    <w:rsid w:val="0066763B"/>
    <w:rsid w:val="00667851"/>
    <w:rsid w:val="00673ED7"/>
    <w:rsid w:val="006746CC"/>
    <w:rsid w:val="00677C95"/>
    <w:rsid w:val="0068015C"/>
    <w:rsid w:val="006827F2"/>
    <w:rsid w:val="00682B13"/>
    <w:rsid w:val="00685D5D"/>
    <w:rsid w:val="006903C3"/>
    <w:rsid w:val="0069089C"/>
    <w:rsid w:val="00692048"/>
    <w:rsid w:val="0069209F"/>
    <w:rsid w:val="0069599A"/>
    <w:rsid w:val="00696553"/>
    <w:rsid w:val="006A0074"/>
    <w:rsid w:val="006A0161"/>
    <w:rsid w:val="006A0CAA"/>
    <w:rsid w:val="006A2223"/>
    <w:rsid w:val="006A515A"/>
    <w:rsid w:val="006A793B"/>
    <w:rsid w:val="006B081E"/>
    <w:rsid w:val="006B205B"/>
    <w:rsid w:val="006B20F8"/>
    <w:rsid w:val="006B2EE5"/>
    <w:rsid w:val="006B37DD"/>
    <w:rsid w:val="006B68D6"/>
    <w:rsid w:val="006C2342"/>
    <w:rsid w:val="006C361F"/>
    <w:rsid w:val="006C42ED"/>
    <w:rsid w:val="006C5FD9"/>
    <w:rsid w:val="006C6CB1"/>
    <w:rsid w:val="006C6F4E"/>
    <w:rsid w:val="006C725F"/>
    <w:rsid w:val="006D06B4"/>
    <w:rsid w:val="006D0710"/>
    <w:rsid w:val="006D0818"/>
    <w:rsid w:val="006D31A1"/>
    <w:rsid w:val="006D3C28"/>
    <w:rsid w:val="006D406E"/>
    <w:rsid w:val="006E14C9"/>
    <w:rsid w:val="006E2619"/>
    <w:rsid w:val="006E2813"/>
    <w:rsid w:val="006E5828"/>
    <w:rsid w:val="006F009C"/>
    <w:rsid w:val="006F1201"/>
    <w:rsid w:val="006F31B0"/>
    <w:rsid w:val="006F4488"/>
    <w:rsid w:val="006F45B5"/>
    <w:rsid w:val="006F576C"/>
    <w:rsid w:val="00703434"/>
    <w:rsid w:val="007046F5"/>
    <w:rsid w:val="00704DCF"/>
    <w:rsid w:val="0070776A"/>
    <w:rsid w:val="0071104C"/>
    <w:rsid w:val="00714AF0"/>
    <w:rsid w:val="007175A3"/>
    <w:rsid w:val="00717F0C"/>
    <w:rsid w:val="00721191"/>
    <w:rsid w:val="007222F0"/>
    <w:rsid w:val="007239D8"/>
    <w:rsid w:val="00725DE2"/>
    <w:rsid w:val="00731C4C"/>
    <w:rsid w:val="00734B3F"/>
    <w:rsid w:val="00735FA5"/>
    <w:rsid w:val="00736B17"/>
    <w:rsid w:val="0073714E"/>
    <w:rsid w:val="007410F5"/>
    <w:rsid w:val="00744DC5"/>
    <w:rsid w:val="0074773B"/>
    <w:rsid w:val="007502D3"/>
    <w:rsid w:val="00750F34"/>
    <w:rsid w:val="0075380D"/>
    <w:rsid w:val="00755F71"/>
    <w:rsid w:val="00757090"/>
    <w:rsid w:val="0076083A"/>
    <w:rsid w:val="00760B45"/>
    <w:rsid w:val="00761E7A"/>
    <w:rsid w:val="007620B0"/>
    <w:rsid w:val="00764742"/>
    <w:rsid w:val="0076547C"/>
    <w:rsid w:val="0076630B"/>
    <w:rsid w:val="00766B86"/>
    <w:rsid w:val="00770D25"/>
    <w:rsid w:val="007726AA"/>
    <w:rsid w:val="00772A44"/>
    <w:rsid w:val="00772E19"/>
    <w:rsid w:val="00773258"/>
    <w:rsid w:val="007820AC"/>
    <w:rsid w:val="007839B6"/>
    <w:rsid w:val="0078497C"/>
    <w:rsid w:val="00792C24"/>
    <w:rsid w:val="0079477F"/>
    <w:rsid w:val="007948C3"/>
    <w:rsid w:val="0079520C"/>
    <w:rsid w:val="0079570A"/>
    <w:rsid w:val="00795C0D"/>
    <w:rsid w:val="00795CB1"/>
    <w:rsid w:val="0079638F"/>
    <w:rsid w:val="00797A13"/>
    <w:rsid w:val="007A1434"/>
    <w:rsid w:val="007A37D8"/>
    <w:rsid w:val="007A411A"/>
    <w:rsid w:val="007A4249"/>
    <w:rsid w:val="007A4E05"/>
    <w:rsid w:val="007A53DE"/>
    <w:rsid w:val="007A54FF"/>
    <w:rsid w:val="007A59C8"/>
    <w:rsid w:val="007A5DE7"/>
    <w:rsid w:val="007A6953"/>
    <w:rsid w:val="007A6AF7"/>
    <w:rsid w:val="007B022D"/>
    <w:rsid w:val="007B03C1"/>
    <w:rsid w:val="007B14EB"/>
    <w:rsid w:val="007B2245"/>
    <w:rsid w:val="007B6188"/>
    <w:rsid w:val="007B7445"/>
    <w:rsid w:val="007B78A7"/>
    <w:rsid w:val="007C1441"/>
    <w:rsid w:val="007C2197"/>
    <w:rsid w:val="007C273E"/>
    <w:rsid w:val="007D19CA"/>
    <w:rsid w:val="007D1CC3"/>
    <w:rsid w:val="007D5790"/>
    <w:rsid w:val="007E198B"/>
    <w:rsid w:val="007E2751"/>
    <w:rsid w:val="007E3601"/>
    <w:rsid w:val="007E3EDE"/>
    <w:rsid w:val="007E4000"/>
    <w:rsid w:val="007E51F7"/>
    <w:rsid w:val="007E5351"/>
    <w:rsid w:val="007E6B08"/>
    <w:rsid w:val="007E7F29"/>
    <w:rsid w:val="007F09E5"/>
    <w:rsid w:val="007F3C30"/>
    <w:rsid w:val="007F47FF"/>
    <w:rsid w:val="007F661B"/>
    <w:rsid w:val="00800377"/>
    <w:rsid w:val="00800598"/>
    <w:rsid w:val="008005AC"/>
    <w:rsid w:val="00801002"/>
    <w:rsid w:val="008044EE"/>
    <w:rsid w:val="00804D49"/>
    <w:rsid w:val="00804FEC"/>
    <w:rsid w:val="0080563F"/>
    <w:rsid w:val="00810620"/>
    <w:rsid w:val="0081213D"/>
    <w:rsid w:val="00814BFC"/>
    <w:rsid w:val="00814F75"/>
    <w:rsid w:val="0081600C"/>
    <w:rsid w:val="00816A41"/>
    <w:rsid w:val="00816B3E"/>
    <w:rsid w:val="00820042"/>
    <w:rsid w:val="00823DF7"/>
    <w:rsid w:val="008245D8"/>
    <w:rsid w:val="00830CBB"/>
    <w:rsid w:val="00832754"/>
    <w:rsid w:val="00832A78"/>
    <w:rsid w:val="008338AD"/>
    <w:rsid w:val="008364E7"/>
    <w:rsid w:val="008415E7"/>
    <w:rsid w:val="00841963"/>
    <w:rsid w:val="00842BF2"/>
    <w:rsid w:val="00842F17"/>
    <w:rsid w:val="00843D2F"/>
    <w:rsid w:val="008441F8"/>
    <w:rsid w:val="0084473B"/>
    <w:rsid w:val="00844C1D"/>
    <w:rsid w:val="00847EAB"/>
    <w:rsid w:val="00851D17"/>
    <w:rsid w:val="00855BA7"/>
    <w:rsid w:val="00856598"/>
    <w:rsid w:val="0086226A"/>
    <w:rsid w:val="008623C3"/>
    <w:rsid w:val="008626EB"/>
    <w:rsid w:val="00862EA1"/>
    <w:rsid w:val="00864771"/>
    <w:rsid w:val="0086507C"/>
    <w:rsid w:val="00866AE9"/>
    <w:rsid w:val="00872807"/>
    <w:rsid w:val="0087577D"/>
    <w:rsid w:val="00875BB4"/>
    <w:rsid w:val="0088090B"/>
    <w:rsid w:val="00880BFD"/>
    <w:rsid w:val="00882058"/>
    <w:rsid w:val="00882A1B"/>
    <w:rsid w:val="00882AB5"/>
    <w:rsid w:val="0088421F"/>
    <w:rsid w:val="00885538"/>
    <w:rsid w:val="00887A03"/>
    <w:rsid w:val="00895373"/>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3C7"/>
    <w:rsid w:val="008D2441"/>
    <w:rsid w:val="008D3643"/>
    <w:rsid w:val="008D3E42"/>
    <w:rsid w:val="008D4A58"/>
    <w:rsid w:val="008D4B63"/>
    <w:rsid w:val="008D6F48"/>
    <w:rsid w:val="008E0D06"/>
    <w:rsid w:val="008E130E"/>
    <w:rsid w:val="008E2EB8"/>
    <w:rsid w:val="008E38F2"/>
    <w:rsid w:val="008E39D3"/>
    <w:rsid w:val="008E6550"/>
    <w:rsid w:val="008E72AA"/>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20626"/>
    <w:rsid w:val="009248F8"/>
    <w:rsid w:val="00925FD8"/>
    <w:rsid w:val="00926B28"/>
    <w:rsid w:val="00927ED8"/>
    <w:rsid w:val="00937F02"/>
    <w:rsid w:val="00940852"/>
    <w:rsid w:val="0094155D"/>
    <w:rsid w:val="00944259"/>
    <w:rsid w:val="00946A0E"/>
    <w:rsid w:val="00946FA0"/>
    <w:rsid w:val="009539FF"/>
    <w:rsid w:val="00954D43"/>
    <w:rsid w:val="00956341"/>
    <w:rsid w:val="009609C2"/>
    <w:rsid w:val="0096116F"/>
    <w:rsid w:val="00966AEC"/>
    <w:rsid w:val="00967652"/>
    <w:rsid w:val="0097035B"/>
    <w:rsid w:val="00970EB4"/>
    <w:rsid w:val="009730B1"/>
    <w:rsid w:val="00974A68"/>
    <w:rsid w:val="00975783"/>
    <w:rsid w:val="00975AFC"/>
    <w:rsid w:val="00976BB8"/>
    <w:rsid w:val="00980066"/>
    <w:rsid w:val="00980B82"/>
    <w:rsid w:val="00981790"/>
    <w:rsid w:val="00984134"/>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B7D50"/>
    <w:rsid w:val="009C17A7"/>
    <w:rsid w:val="009C1FF6"/>
    <w:rsid w:val="009C38A3"/>
    <w:rsid w:val="009C3939"/>
    <w:rsid w:val="009C482B"/>
    <w:rsid w:val="009D190F"/>
    <w:rsid w:val="009D4A1C"/>
    <w:rsid w:val="009D7A04"/>
    <w:rsid w:val="009E2064"/>
    <w:rsid w:val="009E44F3"/>
    <w:rsid w:val="009E4AF9"/>
    <w:rsid w:val="009E4C62"/>
    <w:rsid w:val="009E6BE6"/>
    <w:rsid w:val="009E7571"/>
    <w:rsid w:val="009F3767"/>
    <w:rsid w:val="009F490E"/>
    <w:rsid w:val="009F4AF1"/>
    <w:rsid w:val="009F5AB0"/>
    <w:rsid w:val="00A01124"/>
    <w:rsid w:val="00A01636"/>
    <w:rsid w:val="00A0375B"/>
    <w:rsid w:val="00A04522"/>
    <w:rsid w:val="00A048D4"/>
    <w:rsid w:val="00A0505F"/>
    <w:rsid w:val="00A06B07"/>
    <w:rsid w:val="00A07FAF"/>
    <w:rsid w:val="00A12DD0"/>
    <w:rsid w:val="00A173E3"/>
    <w:rsid w:val="00A21446"/>
    <w:rsid w:val="00A22C0F"/>
    <w:rsid w:val="00A24382"/>
    <w:rsid w:val="00A246A7"/>
    <w:rsid w:val="00A25F54"/>
    <w:rsid w:val="00A26858"/>
    <w:rsid w:val="00A2696A"/>
    <w:rsid w:val="00A27624"/>
    <w:rsid w:val="00A31132"/>
    <w:rsid w:val="00A33669"/>
    <w:rsid w:val="00A346F5"/>
    <w:rsid w:val="00A35C0B"/>
    <w:rsid w:val="00A367E5"/>
    <w:rsid w:val="00A40A34"/>
    <w:rsid w:val="00A41A51"/>
    <w:rsid w:val="00A41E5A"/>
    <w:rsid w:val="00A42C4C"/>
    <w:rsid w:val="00A4596C"/>
    <w:rsid w:val="00A464FB"/>
    <w:rsid w:val="00A5001E"/>
    <w:rsid w:val="00A520A6"/>
    <w:rsid w:val="00A57D18"/>
    <w:rsid w:val="00A64436"/>
    <w:rsid w:val="00A6647E"/>
    <w:rsid w:val="00A7180D"/>
    <w:rsid w:val="00A82360"/>
    <w:rsid w:val="00A83129"/>
    <w:rsid w:val="00A8380E"/>
    <w:rsid w:val="00A84424"/>
    <w:rsid w:val="00A901F3"/>
    <w:rsid w:val="00A909F0"/>
    <w:rsid w:val="00A90C62"/>
    <w:rsid w:val="00A9299B"/>
    <w:rsid w:val="00A9405F"/>
    <w:rsid w:val="00A94419"/>
    <w:rsid w:val="00A96949"/>
    <w:rsid w:val="00A976DA"/>
    <w:rsid w:val="00A9791B"/>
    <w:rsid w:val="00A97E67"/>
    <w:rsid w:val="00AA0592"/>
    <w:rsid w:val="00AA3B6F"/>
    <w:rsid w:val="00AB007B"/>
    <w:rsid w:val="00AB01FB"/>
    <w:rsid w:val="00AB21A0"/>
    <w:rsid w:val="00AB3FFF"/>
    <w:rsid w:val="00AB4941"/>
    <w:rsid w:val="00AB571D"/>
    <w:rsid w:val="00AB583E"/>
    <w:rsid w:val="00AC1607"/>
    <w:rsid w:val="00AC3851"/>
    <w:rsid w:val="00AC43BB"/>
    <w:rsid w:val="00AC529C"/>
    <w:rsid w:val="00AC63D1"/>
    <w:rsid w:val="00AC7C3A"/>
    <w:rsid w:val="00AD075D"/>
    <w:rsid w:val="00AD1C2C"/>
    <w:rsid w:val="00AD5419"/>
    <w:rsid w:val="00AD5B2F"/>
    <w:rsid w:val="00AD6104"/>
    <w:rsid w:val="00AD62EA"/>
    <w:rsid w:val="00AD77F1"/>
    <w:rsid w:val="00AE1CCB"/>
    <w:rsid w:val="00AE3E7E"/>
    <w:rsid w:val="00AF0EF7"/>
    <w:rsid w:val="00AF0FD5"/>
    <w:rsid w:val="00AF4806"/>
    <w:rsid w:val="00AF4A2E"/>
    <w:rsid w:val="00AF5EAF"/>
    <w:rsid w:val="00AF6843"/>
    <w:rsid w:val="00AF6B9B"/>
    <w:rsid w:val="00AF7F25"/>
    <w:rsid w:val="00B000D4"/>
    <w:rsid w:val="00B018AF"/>
    <w:rsid w:val="00B05607"/>
    <w:rsid w:val="00B06B4A"/>
    <w:rsid w:val="00B074E3"/>
    <w:rsid w:val="00B075F0"/>
    <w:rsid w:val="00B10C57"/>
    <w:rsid w:val="00B1217A"/>
    <w:rsid w:val="00B12FB7"/>
    <w:rsid w:val="00B137E1"/>
    <w:rsid w:val="00B14113"/>
    <w:rsid w:val="00B17A7A"/>
    <w:rsid w:val="00B20267"/>
    <w:rsid w:val="00B2133A"/>
    <w:rsid w:val="00B21D63"/>
    <w:rsid w:val="00B25101"/>
    <w:rsid w:val="00B25754"/>
    <w:rsid w:val="00B26073"/>
    <w:rsid w:val="00B26A58"/>
    <w:rsid w:val="00B305E8"/>
    <w:rsid w:val="00B31236"/>
    <w:rsid w:val="00B31A52"/>
    <w:rsid w:val="00B330F3"/>
    <w:rsid w:val="00B34BB7"/>
    <w:rsid w:val="00B35196"/>
    <w:rsid w:val="00B36961"/>
    <w:rsid w:val="00B419AD"/>
    <w:rsid w:val="00B41EF3"/>
    <w:rsid w:val="00B4337F"/>
    <w:rsid w:val="00B44211"/>
    <w:rsid w:val="00B4445D"/>
    <w:rsid w:val="00B46176"/>
    <w:rsid w:val="00B50714"/>
    <w:rsid w:val="00B51575"/>
    <w:rsid w:val="00B561E1"/>
    <w:rsid w:val="00B56B61"/>
    <w:rsid w:val="00B6067C"/>
    <w:rsid w:val="00B63A56"/>
    <w:rsid w:val="00B674F0"/>
    <w:rsid w:val="00B67F2D"/>
    <w:rsid w:val="00B70F80"/>
    <w:rsid w:val="00B72B03"/>
    <w:rsid w:val="00B72F4A"/>
    <w:rsid w:val="00B73C1F"/>
    <w:rsid w:val="00B75533"/>
    <w:rsid w:val="00B81518"/>
    <w:rsid w:val="00B8307F"/>
    <w:rsid w:val="00B83700"/>
    <w:rsid w:val="00B83A44"/>
    <w:rsid w:val="00B8443C"/>
    <w:rsid w:val="00B85D33"/>
    <w:rsid w:val="00B86C65"/>
    <w:rsid w:val="00B90660"/>
    <w:rsid w:val="00B92B5C"/>
    <w:rsid w:val="00B93631"/>
    <w:rsid w:val="00B95F40"/>
    <w:rsid w:val="00BA0102"/>
    <w:rsid w:val="00BA09FC"/>
    <w:rsid w:val="00BA1222"/>
    <w:rsid w:val="00BA156B"/>
    <w:rsid w:val="00BA239F"/>
    <w:rsid w:val="00BA2FA0"/>
    <w:rsid w:val="00BA33F1"/>
    <w:rsid w:val="00BA36A7"/>
    <w:rsid w:val="00BA45B9"/>
    <w:rsid w:val="00BA4770"/>
    <w:rsid w:val="00BA4CC0"/>
    <w:rsid w:val="00BA52F5"/>
    <w:rsid w:val="00BA68FD"/>
    <w:rsid w:val="00BA6B53"/>
    <w:rsid w:val="00BA7B26"/>
    <w:rsid w:val="00BB0CB9"/>
    <w:rsid w:val="00BB13C4"/>
    <w:rsid w:val="00BB16F2"/>
    <w:rsid w:val="00BB34E0"/>
    <w:rsid w:val="00BB34FB"/>
    <w:rsid w:val="00BB46A5"/>
    <w:rsid w:val="00BB7AA5"/>
    <w:rsid w:val="00BC16E5"/>
    <w:rsid w:val="00BC2867"/>
    <w:rsid w:val="00BD00DA"/>
    <w:rsid w:val="00BD17E8"/>
    <w:rsid w:val="00BD3B0B"/>
    <w:rsid w:val="00BD4AF5"/>
    <w:rsid w:val="00BD5A50"/>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3278"/>
    <w:rsid w:val="00C05750"/>
    <w:rsid w:val="00C05B49"/>
    <w:rsid w:val="00C07CD1"/>
    <w:rsid w:val="00C10779"/>
    <w:rsid w:val="00C1198A"/>
    <w:rsid w:val="00C12511"/>
    <w:rsid w:val="00C128AA"/>
    <w:rsid w:val="00C1339E"/>
    <w:rsid w:val="00C13F6D"/>
    <w:rsid w:val="00C14F80"/>
    <w:rsid w:val="00C1603F"/>
    <w:rsid w:val="00C17E3C"/>
    <w:rsid w:val="00C2069B"/>
    <w:rsid w:val="00C219E1"/>
    <w:rsid w:val="00C22A5E"/>
    <w:rsid w:val="00C22AE1"/>
    <w:rsid w:val="00C23743"/>
    <w:rsid w:val="00C23DEC"/>
    <w:rsid w:val="00C25DAF"/>
    <w:rsid w:val="00C271AB"/>
    <w:rsid w:val="00C27567"/>
    <w:rsid w:val="00C32EAC"/>
    <w:rsid w:val="00C34E0A"/>
    <w:rsid w:val="00C35DCA"/>
    <w:rsid w:val="00C372AB"/>
    <w:rsid w:val="00C40134"/>
    <w:rsid w:val="00C41296"/>
    <w:rsid w:val="00C46290"/>
    <w:rsid w:val="00C474EE"/>
    <w:rsid w:val="00C4763B"/>
    <w:rsid w:val="00C4772E"/>
    <w:rsid w:val="00C47CD6"/>
    <w:rsid w:val="00C50DBC"/>
    <w:rsid w:val="00C52C63"/>
    <w:rsid w:val="00C532C1"/>
    <w:rsid w:val="00C53DBB"/>
    <w:rsid w:val="00C54509"/>
    <w:rsid w:val="00C54E18"/>
    <w:rsid w:val="00C56E29"/>
    <w:rsid w:val="00C60E77"/>
    <w:rsid w:val="00C61699"/>
    <w:rsid w:val="00C618AF"/>
    <w:rsid w:val="00C66894"/>
    <w:rsid w:val="00C66953"/>
    <w:rsid w:val="00C669C2"/>
    <w:rsid w:val="00C67596"/>
    <w:rsid w:val="00C7000D"/>
    <w:rsid w:val="00C72083"/>
    <w:rsid w:val="00C7222E"/>
    <w:rsid w:val="00C7505B"/>
    <w:rsid w:val="00C8177C"/>
    <w:rsid w:val="00C852CD"/>
    <w:rsid w:val="00C95D94"/>
    <w:rsid w:val="00CA0518"/>
    <w:rsid w:val="00CA1ECB"/>
    <w:rsid w:val="00CA4D39"/>
    <w:rsid w:val="00CA58B3"/>
    <w:rsid w:val="00CA5A7D"/>
    <w:rsid w:val="00CA7040"/>
    <w:rsid w:val="00CA7FE1"/>
    <w:rsid w:val="00CB12DE"/>
    <w:rsid w:val="00CB5E5D"/>
    <w:rsid w:val="00CB60F0"/>
    <w:rsid w:val="00CB6202"/>
    <w:rsid w:val="00CB765D"/>
    <w:rsid w:val="00CC1ACC"/>
    <w:rsid w:val="00CC4980"/>
    <w:rsid w:val="00CC65BF"/>
    <w:rsid w:val="00CC7060"/>
    <w:rsid w:val="00CD231B"/>
    <w:rsid w:val="00CD5D94"/>
    <w:rsid w:val="00CE044D"/>
    <w:rsid w:val="00CE1173"/>
    <w:rsid w:val="00CE1D5D"/>
    <w:rsid w:val="00CE2377"/>
    <w:rsid w:val="00CE3474"/>
    <w:rsid w:val="00CE3D66"/>
    <w:rsid w:val="00CE3D82"/>
    <w:rsid w:val="00CE40F8"/>
    <w:rsid w:val="00CE6C8A"/>
    <w:rsid w:val="00CF12CF"/>
    <w:rsid w:val="00CF177C"/>
    <w:rsid w:val="00D01319"/>
    <w:rsid w:val="00D0321B"/>
    <w:rsid w:val="00D036BD"/>
    <w:rsid w:val="00D06B91"/>
    <w:rsid w:val="00D11426"/>
    <w:rsid w:val="00D1193E"/>
    <w:rsid w:val="00D11B8E"/>
    <w:rsid w:val="00D123A8"/>
    <w:rsid w:val="00D12CF6"/>
    <w:rsid w:val="00D12EF6"/>
    <w:rsid w:val="00D1407E"/>
    <w:rsid w:val="00D14C80"/>
    <w:rsid w:val="00D15E0F"/>
    <w:rsid w:val="00D166EA"/>
    <w:rsid w:val="00D20D45"/>
    <w:rsid w:val="00D22DEE"/>
    <w:rsid w:val="00D25728"/>
    <w:rsid w:val="00D30D4A"/>
    <w:rsid w:val="00D32C56"/>
    <w:rsid w:val="00D34911"/>
    <w:rsid w:val="00D3499E"/>
    <w:rsid w:val="00D3505A"/>
    <w:rsid w:val="00D455B2"/>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6083"/>
    <w:rsid w:val="00D67BB1"/>
    <w:rsid w:val="00D70815"/>
    <w:rsid w:val="00D73C0E"/>
    <w:rsid w:val="00D756B8"/>
    <w:rsid w:val="00D76E86"/>
    <w:rsid w:val="00D770DD"/>
    <w:rsid w:val="00D822E0"/>
    <w:rsid w:val="00D82E17"/>
    <w:rsid w:val="00D8310C"/>
    <w:rsid w:val="00D87BCC"/>
    <w:rsid w:val="00D90FCF"/>
    <w:rsid w:val="00D9167B"/>
    <w:rsid w:val="00D932EC"/>
    <w:rsid w:val="00D95D66"/>
    <w:rsid w:val="00D95FB0"/>
    <w:rsid w:val="00D963F6"/>
    <w:rsid w:val="00DA152E"/>
    <w:rsid w:val="00DA672A"/>
    <w:rsid w:val="00DB066D"/>
    <w:rsid w:val="00DB0C2C"/>
    <w:rsid w:val="00DB145E"/>
    <w:rsid w:val="00DB4CF3"/>
    <w:rsid w:val="00DB63DB"/>
    <w:rsid w:val="00DC0C98"/>
    <w:rsid w:val="00DC25C6"/>
    <w:rsid w:val="00DC3436"/>
    <w:rsid w:val="00DC394C"/>
    <w:rsid w:val="00DC430F"/>
    <w:rsid w:val="00DC4CCC"/>
    <w:rsid w:val="00DC75E2"/>
    <w:rsid w:val="00DD2533"/>
    <w:rsid w:val="00DE0595"/>
    <w:rsid w:val="00DE07F4"/>
    <w:rsid w:val="00DE4046"/>
    <w:rsid w:val="00DE4145"/>
    <w:rsid w:val="00DE453E"/>
    <w:rsid w:val="00DF1003"/>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73D"/>
    <w:rsid w:val="00E23CF4"/>
    <w:rsid w:val="00E241D8"/>
    <w:rsid w:val="00E259A7"/>
    <w:rsid w:val="00E260FD"/>
    <w:rsid w:val="00E26121"/>
    <w:rsid w:val="00E2694A"/>
    <w:rsid w:val="00E340D1"/>
    <w:rsid w:val="00E345B1"/>
    <w:rsid w:val="00E40C2E"/>
    <w:rsid w:val="00E41F5E"/>
    <w:rsid w:val="00E42526"/>
    <w:rsid w:val="00E4416C"/>
    <w:rsid w:val="00E45E9F"/>
    <w:rsid w:val="00E47C11"/>
    <w:rsid w:val="00E53D06"/>
    <w:rsid w:val="00E562E3"/>
    <w:rsid w:val="00E57674"/>
    <w:rsid w:val="00E60790"/>
    <w:rsid w:val="00E64EED"/>
    <w:rsid w:val="00E65793"/>
    <w:rsid w:val="00E66A19"/>
    <w:rsid w:val="00E679F2"/>
    <w:rsid w:val="00E73CA6"/>
    <w:rsid w:val="00E73DC2"/>
    <w:rsid w:val="00E7463B"/>
    <w:rsid w:val="00E77F1B"/>
    <w:rsid w:val="00E81CB2"/>
    <w:rsid w:val="00E8208A"/>
    <w:rsid w:val="00E82D49"/>
    <w:rsid w:val="00E840E5"/>
    <w:rsid w:val="00E85A62"/>
    <w:rsid w:val="00E85F76"/>
    <w:rsid w:val="00E87C58"/>
    <w:rsid w:val="00E92670"/>
    <w:rsid w:val="00E9747F"/>
    <w:rsid w:val="00E9793B"/>
    <w:rsid w:val="00EA0533"/>
    <w:rsid w:val="00EA0883"/>
    <w:rsid w:val="00EA18EF"/>
    <w:rsid w:val="00EA256A"/>
    <w:rsid w:val="00EA4860"/>
    <w:rsid w:val="00EA6485"/>
    <w:rsid w:val="00EA6649"/>
    <w:rsid w:val="00EC1083"/>
    <w:rsid w:val="00EC2BAF"/>
    <w:rsid w:val="00EC62E3"/>
    <w:rsid w:val="00EC7152"/>
    <w:rsid w:val="00EC774C"/>
    <w:rsid w:val="00ED020F"/>
    <w:rsid w:val="00ED0B15"/>
    <w:rsid w:val="00ED0E28"/>
    <w:rsid w:val="00ED136D"/>
    <w:rsid w:val="00ED13D0"/>
    <w:rsid w:val="00ED247E"/>
    <w:rsid w:val="00ED27A6"/>
    <w:rsid w:val="00ED38D2"/>
    <w:rsid w:val="00ED4396"/>
    <w:rsid w:val="00ED4716"/>
    <w:rsid w:val="00ED479E"/>
    <w:rsid w:val="00ED513F"/>
    <w:rsid w:val="00ED563C"/>
    <w:rsid w:val="00ED5B51"/>
    <w:rsid w:val="00ED7BDF"/>
    <w:rsid w:val="00EE2363"/>
    <w:rsid w:val="00EE30D0"/>
    <w:rsid w:val="00EE433B"/>
    <w:rsid w:val="00EE665E"/>
    <w:rsid w:val="00EF1657"/>
    <w:rsid w:val="00EF22F8"/>
    <w:rsid w:val="00EF6176"/>
    <w:rsid w:val="00EF74EC"/>
    <w:rsid w:val="00EF7CDB"/>
    <w:rsid w:val="00F0136E"/>
    <w:rsid w:val="00F01416"/>
    <w:rsid w:val="00F105A6"/>
    <w:rsid w:val="00F10FB2"/>
    <w:rsid w:val="00F15F0B"/>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B91"/>
    <w:rsid w:val="00F31057"/>
    <w:rsid w:val="00F345B4"/>
    <w:rsid w:val="00F35D62"/>
    <w:rsid w:val="00F404EB"/>
    <w:rsid w:val="00F4174F"/>
    <w:rsid w:val="00F44756"/>
    <w:rsid w:val="00F44F99"/>
    <w:rsid w:val="00F47B6B"/>
    <w:rsid w:val="00F53309"/>
    <w:rsid w:val="00F53DD1"/>
    <w:rsid w:val="00F54311"/>
    <w:rsid w:val="00F609A6"/>
    <w:rsid w:val="00F60F27"/>
    <w:rsid w:val="00F6143B"/>
    <w:rsid w:val="00F61523"/>
    <w:rsid w:val="00F6159D"/>
    <w:rsid w:val="00F61F1A"/>
    <w:rsid w:val="00F631C4"/>
    <w:rsid w:val="00F66F85"/>
    <w:rsid w:val="00F73463"/>
    <w:rsid w:val="00F81262"/>
    <w:rsid w:val="00F8187A"/>
    <w:rsid w:val="00F822C1"/>
    <w:rsid w:val="00F82A77"/>
    <w:rsid w:val="00F844CE"/>
    <w:rsid w:val="00F847EF"/>
    <w:rsid w:val="00F84BBE"/>
    <w:rsid w:val="00F853DD"/>
    <w:rsid w:val="00F855AA"/>
    <w:rsid w:val="00F87A95"/>
    <w:rsid w:val="00F92F53"/>
    <w:rsid w:val="00F931EE"/>
    <w:rsid w:val="00F935C7"/>
    <w:rsid w:val="00F93763"/>
    <w:rsid w:val="00F938C7"/>
    <w:rsid w:val="00F95012"/>
    <w:rsid w:val="00F95233"/>
    <w:rsid w:val="00F964D8"/>
    <w:rsid w:val="00F97069"/>
    <w:rsid w:val="00F97CB6"/>
    <w:rsid w:val="00FA0DCE"/>
    <w:rsid w:val="00FA0EBB"/>
    <w:rsid w:val="00FA226E"/>
    <w:rsid w:val="00FA23DB"/>
    <w:rsid w:val="00FA2BB8"/>
    <w:rsid w:val="00FA33B2"/>
    <w:rsid w:val="00FA4EA4"/>
    <w:rsid w:val="00FA5BB8"/>
    <w:rsid w:val="00FA636B"/>
    <w:rsid w:val="00FA66F7"/>
    <w:rsid w:val="00FA7031"/>
    <w:rsid w:val="00FB1082"/>
    <w:rsid w:val="00FB1EFB"/>
    <w:rsid w:val="00FB3C45"/>
    <w:rsid w:val="00FB540C"/>
    <w:rsid w:val="00FB5E77"/>
    <w:rsid w:val="00FB6147"/>
    <w:rsid w:val="00FB7003"/>
    <w:rsid w:val="00FB7A40"/>
    <w:rsid w:val="00FB7E35"/>
    <w:rsid w:val="00FC02F0"/>
    <w:rsid w:val="00FC40B1"/>
    <w:rsid w:val="00FC4E53"/>
    <w:rsid w:val="00FC6B75"/>
    <w:rsid w:val="00FC7EFF"/>
    <w:rsid w:val="00FD0037"/>
    <w:rsid w:val="00FD0055"/>
    <w:rsid w:val="00FD0F65"/>
    <w:rsid w:val="00FD2A04"/>
    <w:rsid w:val="00FD4005"/>
    <w:rsid w:val="00FD543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ind w:left="714" w:hanging="357"/>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625BCC"/>
    <w:pPr>
      <w:tabs>
        <w:tab w:val="right" w:leader="dot" w:pos="7921"/>
      </w:tabs>
      <w:spacing w:before="240" w:after="240" w:line="480" w:lineRule="auto"/>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271AB"/>
    <w:pPr>
      <w:tabs>
        <w:tab w:val="left" w:pos="720"/>
        <w:tab w:val="right" w:leader="dot" w:pos="8488"/>
      </w:tabs>
      <w:spacing w:line="48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646BD3"/>
    <w:pPr>
      <w:spacing w:before="240" w:after="240" w:line="480" w:lineRule="auto"/>
      <w:jc w:val="both"/>
    </w:pPr>
    <w:rPr>
      <w:rFonts w:cs="Times New Roman"/>
      <w:lang w:val="es-E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x7lvw.axshare.com/" TargetMode="External"/><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F732B1F-C0A6-3B4B-A53B-BDAE5C93C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TotalTime>
  <Pages>116</Pages>
  <Words>44324</Words>
  <Characters>243786</Characters>
  <Application>Microsoft Office Word</Application>
  <DocSecurity>0</DocSecurity>
  <Lines>2031</Lines>
  <Paragraphs>575</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87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34</cp:revision>
  <cp:lastPrinted>2018-04-04T16:32:00Z</cp:lastPrinted>
  <dcterms:created xsi:type="dcterms:W3CDTF">2018-04-05T16:03:00Z</dcterms:created>
  <dcterms:modified xsi:type="dcterms:W3CDTF">2018-04-11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